
<file path=[Content_Types].xml><?xml version="1.0" encoding="utf-8"?>
<Types xmlns="http://schemas.openxmlformats.org/package/2006/content-types">
  <Default Extension="emf" ContentType="image/x-emf"/>
  <Default Extension="jpeg" ContentType="image/jpeg"/>
  <Default Extension="odttf" ContentType="application/vnd.openxmlformats-officedocument.obfuscatedFont"/>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A6DDBEF" w14:textId="4A8030D1" w:rsidR="002A4BB6" w:rsidRPr="00F76CF9" w:rsidRDefault="002A4BB6" w:rsidP="002A4BB6">
      <w:pPr>
        <w:pStyle w:val="JMMMTitle"/>
        <w:rPr>
          <w:spacing w:val="-4"/>
        </w:rPr>
      </w:pPr>
      <w:r w:rsidRPr="00F76CF9">
        <w:rPr>
          <w:spacing w:val="-4"/>
        </w:rPr>
        <w:t>Impact of chromium substitution on structural and magnetic properties of MnBi-based melt-spun ribbons</w:t>
      </w:r>
    </w:p>
    <w:p w14:paraId="4AC93A11" w14:textId="77777777" w:rsidR="00563CF6" w:rsidRPr="00F76CF9" w:rsidRDefault="00563CF6" w:rsidP="009A64FE">
      <w:pPr>
        <w:pStyle w:val="JMMM-AuthorName"/>
        <w:rPr>
          <w:spacing w:val="-4"/>
          <w:sz w:val="18"/>
          <w:szCs w:val="18"/>
        </w:rPr>
      </w:pPr>
    </w:p>
    <w:p w14:paraId="2E60571E" w14:textId="7E305A56" w:rsidR="002A4BB6" w:rsidRPr="00F76CF9" w:rsidRDefault="002A4BB6" w:rsidP="002A4BB6">
      <w:pPr>
        <w:pStyle w:val="JMMM-AuthorName"/>
        <w:rPr>
          <w:sz w:val="22"/>
          <w:szCs w:val="22"/>
          <w:vertAlign w:val="superscript"/>
        </w:rPr>
      </w:pPr>
      <w:r w:rsidRPr="00F76CF9">
        <w:rPr>
          <w:spacing w:val="-4"/>
          <w:sz w:val="22"/>
          <w:szCs w:val="22"/>
          <w:lang w:val="vi-VN"/>
        </w:rPr>
        <w:t>Anh</w:t>
      </w:r>
      <w:r w:rsidRPr="00F76CF9">
        <w:rPr>
          <w:spacing w:val="-4"/>
          <w:sz w:val="22"/>
          <w:szCs w:val="22"/>
        </w:rPr>
        <w:t xml:space="preserve"> Kha </w:t>
      </w:r>
      <w:bookmarkStart w:id="1" w:name="_Hlk215308584"/>
      <w:r w:rsidRPr="00F76CF9">
        <w:rPr>
          <w:spacing w:val="-4"/>
          <w:sz w:val="22"/>
          <w:szCs w:val="22"/>
          <w:lang w:val="vi-VN"/>
        </w:rPr>
        <w:t>VUONG</w:t>
      </w:r>
      <w:bookmarkEnd w:id="1"/>
      <w:r w:rsidRPr="00F76CF9">
        <w:rPr>
          <w:spacing w:val="-4"/>
          <w:sz w:val="22"/>
          <w:szCs w:val="22"/>
          <w:vertAlign w:val="superscript"/>
          <w:lang w:val="vi-VN"/>
        </w:rPr>
        <w:t>1,2,3,</w:t>
      </w:r>
      <w:r w:rsidR="00536AD5" w:rsidRPr="00F76CF9">
        <w:rPr>
          <w:spacing w:val="-4"/>
          <w:sz w:val="22"/>
          <w:szCs w:val="22"/>
          <w:vertAlign w:val="superscript"/>
          <w:lang w:val="vi-VN"/>
        </w:rPr>
        <w:t>†</w:t>
      </w:r>
      <w:r w:rsidRPr="00F76CF9">
        <w:rPr>
          <w:spacing w:val="-4"/>
          <w:sz w:val="22"/>
          <w:szCs w:val="22"/>
          <w:lang w:val="vi-VN"/>
        </w:rPr>
        <w:t>,</w:t>
      </w:r>
      <w:r w:rsidRPr="00F76CF9">
        <w:rPr>
          <w:spacing w:val="-4"/>
          <w:sz w:val="22"/>
          <w:szCs w:val="22"/>
          <w:vertAlign w:val="superscript"/>
          <w:lang w:val="vi-VN"/>
        </w:rPr>
        <w:t xml:space="preserve"> </w:t>
      </w:r>
      <w:r w:rsidRPr="00F76CF9">
        <w:rPr>
          <w:spacing w:val="-4"/>
          <w:sz w:val="22"/>
          <w:szCs w:val="22"/>
          <w:lang w:val="vi-VN"/>
        </w:rPr>
        <w:t>Triet</w:t>
      </w:r>
      <w:r w:rsidRPr="00F76CF9">
        <w:rPr>
          <w:spacing w:val="-4"/>
          <w:sz w:val="22"/>
          <w:szCs w:val="22"/>
        </w:rPr>
        <w:t xml:space="preserve"> Minh</w:t>
      </w:r>
      <w:r w:rsidRPr="00F76CF9">
        <w:rPr>
          <w:spacing w:val="-4"/>
          <w:sz w:val="22"/>
          <w:szCs w:val="22"/>
          <w:lang w:val="vi-VN"/>
        </w:rPr>
        <w:t xml:space="preserve"> DANG</w:t>
      </w:r>
      <w:r w:rsidRPr="00F76CF9">
        <w:rPr>
          <w:spacing w:val="-4"/>
          <w:sz w:val="22"/>
          <w:szCs w:val="22"/>
          <w:vertAlign w:val="superscript"/>
          <w:lang w:val="vi-VN"/>
        </w:rPr>
        <w:t>4,</w:t>
      </w:r>
      <w:r w:rsidR="00536AD5" w:rsidRPr="00F76CF9">
        <w:rPr>
          <w:spacing w:val="-4"/>
          <w:sz w:val="22"/>
          <w:szCs w:val="22"/>
          <w:vertAlign w:val="superscript"/>
          <w:lang w:val="vi-VN"/>
        </w:rPr>
        <w:t>†</w:t>
      </w:r>
      <w:r w:rsidRPr="00F76CF9">
        <w:rPr>
          <w:spacing w:val="-4"/>
          <w:sz w:val="22"/>
          <w:szCs w:val="22"/>
          <w:lang w:val="vi-VN"/>
        </w:rPr>
        <w:t>, Truong Xuan NGUYEN</w:t>
      </w:r>
      <w:r w:rsidRPr="00F76CF9">
        <w:rPr>
          <w:spacing w:val="-4"/>
          <w:sz w:val="22"/>
          <w:szCs w:val="22"/>
          <w:vertAlign w:val="superscript"/>
          <w:lang w:val="vi-VN"/>
        </w:rPr>
        <w:t>1,2,*</w:t>
      </w:r>
      <w:r w:rsidRPr="00F76CF9">
        <w:rPr>
          <w:spacing w:val="-4"/>
          <w:sz w:val="22"/>
          <w:szCs w:val="22"/>
          <w:lang w:val="vi-VN"/>
        </w:rPr>
        <w:t xml:space="preserve">, </w:t>
      </w:r>
      <w:r w:rsidRPr="00F76CF9">
        <w:rPr>
          <w:spacing w:val="-4"/>
          <w:sz w:val="22"/>
          <w:szCs w:val="22"/>
        </w:rPr>
        <w:t>Duy Anh Vo NGUYEN</w:t>
      </w:r>
      <w:r w:rsidRPr="00F76CF9">
        <w:rPr>
          <w:spacing w:val="-4"/>
          <w:sz w:val="22"/>
          <w:szCs w:val="22"/>
          <w:vertAlign w:val="superscript"/>
          <w:lang w:val="vi-VN"/>
        </w:rPr>
        <w:t>5</w:t>
      </w:r>
      <w:r w:rsidRPr="00F76CF9">
        <w:rPr>
          <w:spacing w:val="-4"/>
          <w:sz w:val="22"/>
          <w:szCs w:val="22"/>
          <w:lang w:val="vi-VN"/>
        </w:rPr>
        <w:t>, Hai Van PHAM</w:t>
      </w:r>
      <w:r w:rsidRPr="00F76CF9">
        <w:rPr>
          <w:spacing w:val="-4"/>
          <w:sz w:val="22"/>
          <w:szCs w:val="22"/>
          <w:vertAlign w:val="superscript"/>
          <w:lang w:val="vi-VN"/>
        </w:rPr>
        <w:t>6</w:t>
      </w:r>
      <w:r w:rsidRPr="00F76CF9">
        <w:rPr>
          <w:spacing w:val="-4"/>
          <w:sz w:val="22"/>
          <w:szCs w:val="22"/>
          <w:lang w:val="vi-VN"/>
        </w:rPr>
        <w:t>,</w:t>
      </w:r>
      <w:r w:rsidRPr="00F76CF9">
        <w:rPr>
          <w:sz w:val="22"/>
          <w:szCs w:val="22"/>
          <w:lang w:val="vi-VN"/>
        </w:rPr>
        <w:t xml:space="preserve"> Nam Hoai NGUYEN</w:t>
      </w:r>
      <w:r w:rsidRPr="00F76CF9">
        <w:rPr>
          <w:sz w:val="22"/>
          <w:szCs w:val="22"/>
          <w:vertAlign w:val="superscript"/>
          <w:lang w:val="vi-VN"/>
        </w:rPr>
        <w:t>1</w:t>
      </w:r>
      <w:r w:rsidRPr="00F76CF9">
        <w:rPr>
          <w:sz w:val="22"/>
          <w:szCs w:val="22"/>
          <w:lang w:val="vi-VN"/>
        </w:rPr>
        <w:t>, Nam Hong PHAM</w:t>
      </w:r>
      <w:r w:rsidRPr="00F76CF9">
        <w:rPr>
          <w:sz w:val="22"/>
          <w:szCs w:val="22"/>
          <w:vertAlign w:val="superscript"/>
          <w:lang w:val="vi-VN"/>
        </w:rPr>
        <w:t>1</w:t>
      </w:r>
      <w:r w:rsidRPr="00F76CF9">
        <w:rPr>
          <w:sz w:val="22"/>
          <w:szCs w:val="22"/>
          <w:lang w:val="vi-VN"/>
        </w:rPr>
        <w:t xml:space="preserve">, </w:t>
      </w:r>
      <w:r w:rsidRPr="00F76CF9">
        <w:rPr>
          <w:sz w:val="22"/>
          <w:szCs w:val="22"/>
        </w:rPr>
        <w:t>Oanh Kim Thi VUONG</w:t>
      </w:r>
      <w:r w:rsidRPr="00F76CF9">
        <w:rPr>
          <w:sz w:val="22"/>
          <w:szCs w:val="22"/>
          <w:vertAlign w:val="superscript"/>
        </w:rPr>
        <w:t>1</w:t>
      </w:r>
      <w:r w:rsidRPr="00F76CF9">
        <w:rPr>
          <w:sz w:val="22"/>
          <w:szCs w:val="22"/>
        </w:rPr>
        <w:t>, Tan Nhut Nguyen LE</w:t>
      </w:r>
      <w:r w:rsidRPr="00F76CF9">
        <w:rPr>
          <w:sz w:val="22"/>
          <w:szCs w:val="22"/>
          <w:vertAlign w:val="superscript"/>
          <w:lang w:val="vi-VN"/>
        </w:rPr>
        <w:t>4</w:t>
      </w:r>
      <w:r w:rsidRPr="00F76CF9">
        <w:rPr>
          <w:sz w:val="22"/>
          <w:szCs w:val="22"/>
          <w:lang w:val="vi-VN"/>
        </w:rPr>
        <w:t>, Tuan Van DINH</w:t>
      </w:r>
      <w:r w:rsidRPr="00F76CF9">
        <w:rPr>
          <w:sz w:val="22"/>
          <w:szCs w:val="22"/>
          <w:vertAlign w:val="superscript"/>
          <w:lang w:val="vi-VN"/>
        </w:rPr>
        <w:t>7</w:t>
      </w:r>
      <w:r w:rsidRPr="00F76CF9">
        <w:rPr>
          <w:sz w:val="22"/>
          <w:szCs w:val="22"/>
          <w:lang w:val="vi-VN"/>
        </w:rPr>
        <w:t>, Nam Thanh Tran NGUYEN</w:t>
      </w:r>
      <w:r w:rsidRPr="00F76CF9">
        <w:rPr>
          <w:sz w:val="22"/>
          <w:szCs w:val="22"/>
          <w:vertAlign w:val="superscript"/>
          <w:lang w:val="vi-VN"/>
        </w:rPr>
        <w:t>6</w:t>
      </w:r>
      <w:r w:rsidRPr="00F76CF9">
        <w:rPr>
          <w:sz w:val="22"/>
          <w:szCs w:val="22"/>
          <w:lang w:val="vi-VN"/>
        </w:rPr>
        <w:t>, Nhan Thi TRAN</w:t>
      </w:r>
      <w:r w:rsidRPr="00F76CF9">
        <w:rPr>
          <w:sz w:val="22"/>
          <w:szCs w:val="22"/>
          <w:vertAlign w:val="superscript"/>
          <w:lang w:val="vi-VN"/>
        </w:rPr>
        <w:t>8</w:t>
      </w:r>
      <w:r w:rsidRPr="00F76CF9">
        <w:rPr>
          <w:sz w:val="22"/>
          <w:szCs w:val="22"/>
          <w:lang w:val="vi-VN"/>
        </w:rPr>
        <w:t>, Trung Quoc NGUYEN</w:t>
      </w:r>
      <w:r w:rsidRPr="00F76CF9">
        <w:rPr>
          <w:sz w:val="22"/>
          <w:szCs w:val="22"/>
          <w:vertAlign w:val="superscript"/>
          <w:lang w:val="vi-VN"/>
        </w:rPr>
        <w:t>1</w:t>
      </w:r>
      <w:r w:rsidRPr="00F76CF9">
        <w:rPr>
          <w:sz w:val="22"/>
          <w:szCs w:val="22"/>
          <w:lang w:val="vi-VN"/>
        </w:rPr>
        <w:t>, Lu WEI</w:t>
      </w:r>
      <w:r w:rsidRPr="00F76CF9">
        <w:rPr>
          <w:sz w:val="22"/>
          <w:szCs w:val="22"/>
          <w:vertAlign w:val="superscript"/>
          <w:lang w:val="vi-VN"/>
        </w:rPr>
        <w:t>9</w:t>
      </w:r>
      <w:r w:rsidRPr="00F76CF9">
        <w:rPr>
          <w:sz w:val="22"/>
          <w:szCs w:val="22"/>
          <w:lang w:val="vi-VN"/>
        </w:rPr>
        <w:t xml:space="preserve">, </w:t>
      </w:r>
      <w:r w:rsidRPr="00F76CF9">
        <w:rPr>
          <w:sz w:val="22"/>
          <w:szCs w:val="22"/>
        </w:rPr>
        <w:t xml:space="preserve">and </w:t>
      </w:r>
      <w:r w:rsidRPr="00F76CF9">
        <w:rPr>
          <w:sz w:val="22"/>
          <w:szCs w:val="22"/>
          <w:lang w:val="vi-VN"/>
        </w:rPr>
        <w:t>Vuong Van NGUYEN</w:t>
      </w:r>
      <w:r w:rsidRPr="00F76CF9">
        <w:rPr>
          <w:sz w:val="22"/>
          <w:szCs w:val="22"/>
          <w:vertAlign w:val="superscript"/>
          <w:lang w:val="vi-VN"/>
        </w:rPr>
        <w:t>1</w:t>
      </w:r>
    </w:p>
    <w:p w14:paraId="3856538D" w14:textId="77777777" w:rsidR="000958C7" w:rsidRPr="00F76CF9" w:rsidRDefault="000958C7" w:rsidP="000958C7">
      <w:pPr>
        <w:pStyle w:val="JMMM-AuthorName"/>
        <w:rPr>
          <w:sz w:val="18"/>
          <w:szCs w:val="18"/>
        </w:rPr>
      </w:pPr>
    </w:p>
    <w:p w14:paraId="6F3C10DA" w14:textId="77777777" w:rsidR="00116577" w:rsidRPr="00F76CF9" w:rsidRDefault="00536AD5" w:rsidP="00116577">
      <w:pPr>
        <w:pStyle w:val="JMMM-Affiliation"/>
        <w:tabs>
          <w:tab w:val="left" w:pos="85"/>
        </w:tabs>
      </w:pPr>
      <w:r w:rsidRPr="00F76CF9">
        <w:rPr>
          <w:vertAlign w:val="superscript"/>
        </w:rPr>
        <w:t>1</w:t>
      </w:r>
      <w:r w:rsidR="00116577" w:rsidRPr="00F76CF9">
        <w:rPr>
          <w:vertAlign w:val="superscript"/>
        </w:rPr>
        <w:tab/>
      </w:r>
      <w:r w:rsidRPr="00F76CF9">
        <w:t xml:space="preserve">Institute of Materials Science, Vietnam Academy of Science and Technology, No.18, Hoang Quoc Viet Road, Cau Giay district, Hanoi,  </w:t>
      </w:r>
    </w:p>
    <w:p w14:paraId="06257010" w14:textId="6E5F806A" w:rsidR="00536AD5" w:rsidRPr="00F76CF9" w:rsidRDefault="00116577" w:rsidP="00116577">
      <w:pPr>
        <w:pStyle w:val="JMMM-Affiliation"/>
        <w:tabs>
          <w:tab w:val="left" w:pos="85"/>
        </w:tabs>
      </w:pPr>
      <w:r w:rsidRPr="00F76CF9">
        <w:tab/>
      </w:r>
      <w:r w:rsidR="00536AD5" w:rsidRPr="00F76CF9">
        <w:t>Vietnam</w:t>
      </w:r>
    </w:p>
    <w:p w14:paraId="5DDA4A91" w14:textId="77777777" w:rsidR="00116577" w:rsidRPr="00F76CF9" w:rsidRDefault="00536AD5" w:rsidP="00116577">
      <w:pPr>
        <w:pStyle w:val="JMMM-Affiliation"/>
        <w:tabs>
          <w:tab w:val="left" w:pos="85"/>
        </w:tabs>
        <w:rPr>
          <w:spacing w:val="-2"/>
        </w:rPr>
      </w:pPr>
      <w:r w:rsidRPr="00F76CF9">
        <w:rPr>
          <w:vertAlign w:val="superscript"/>
        </w:rPr>
        <w:t>2</w:t>
      </w:r>
      <w:r w:rsidR="00116577" w:rsidRPr="00F76CF9">
        <w:tab/>
      </w:r>
      <w:r w:rsidRPr="00F76CF9">
        <w:rPr>
          <w:spacing w:val="-2"/>
        </w:rPr>
        <w:t>Graduate University of Science and Technology, Vietnam Academy of Science and Technology, No. 18, Hoang Quoc Viet Road, Cau Giay</w:t>
      </w:r>
      <w:r w:rsidR="00116577" w:rsidRPr="00F76CF9">
        <w:rPr>
          <w:spacing w:val="-2"/>
        </w:rPr>
        <w:t xml:space="preserve"> </w:t>
      </w:r>
    </w:p>
    <w:p w14:paraId="3220076C" w14:textId="1A6B722C" w:rsidR="00536AD5" w:rsidRPr="00F76CF9" w:rsidRDefault="00116577" w:rsidP="00116577">
      <w:pPr>
        <w:pStyle w:val="JMMM-Affiliation"/>
        <w:tabs>
          <w:tab w:val="left" w:pos="85"/>
        </w:tabs>
        <w:rPr>
          <w:spacing w:val="-4"/>
        </w:rPr>
      </w:pPr>
      <w:r w:rsidRPr="00F76CF9">
        <w:rPr>
          <w:spacing w:val="-2"/>
        </w:rPr>
        <w:tab/>
      </w:r>
      <w:r w:rsidR="00536AD5" w:rsidRPr="00F76CF9">
        <w:t>District, Hanoi, Vietnam</w:t>
      </w:r>
    </w:p>
    <w:p w14:paraId="7A3A517D" w14:textId="2D7F85B2" w:rsidR="00536AD5" w:rsidRPr="00F76CF9" w:rsidRDefault="00536AD5" w:rsidP="00116577">
      <w:pPr>
        <w:pStyle w:val="JMMM-Affiliation"/>
        <w:tabs>
          <w:tab w:val="left" w:pos="85"/>
        </w:tabs>
      </w:pPr>
      <w:r w:rsidRPr="00F76CF9">
        <w:rPr>
          <w:vertAlign w:val="superscript"/>
        </w:rPr>
        <w:t>3</w:t>
      </w:r>
      <w:r w:rsidR="00116577" w:rsidRPr="00F76CF9">
        <w:rPr>
          <w:vertAlign w:val="superscript"/>
        </w:rPr>
        <w:tab/>
      </w:r>
      <w:r w:rsidRPr="00F76CF9">
        <w:t>Faculty of Pedagogy, Hanoi Metropolitan University, No. 98, Duong Quang Ham road, Cau Giay District, Hanoi, Vietnam</w:t>
      </w:r>
    </w:p>
    <w:p w14:paraId="2A552850" w14:textId="6B82F1A4" w:rsidR="00536AD5" w:rsidRPr="00F76CF9" w:rsidRDefault="00536AD5" w:rsidP="00116577">
      <w:pPr>
        <w:pStyle w:val="JMMM-Affiliation"/>
        <w:tabs>
          <w:tab w:val="left" w:pos="85"/>
        </w:tabs>
      </w:pPr>
      <w:r w:rsidRPr="00F76CF9">
        <w:rPr>
          <w:vertAlign w:val="superscript"/>
        </w:rPr>
        <w:t>4</w:t>
      </w:r>
      <w:r w:rsidR="00116577" w:rsidRPr="00F76CF9">
        <w:tab/>
      </w:r>
      <w:r w:rsidRPr="00F76CF9">
        <w:t>Can Tho University, 3/2 Road, Ninh Kieu District, Can Tho, Vietnam</w:t>
      </w:r>
    </w:p>
    <w:p w14:paraId="1FF8614D" w14:textId="7014ADC3" w:rsidR="00536AD5" w:rsidRPr="00F76CF9" w:rsidRDefault="00536AD5" w:rsidP="00116577">
      <w:pPr>
        <w:pStyle w:val="JMMM-Affiliation"/>
        <w:tabs>
          <w:tab w:val="left" w:pos="85"/>
        </w:tabs>
      </w:pPr>
      <w:r w:rsidRPr="00F76CF9">
        <w:rPr>
          <w:vertAlign w:val="superscript"/>
        </w:rPr>
        <w:t>5</w:t>
      </w:r>
      <w:r w:rsidR="00116577" w:rsidRPr="00F76CF9">
        <w:rPr>
          <w:vertAlign w:val="superscript"/>
        </w:rPr>
        <w:tab/>
      </w:r>
      <w:r w:rsidRPr="00F76CF9">
        <w:t>FPT University, Can Tho campus, Can Tho City 900000, Vietnam</w:t>
      </w:r>
    </w:p>
    <w:p w14:paraId="28ADCAC3" w14:textId="77777777" w:rsidR="00116577" w:rsidRPr="00F76CF9" w:rsidRDefault="00536AD5" w:rsidP="00116577">
      <w:pPr>
        <w:pStyle w:val="JMMM-Affiliation"/>
        <w:tabs>
          <w:tab w:val="left" w:pos="85"/>
        </w:tabs>
        <w:jc w:val="thaiDistribute"/>
        <w:rPr>
          <w:spacing w:val="2"/>
        </w:rPr>
      </w:pPr>
      <w:r w:rsidRPr="00F76CF9">
        <w:rPr>
          <w:vertAlign w:val="superscript"/>
        </w:rPr>
        <w:t>6</w:t>
      </w:r>
      <w:r w:rsidR="00116577" w:rsidRPr="00F76CF9">
        <w:rPr>
          <w:vertAlign w:val="superscript"/>
        </w:rPr>
        <w:tab/>
      </w:r>
      <w:r w:rsidRPr="00F76CF9">
        <w:rPr>
          <w:spacing w:val="2"/>
        </w:rPr>
        <w:t xml:space="preserve">Faculty of Physics and Institute of Natural Sciences, National University of Education, No.136, Xuan Thuy Street, Cau Giay District, </w:t>
      </w:r>
    </w:p>
    <w:p w14:paraId="680DD7BE" w14:textId="2E486E76" w:rsidR="00536AD5" w:rsidRPr="00F76CF9" w:rsidRDefault="00116577" w:rsidP="00116577">
      <w:pPr>
        <w:pStyle w:val="JMMM-Affiliation"/>
        <w:tabs>
          <w:tab w:val="left" w:pos="85"/>
        </w:tabs>
        <w:jc w:val="thaiDistribute"/>
      </w:pPr>
      <w:r w:rsidRPr="00F76CF9">
        <w:rPr>
          <w:spacing w:val="2"/>
        </w:rPr>
        <w:tab/>
      </w:r>
      <w:r w:rsidR="00536AD5" w:rsidRPr="00F76CF9">
        <w:rPr>
          <w:spacing w:val="2"/>
        </w:rPr>
        <w:t>Hanoi,</w:t>
      </w:r>
      <w:r w:rsidR="00536AD5" w:rsidRPr="00F76CF9">
        <w:t>Vietnam</w:t>
      </w:r>
    </w:p>
    <w:p w14:paraId="761A9499" w14:textId="167439F7" w:rsidR="00536AD5" w:rsidRPr="00F76CF9" w:rsidRDefault="00536AD5" w:rsidP="00116577">
      <w:pPr>
        <w:pStyle w:val="JMMM-Affiliation"/>
        <w:tabs>
          <w:tab w:val="left" w:pos="85"/>
        </w:tabs>
      </w:pPr>
      <w:r w:rsidRPr="00F76CF9">
        <w:rPr>
          <w:vertAlign w:val="superscript"/>
        </w:rPr>
        <w:t>7</w:t>
      </w:r>
      <w:r w:rsidR="00116577" w:rsidRPr="00F76CF9">
        <w:tab/>
      </w:r>
      <w:r w:rsidRPr="00F76CF9">
        <w:t>Electric Power University, No.235, Hoang Quoc Viet road, Cau Giay District, Hanoi, Vietnam</w:t>
      </w:r>
    </w:p>
    <w:p w14:paraId="74C3A618" w14:textId="41BCFBDB" w:rsidR="00536AD5" w:rsidRPr="00F76CF9" w:rsidRDefault="00536AD5" w:rsidP="00116577">
      <w:pPr>
        <w:pStyle w:val="JMMM-Affiliation"/>
        <w:tabs>
          <w:tab w:val="left" w:pos="85"/>
        </w:tabs>
      </w:pPr>
      <w:r w:rsidRPr="00F76CF9">
        <w:rPr>
          <w:vertAlign w:val="superscript"/>
        </w:rPr>
        <w:t>8</w:t>
      </w:r>
      <w:r w:rsidR="00116577" w:rsidRPr="00F76CF9">
        <w:tab/>
      </w:r>
      <w:r w:rsidR="00116577" w:rsidRPr="00F76CF9">
        <w:tab/>
      </w:r>
      <w:r w:rsidRPr="00F76CF9">
        <w:t>Hanoi University of Industry, No.298, Cau Dien road, Bac Tu Liem District, Hanoi, Vietnam</w:t>
      </w:r>
    </w:p>
    <w:p w14:paraId="28C5783D" w14:textId="4D90AB27" w:rsidR="00116577" w:rsidRPr="00F76CF9" w:rsidRDefault="00536AD5" w:rsidP="00116577">
      <w:pPr>
        <w:pStyle w:val="JMMM-Affiliation"/>
        <w:tabs>
          <w:tab w:val="left" w:pos="85"/>
        </w:tabs>
        <w:ind w:left="3" w:hanging="3"/>
        <w:jc w:val="thaiDistribute"/>
        <w:rPr>
          <w:rStyle w:val="fontstyle01"/>
          <w:rFonts w:ascii="Times New Roman" w:hAnsi="Times New Roman"/>
          <w:b w:val="0"/>
          <w:bCs w:val="0"/>
          <w:color w:val="auto"/>
          <w:sz w:val="18"/>
          <w:szCs w:val="18"/>
        </w:rPr>
      </w:pPr>
      <w:r w:rsidRPr="00F76CF9">
        <w:rPr>
          <w:rStyle w:val="fontstyle01"/>
          <w:rFonts w:ascii="Times New Roman" w:hAnsi="Times New Roman"/>
          <w:b w:val="0"/>
          <w:bCs w:val="0"/>
          <w:color w:val="auto"/>
          <w:sz w:val="18"/>
          <w:szCs w:val="18"/>
          <w:vertAlign w:val="superscript"/>
        </w:rPr>
        <w:t>9</w:t>
      </w:r>
      <w:r w:rsidR="00116577" w:rsidRPr="00F76CF9">
        <w:rPr>
          <w:rStyle w:val="fontstyle01"/>
          <w:rFonts w:ascii="Times New Roman" w:hAnsi="Times New Roman"/>
          <w:b w:val="0"/>
          <w:bCs w:val="0"/>
          <w:color w:val="auto"/>
          <w:sz w:val="18"/>
          <w:szCs w:val="18"/>
          <w:vertAlign w:val="superscript"/>
        </w:rPr>
        <w:tab/>
      </w:r>
      <w:r w:rsidRPr="00F76CF9">
        <w:rPr>
          <w:rStyle w:val="fontstyle01"/>
          <w:rFonts w:ascii="Times New Roman" w:hAnsi="Times New Roman"/>
          <w:b w:val="0"/>
          <w:bCs w:val="0"/>
          <w:color w:val="auto"/>
          <w:spacing w:val="2"/>
          <w:sz w:val="18"/>
          <w:szCs w:val="18"/>
        </w:rPr>
        <w:t xml:space="preserve">Shanghai Key Lab. of D&amp;A for Metal-Functional Materials, School of Materials Science &amp;Engineering, Tongji University, </w:t>
      </w:r>
      <w:r w:rsidR="00874EB7" w:rsidRPr="00F76CF9">
        <w:rPr>
          <w:rStyle w:val="fontstyle01"/>
          <w:rFonts w:ascii="Times New Roman" w:hAnsi="Times New Roman"/>
          <w:b w:val="0"/>
          <w:bCs w:val="0"/>
          <w:color w:val="auto"/>
          <w:spacing w:val="2"/>
          <w:sz w:val="18"/>
          <w:szCs w:val="18"/>
        </w:rPr>
        <w:t>Shanghai</w:t>
      </w:r>
      <w:r w:rsidR="00116577" w:rsidRPr="00F76CF9">
        <w:rPr>
          <w:rStyle w:val="fontstyle01"/>
          <w:rFonts w:ascii="Times New Roman" w:hAnsi="Times New Roman"/>
          <w:b w:val="0"/>
          <w:bCs w:val="0"/>
          <w:color w:val="auto"/>
          <w:sz w:val="18"/>
          <w:szCs w:val="18"/>
        </w:rPr>
        <w:t xml:space="preserve">     </w:t>
      </w:r>
    </w:p>
    <w:p w14:paraId="63CB9439" w14:textId="07C94D8D" w:rsidR="00AF03C5" w:rsidRPr="00F76CF9" w:rsidRDefault="00116577" w:rsidP="00116577">
      <w:pPr>
        <w:pStyle w:val="JMMM-Affiliation"/>
        <w:tabs>
          <w:tab w:val="left" w:pos="85"/>
        </w:tabs>
        <w:ind w:left="3" w:hanging="3"/>
        <w:jc w:val="thaiDistribute"/>
        <w:rPr>
          <w:rStyle w:val="fontstyle01"/>
          <w:rFonts w:ascii="Times New Roman" w:hAnsi="Times New Roman"/>
          <w:b w:val="0"/>
          <w:bCs w:val="0"/>
          <w:color w:val="auto"/>
          <w:sz w:val="18"/>
          <w:szCs w:val="18"/>
        </w:rPr>
      </w:pPr>
      <w:r w:rsidRPr="00F76CF9">
        <w:rPr>
          <w:rStyle w:val="fontstyle01"/>
          <w:rFonts w:ascii="Times New Roman" w:hAnsi="Times New Roman"/>
          <w:b w:val="0"/>
          <w:bCs w:val="0"/>
          <w:color w:val="auto"/>
          <w:sz w:val="18"/>
          <w:szCs w:val="18"/>
        </w:rPr>
        <w:tab/>
      </w:r>
      <w:r w:rsidRPr="00F76CF9">
        <w:rPr>
          <w:rStyle w:val="fontstyle01"/>
          <w:rFonts w:ascii="Times New Roman" w:hAnsi="Times New Roman"/>
          <w:b w:val="0"/>
          <w:bCs w:val="0"/>
          <w:color w:val="auto"/>
          <w:sz w:val="18"/>
          <w:szCs w:val="18"/>
        </w:rPr>
        <w:tab/>
      </w:r>
      <w:r w:rsidR="00536AD5" w:rsidRPr="00F76CF9">
        <w:rPr>
          <w:rStyle w:val="fontstyle01"/>
          <w:rFonts w:ascii="Times New Roman" w:hAnsi="Times New Roman"/>
          <w:b w:val="0"/>
          <w:bCs w:val="0"/>
          <w:color w:val="auto"/>
          <w:sz w:val="18"/>
          <w:szCs w:val="18"/>
        </w:rPr>
        <w:t>201804, China</w:t>
      </w:r>
    </w:p>
    <w:p w14:paraId="76B0C161" w14:textId="77777777" w:rsidR="00536AD5" w:rsidRPr="00F76CF9" w:rsidRDefault="00536AD5" w:rsidP="00536AD5">
      <w:pPr>
        <w:pStyle w:val="JMMM-Affiliation"/>
        <w:rPr>
          <w:i w:val="0"/>
          <w:iCs w:val="0"/>
        </w:rPr>
      </w:pPr>
    </w:p>
    <w:p w14:paraId="38ECCC78" w14:textId="7C7048A1" w:rsidR="004A2B8E" w:rsidRPr="00F76CF9" w:rsidRDefault="001F2A78" w:rsidP="00116577">
      <w:pPr>
        <w:pStyle w:val="JMMM-Corresponding"/>
        <w:rPr>
          <w:b w:val="0"/>
          <w:bCs/>
          <w:iCs w:val="0"/>
        </w:rPr>
      </w:pPr>
      <w:r w:rsidRPr="00F76CF9">
        <w:t>*</w:t>
      </w:r>
      <w:r w:rsidR="00536AD5" w:rsidRPr="00F76CF9">
        <w:t xml:space="preserve"> </w:t>
      </w:r>
      <w:r w:rsidR="007C099D" w:rsidRPr="00F76CF9">
        <w:t>Corresponding author</w:t>
      </w:r>
      <w:r w:rsidR="00E87F7B" w:rsidRPr="00F76CF9">
        <w:t xml:space="preserve"> e-mail</w:t>
      </w:r>
      <w:r w:rsidR="00207A6F" w:rsidRPr="00F76CF9">
        <w:rPr>
          <w:b w:val="0"/>
          <w:bCs/>
        </w:rPr>
        <w:t>:</w:t>
      </w:r>
      <w:r w:rsidR="00EF5351" w:rsidRPr="00F76CF9">
        <w:rPr>
          <w:b w:val="0"/>
          <w:bCs/>
        </w:rPr>
        <w:t xml:space="preserve"> </w:t>
      </w:r>
      <w:r w:rsidR="007406CA" w:rsidRPr="00F76CF9">
        <w:rPr>
          <w:b w:val="0"/>
          <w:bCs/>
          <w:iCs w:val="0"/>
        </w:rPr>
        <w:t>truongnx@ims.vast.vn</w:t>
      </w:r>
    </w:p>
    <w:p w14:paraId="0005B275" w14:textId="4A0970B5" w:rsidR="00536AD5" w:rsidRPr="00F76CF9" w:rsidRDefault="00536AD5" w:rsidP="00116577">
      <w:pPr>
        <w:pStyle w:val="JMMM-Corresponding"/>
        <w:rPr>
          <w:rFonts w:cs="Angsana New"/>
          <w:cs/>
        </w:rPr>
        <w:sectPr w:rsidR="00536AD5" w:rsidRPr="00F76CF9" w:rsidSect="002419DC">
          <w:headerReference w:type="even" r:id="rId8"/>
          <w:headerReference w:type="default" r:id="rId9"/>
          <w:footerReference w:type="even" r:id="rId10"/>
          <w:footerReference w:type="default" r:id="rId11"/>
          <w:headerReference w:type="first" r:id="rId12"/>
          <w:footerReference w:type="first" r:id="rId13"/>
          <w:type w:val="continuous"/>
          <w:pgSz w:w="11906" w:h="16838" w:code="9"/>
          <w:pgMar w:top="1418" w:right="992" w:bottom="1418" w:left="992" w:header="397" w:footer="454" w:gutter="0"/>
          <w:pgNumType w:start="1"/>
          <w:cols w:space="397"/>
          <w:titlePg/>
          <w:docGrid w:linePitch="360"/>
        </w:sectPr>
      </w:pPr>
      <w:r w:rsidRPr="00F76CF9">
        <w:rPr>
          <w:rStyle w:val="fontstyle01"/>
          <w:rFonts w:ascii="Times New Roman" w:hAnsi="Times New Roman"/>
          <w:b/>
          <w:bCs w:val="0"/>
          <w:color w:val="auto"/>
          <w:sz w:val="18"/>
          <w:szCs w:val="18"/>
        </w:rPr>
        <w:t>† These authors contributed equally</w:t>
      </w:r>
    </w:p>
    <w:p w14:paraId="759BD019" w14:textId="77777777" w:rsidR="00C5004B" w:rsidRPr="00F76CF9" w:rsidRDefault="00C5004B" w:rsidP="009A64FE">
      <w:pPr>
        <w:tabs>
          <w:tab w:val="left" w:pos="142"/>
        </w:tabs>
        <w:spacing w:after="0" w:line="288" w:lineRule="auto"/>
        <w:rPr>
          <w:rFonts w:ascii="Times New Roman" w:hAnsi="Times New Roman" w:cs="Times New Roman"/>
          <w:b/>
          <w:iCs/>
          <w:sz w:val="18"/>
          <w:szCs w:val="18"/>
        </w:rPr>
        <w:sectPr w:rsidR="00C5004B" w:rsidRPr="00F76CF9" w:rsidSect="002419DC">
          <w:type w:val="continuous"/>
          <w:pgSz w:w="11906" w:h="16838" w:code="9"/>
          <w:pgMar w:top="1418" w:right="992" w:bottom="1418" w:left="992" w:header="567" w:footer="709" w:gutter="0"/>
          <w:cols w:num="2" w:space="720" w:equalWidth="0">
            <w:col w:w="2827" w:space="720"/>
            <w:col w:w="6374" w:space="113"/>
          </w:cols>
          <w:titlePg/>
          <w:docGrid w:linePitch="360"/>
        </w:sectPr>
      </w:pPr>
    </w:p>
    <w:tbl>
      <w:tblPr>
        <w:tblW w:w="7483" w:type="dxa"/>
        <w:tblCellMar>
          <w:left w:w="0" w:type="dxa"/>
          <w:right w:w="0" w:type="dxa"/>
        </w:tblCellMar>
        <w:tblLook w:val="04A0" w:firstRow="1" w:lastRow="0" w:firstColumn="1" w:lastColumn="0" w:noHBand="0" w:noVBand="1"/>
      </w:tblPr>
      <w:tblGrid>
        <w:gridCol w:w="138"/>
        <w:gridCol w:w="1980"/>
        <w:gridCol w:w="5365"/>
      </w:tblGrid>
      <w:tr w:rsidR="00197B4F" w:rsidRPr="00F76CF9" w14:paraId="32B9357B" w14:textId="77777777" w:rsidTr="005F4CB6">
        <w:trPr>
          <w:gridAfter w:val="1"/>
          <w:wAfter w:w="5365" w:type="dxa"/>
        </w:trPr>
        <w:tc>
          <w:tcPr>
            <w:tcW w:w="2118" w:type="dxa"/>
            <w:gridSpan w:val="2"/>
          </w:tcPr>
          <w:p w14:paraId="7ED0FE50" w14:textId="77777777" w:rsidR="002B311F" w:rsidRPr="00F76CF9" w:rsidRDefault="002B311F" w:rsidP="009A64FE">
            <w:pPr>
              <w:spacing w:after="0" w:line="288" w:lineRule="auto"/>
              <w:rPr>
                <w:rFonts w:ascii="Times New Roman" w:hAnsi="Times New Roman" w:cs="Times New Roman"/>
                <w:sz w:val="16"/>
                <w:szCs w:val="16"/>
              </w:rPr>
            </w:pPr>
            <w:r w:rsidRPr="00F76CF9">
              <w:rPr>
                <w:rFonts w:ascii="Times New Roman" w:hAnsi="Times New Roman" w:cs="Times New Roman"/>
                <w:b/>
                <w:bCs/>
                <w:sz w:val="16"/>
                <w:szCs w:val="16"/>
              </w:rPr>
              <w:t>Received date:</w:t>
            </w:r>
          </w:p>
        </w:tc>
      </w:tr>
      <w:tr w:rsidR="00197B4F" w:rsidRPr="00F76CF9" w14:paraId="40D17083" w14:textId="77777777" w:rsidTr="005F4CB6">
        <w:trPr>
          <w:gridAfter w:val="1"/>
          <w:wAfter w:w="5365" w:type="dxa"/>
        </w:trPr>
        <w:tc>
          <w:tcPr>
            <w:tcW w:w="138" w:type="dxa"/>
          </w:tcPr>
          <w:p w14:paraId="06457140" w14:textId="77777777" w:rsidR="002B311F" w:rsidRPr="00F76CF9" w:rsidRDefault="002B311F" w:rsidP="009A64FE">
            <w:pPr>
              <w:spacing w:after="0" w:line="288" w:lineRule="auto"/>
              <w:rPr>
                <w:rFonts w:ascii="Times New Roman" w:hAnsi="Times New Roman" w:cs="Times New Roman"/>
                <w:sz w:val="18"/>
                <w:szCs w:val="18"/>
              </w:rPr>
            </w:pPr>
          </w:p>
        </w:tc>
        <w:tc>
          <w:tcPr>
            <w:tcW w:w="1980" w:type="dxa"/>
          </w:tcPr>
          <w:p w14:paraId="31165541" w14:textId="521775FA" w:rsidR="002B311F" w:rsidRPr="00F76CF9" w:rsidRDefault="00B84A7A" w:rsidP="009A64FE">
            <w:pPr>
              <w:pStyle w:val="JMMM-date"/>
              <w:rPr>
                <w:rFonts w:cs="Angsana New"/>
                <w:szCs w:val="20"/>
              </w:rPr>
            </w:pPr>
            <w:r w:rsidRPr="00F76CF9">
              <w:rPr>
                <w:rFonts w:cs="Angsana New"/>
                <w:szCs w:val="20"/>
              </w:rPr>
              <w:t>11 August</w:t>
            </w:r>
            <w:r w:rsidR="005E6AF2" w:rsidRPr="00F76CF9">
              <w:rPr>
                <w:rFonts w:cs="Angsana New"/>
                <w:szCs w:val="20"/>
              </w:rPr>
              <w:t xml:space="preserve"> 2025</w:t>
            </w:r>
          </w:p>
        </w:tc>
      </w:tr>
      <w:tr w:rsidR="00197B4F" w:rsidRPr="00F76CF9" w14:paraId="599DEB8A" w14:textId="77777777" w:rsidTr="005F4CB6">
        <w:trPr>
          <w:gridAfter w:val="1"/>
          <w:wAfter w:w="5365" w:type="dxa"/>
        </w:trPr>
        <w:tc>
          <w:tcPr>
            <w:tcW w:w="2118" w:type="dxa"/>
            <w:gridSpan w:val="2"/>
          </w:tcPr>
          <w:p w14:paraId="3DD61985" w14:textId="73006DEC" w:rsidR="002B311F" w:rsidRPr="00F76CF9" w:rsidRDefault="002B311F" w:rsidP="009A64FE">
            <w:pPr>
              <w:spacing w:after="0" w:line="288" w:lineRule="auto"/>
              <w:rPr>
                <w:rFonts w:ascii="Times New Roman" w:hAnsi="Times New Roman" w:cs="Times New Roman"/>
                <w:sz w:val="16"/>
                <w:szCs w:val="16"/>
              </w:rPr>
            </w:pPr>
            <w:r w:rsidRPr="00F76CF9">
              <w:rPr>
                <w:rFonts w:ascii="Times New Roman" w:hAnsi="Times New Roman" w:cs="Times New Roman"/>
                <w:b/>
                <w:bCs/>
                <w:sz w:val="16"/>
                <w:szCs w:val="16"/>
              </w:rPr>
              <w:t>Revised date</w:t>
            </w:r>
            <w:r w:rsidR="00437FC2" w:rsidRPr="00F76CF9">
              <w:rPr>
                <w:rFonts w:ascii="Times New Roman" w:hAnsi="Times New Roman" w:cs="Times New Roman"/>
                <w:b/>
                <w:bCs/>
                <w:sz w:val="16"/>
                <w:szCs w:val="16"/>
              </w:rPr>
              <w:t>:</w:t>
            </w:r>
          </w:p>
        </w:tc>
      </w:tr>
      <w:tr w:rsidR="00197B4F" w:rsidRPr="00F76CF9" w14:paraId="0C3DF451" w14:textId="77777777" w:rsidTr="005F4CB6">
        <w:trPr>
          <w:gridAfter w:val="1"/>
          <w:wAfter w:w="5365" w:type="dxa"/>
        </w:trPr>
        <w:tc>
          <w:tcPr>
            <w:tcW w:w="138" w:type="dxa"/>
          </w:tcPr>
          <w:p w14:paraId="1A620060" w14:textId="77777777" w:rsidR="002B311F" w:rsidRPr="00F76CF9" w:rsidRDefault="002B311F" w:rsidP="009A64FE">
            <w:pPr>
              <w:spacing w:after="0" w:line="288" w:lineRule="auto"/>
              <w:rPr>
                <w:rFonts w:ascii="Times New Roman" w:hAnsi="Times New Roman" w:cs="Times New Roman"/>
                <w:sz w:val="18"/>
                <w:szCs w:val="18"/>
              </w:rPr>
            </w:pPr>
          </w:p>
        </w:tc>
        <w:tc>
          <w:tcPr>
            <w:tcW w:w="1980" w:type="dxa"/>
          </w:tcPr>
          <w:p w14:paraId="3CB5244A" w14:textId="20D055E0" w:rsidR="002B311F" w:rsidRPr="00F76CF9" w:rsidRDefault="00B84A7A" w:rsidP="009A64FE">
            <w:pPr>
              <w:pStyle w:val="JMMM-date"/>
            </w:pPr>
            <w:r w:rsidRPr="00F76CF9">
              <w:t>18 September</w:t>
            </w:r>
            <w:r w:rsidR="009644AD" w:rsidRPr="00F76CF9">
              <w:t xml:space="preserve"> </w:t>
            </w:r>
            <w:r w:rsidR="005E6AF2" w:rsidRPr="00F76CF9">
              <w:t>2025</w:t>
            </w:r>
          </w:p>
        </w:tc>
      </w:tr>
      <w:tr w:rsidR="00197B4F" w:rsidRPr="00F76CF9" w14:paraId="08CD4114" w14:textId="77777777" w:rsidTr="005F4CB6">
        <w:trPr>
          <w:gridAfter w:val="1"/>
          <w:wAfter w:w="5365" w:type="dxa"/>
        </w:trPr>
        <w:tc>
          <w:tcPr>
            <w:tcW w:w="2118" w:type="dxa"/>
            <w:gridSpan w:val="2"/>
          </w:tcPr>
          <w:p w14:paraId="3FD27B34" w14:textId="77777777" w:rsidR="002B311F" w:rsidRPr="00F76CF9" w:rsidRDefault="002B311F" w:rsidP="009A64FE">
            <w:pPr>
              <w:spacing w:after="0" w:line="288" w:lineRule="auto"/>
              <w:rPr>
                <w:rFonts w:ascii="Times New Roman" w:hAnsi="Times New Roman" w:cs="Times New Roman"/>
                <w:sz w:val="16"/>
                <w:szCs w:val="16"/>
              </w:rPr>
            </w:pPr>
            <w:r w:rsidRPr="00F76CF9">
              <w:rPr>
                <w:rFonts w:ascii="Times New Roman" w:hAnsi="Times New Roman" w:cs="Times New Roman"/>
                <w:b/>
                <w:bCs/>
                <w:sz w:val="16"/>
                <w:szCs w:val="16"/>
              </w:rPr>
              <w:t>Accepted date:</w:t>
            </w:r>
          </w:p>
        </w:tc>
      </w:tr>
      <w:tr w:rsidR="00197B4F" w:rsidRPr="00F76CF9" w14:paraId="7D80F3C3" w14:textId="77777777" w:rsidTr="005F4CB6">
        <w:trPr>
          <w:gridAfter w:val="1"/>
          <w:wAfter w:w="5365" w:type="dxa"/>
        </w:trPr>
        <w:tc>
          <w:tcPr>
            <w:tcW w:w="138" w:type="dxa"/>
          </w:tcPr>
          <w:p w14:paraId="45463ECF" w14:textId="77777777" w:rsidR="002B311F" w:rsidRPr="00F76CF9" w:rsidRDefault="002B311F" w:rsidP="009A64FE">
            <w:pPr>
              <w:spacing w:after="0" w:line="288" w:lineRule="auto"/>
              <w:rPr>
                <w:rFonts w:ascii="Times New Roman" w:hAnsi="Times New Roman" w:cs="Times New Roman"/>
                <w:sz w:val="16"/>
                <w:szCs w:val="16"/>
              </w:rPr>
            </w:pPr>
          </w:p>
        </w:tc>
        <w:tc>
          <w:tcPr>
            <w:tcW w:w="1980" w:type="dxa"/>
          </w:tcPr>
          <w:p w14:paraId="32E45AED" w14:textId="689BD605" w:rsidR="002B311F" w:rsidRPr="00F76CF9" w:rsidRDefault="00B84A7A" w:rsidP="009A64FE">
            <w:pPr>
              <w:spacing w:after="0" w:line="288" w:lineRule="auto"/>
              <w:rPr>
                <w:rFonts w:ascii="Times New Roman" w:hAnsi="Times New Roman" w:cs="Times New Roman"/>
                <w:sz w:val="16"/>
                <w:szCs w:val="16"/>
              </w:rPr>
            </w:pPr>
            <w:r w:rsidRPr="00F76CF9">
              <w:rPr>
                <w:rFonts w:ascii="Times New Roman" w:hAnsi="Times New Roman" w:cs="Times New Roman"/>
                <w:sz w:val="16"/>
                <w:szCs w:val="16"/>
              </w:rPr>
              <w:t>17 November</w:t>
            </w:r>
            <w:r w:rsidR="00AC1698" w:rsidRPr="00F76CF9">
              <w:rPr>
                <w:rFonts w:ascii="Times New Roman" w:hAnsi="Times New Roman" w:cs="Times New Roman"/>
                <w:sz w:val="16"/>
                <w:szCs w:val="16"/>
              </w:rPr>
              <w:t xml:space="preserve"> 2025</w:t>
            </w:r>
          </w:p>
        </w:tc>
      </w:tr>
      <w:tr w:rsidR="00197B4F" w:rsidRPr="00F76CF9" w14:paraId="28E5FECA" w14:textId="77777777" w:rsidTr="005F4CB6">
        <w:trPr>
          <w:gridAfter w:val="1"/>
          <w:wAfter w:w="5365" w:type="dxa"/>
        </w:trPr>
        <w:tc>
          <w:tcPr>
            <w:tcW w:w="138" w:type="dxa"/>
            <w:tcBorders>
              <w:bottom w:val="single" w:sz="4" w:space="0" w:color="auto"/>
            </w:tcBorders>
          </w:tcPr>
          <w:p w14:paraId="57146C7C" w14:textId="77777777" w:rsidR="002B311F" w:rsidRPr="00F76CF9" w:rsidRDefault="002B311F" w:rsidP="009A64FE">
            <w:pPr>
              <w:spacing w:after="0" w:line="288" w:lineRule="auto"/>
              <w:rPr>
                <w:rFonts w:ascii="Times New Roman" w:hAnsi="Times New Roman" w:cs="Times New Roman"/>
                <w:sz w:val="18"/>
                <w:szCs w:val="18"/>
              </w:rPr>
            </w:pPr>
          </w:p>
        </w:tc>
        <w:tc>
          <w:tcPr>
            <w:tcW w:w="1980" w:type="dxa"/>
            <w:tcBorders>
              <w:bottom w:val="single" w:sz="4" w:space="0" w:color="auto"/>
            </w:tcBorders>
          </w:tcPr>
          <w:p w14:paraId="4592B992" w14:textId="77777777" w:rsidR="002B311F" w:rsidRPr="00F76CF9" w:rsidRDefault="002B311F" w:rsidP="009A64FE">
            <w:pPr>
              <w:spacing w:after="0" w:line="288" w:lineRule="auto"/>
              <w:rPr>
                <w:rFonts w:ascii="Times New Roman" w:hAnsi="Times New Roman" w:cs="Times New Roman"/>
                <w:sz w:val="18"/>
                <w:szCs w:val="18"/>
              </w:rPr>
            </w:pPr>
          </w:p>
        </w:tc>
      </w:tr>
      <w:tr w:rsidR="00197B4F" w:rsidRPr="00F76CF9" w14:paraId="18D80B59" w14:textId="77777777" w:rsidTr="005F4CB6">
        <w:trPr>
          <w:gridAfter w:val="1"/>
          <w:wAfter w:w="5365" w:type="dxa"/>
        </w:trPr>
        <w:tc>
          <w:tcPr>
            <w:tcW w:w="138" w:type="dxa"/>
            <w:tcBorders>
              <w:top w:val="single" w:sz="4" w:space="0" w:color="auto"/>
            </w:tcBorders>
          </w:tcPr>
          <w:p w14:paraId="1A6C62AD" w14:textId="77777777" w:rsidR="002B311F" w:rsidRPr="00F76CF9" w:rsidRDefault="002B311F" w:rsidP="009A64FE">
            <w:pPr>
              <w:spacing w:after="0" w:line="288" w:lineRule="auto"/>
              <w:rPr>
                <w:rFonts w:ascii="Times New Roman" w:hAnsi="Times New Roman" w:cs="Times New Roman"/>
                <w:sz w:val="18"/>
                <w:szCs w:val="18"/>
              </w:rPr>
            </w:pPr>
          </w:p>
        </w:tc>
        <w:tc>
          <w:tcPr>
            <w:tcW w:w="1980" w:type="dxa"/>
            <w:tcBorders>
              <w:top w:val="single" w:sz="4" w:space="0" w:color="auto"/>
            </w:tcBorders>
          </w:tcPr>
          <w:p w14:paraId="4B1251C7" w14:textId="77777777" w:rsidR="002B311F" w:rsidRPr="00F76CF9" w:rsidRDefault="002B311F" w:rsidP="009A64FE">
            <w:pPr>
              <w:spacing w:after="0" w:line="288" w:lineRule="auto"/>
              <w:rPr>
                <w:rFonts w:ascii="Times New Roman" w:hAnsi="Times New Roman" w:cs="Times New Roman"/>
                <w:sz w:val="18"/>
                <w:szCs w:val="18"/>
              </w:rPr>
            </w:pPr>
          </w:p>
        </w:tc>
      </w:tr>
      <w:tr w:rsidR="00197B4F" w:rsidRPr="00F76CF9" w14:paraId="09D046B1" w14:textId="77777777" w:rsidTr="005F4CB6">
        <w:trPr>
          <w:gridAfter w:val="1"/>
          <w:wAfter w:w="5365" w:type="dxa"/>
        </w:trPr>
        <w:tc>
          <w:tcPr>
            <w:tcW w:w="2118" w:type="dxa"/>
            <w:gridSpan w:val="2"/>
          </w:tcPr>
          <w:p w14:paraId="333816D2" w14:textId="77777777" w:rsidR="002B311F" w:rsidRPr="00F76CF9" w:rsidRDefault="002B311F" w:rsidP="009A64FE">
            <w:pPr>
              <w:spacing w:after="0" w:line="288" w:lineRule="auto"/>
              <w:rPr>
                <w:rFonts w:ascii="Times New Roman" w:hAnsi="Times New Roman" w:cs="Times New Roman"/>
                <w:sz w:val="18"/>
                <w:szCs w:val="18"/>
              </w:rPr>
            </w:pPr>
            <w:r w:rsidRPr="00F76CF9">
              <w:rPr>
                <w:rFonts w:ascii="Times New Roman" w:hAnsi="Times New Roman" w:cs="Times New Roman"/>
                <w:b/>
                <w:bCs/>
                <w:sz w:val="16"/>
                <w:szCs w:val="16"/>
              </w:rPr>
              <w:t>Keywords:</w:t>
            </w:r>
          </w:p>
        </w:tc>
      </w:tr>
      <w:tr w:rsidR="00197B4F" w:rsidRPr="00F76CF9" w14:paraId="3D7C1AB2" w14:textId="77777777" w:rsidTr="004A2B8E">
        <w:trPr>
          <w:gridAfter w:val="1"/>
          <w:wAfter w:w="5365" w:type="dxa"/>
        </w:trPr>
        <w:tc>
          <w:tcPr>
            <w:tcW w:w="138" w:type="dxa"/>
          </w:tcPr>
          <w:p w14:paraId="1634A3F5" w14:textId="77777777" w:rsidR="00BF43D0" w:rsidRPr="00F76CF9" w:rsidRDefault="00BF43D0" w:rsidP="009A64FE">
            <w:pPr>
              <w:spacing w:after="0" w:line="288" w:lineRule="auto"/>
              <w:rPr>
                <w:rFonts w:ascii="Times New Roman" w:hAnsi="Times New Roman" w:cs="Times New Roman"/>
                <w:sz w:val="18"/>
                <w:szCs w:val="18"/>
              </w:rPr>
            </w:pPr>
          </w:p>
        </w:tc>
        <w:tc>
          <w:tcPr>
            <w:tcW w:w="1980" w:type="dxa"/>
            <w:vAlign w:val="center"/>
          </w:tcPr>
          <w:p w14:paraId="301E92CA" w14:textId="77777777" w:rsidR="00B84A7A" w:rsidRPr="00F76CF9" w:rsidRDefault="00B84A7A" w:rsidP="009A64FE">
            <w:pPr>
              <w:pStyle w:val="JMMM-date"/>
            </w:pPr>
            <w:r w:rsidRPr="00F76CF9">
              <w:t xml:space="preserve">Cr-doped MnBi magnetic </w:t>
            </w:r>
          </w:p>
          <w:p w14:paraId="7C82B58F" w14:textId="01158386" w:rsidR="00BF43D0" w:rsidRPr="00F76CF9" w:rsidRDefault="00B84A7A" w:rsidP="009A64FE">
            <w:pPr>
              <w:pStyle w:val="JMMM-date"/>
            </w:pPr>
            <w:r w:rsidRPr="00F76CF9">
              <w:t xml:space="preserve">     material</w:t>
            </w:r>
            <w:r w:rsidR="004A2B8E" w:rsidRPr="00F76CF9">
              <w:t>;</w:t>
            </w:r>
          </w:p>
        </w:tc>
      </w:tr>
      <w:tr w:rsidR="00197B4F" w:rsidRPr="00F76CF9" w14:paraId="17C0EBCA" w14:textId="77777777" w:rsidTr="004A2B8E">
        <w:trPr>
          <w:gridAfter w:val="1"/>
          <w:wAfter w:w="5365" w:type="dxa"/>
        </w:trPr>
        <w:tc>
          <w:tcPr>
            <w:tcW w:w="138" w:type="dxa"/>
          </w:tcPr>
          <w:p w14:paraId="5D19004B" w14:textId="77777777" w:rsidR="00C91D99" w:rsidRPr="00F76CF9" w:rsidRDefault="00C91D99" w:rsidP="009A64FE">
            <w:pPr>
              <w:spacing w:after="0" w:line="288" w:lineRule="auto"/>
              <w:rPr>
                <w:rFonts w:ascii="Times New Roman" w:hAnsi="Times New Roman" w:cs="Times New Roman"/>
                <w:sz w:val="18"/>
                <w:szCs w:val="18"/>
              </w:rPr>
            </w:pPr>
          </w:p>
        </w:tc>
        <w:tc>
          <w:tcPr>
            <w:tcW w:w="1980" w:type="dxa"/>
            <w:vAlign w:val="center"/>
          </w:tcPr>
          <w:p w14:paraId="232D3116" w14:textId="5AF42B25" w:rsidR="00C91D99" w:rsidRPr="00F76CF9" w:rsidRDefault="00B84A7A" w:rsidP="00EE01FA">
            <w:pPr>
              <w:pStyle w:val="JMMM-date"/>
            </w:pPr>
            <w:r w:rsidRPr="00F76CF9">
              <w:t>DFT calculation</w:t>
            </w:r>
            <w:r w:rsidR="000A523F" w:rsidRPr="00F76CF9">
              <w:t>;</w:t>
            </w:r>
          </w:p>
        </w:tc>
      </w:tr>
      <w:tr w:rsidR="00197B4F" w:rsidRPr="00F76CF9" w14:paraId="7631EEB3" w14:textId="77777777" w:rsidTr="004A2B8E">
        <w:trPr>
          <w:gridAfter w:val="1"/>
          <w:wAfter w:w="5365" w:type="dxa"/>
        </w:trPr>
        <w:tc>
          <w:tcPr>
            <w:tcW w:w="138" w:type="dxa"/>
          </w:tcPr>
          <w:p w14:paraId="5F227335" w14:textId="77777777" w:rsidR="00C91D99" w:rsidRPr="00F76CF9" w:rsidRDefault="00C91D99" w:rsidP="009A64FE">
            <w:pPr>
              <w:spacing w:after="0" w:line="288" w:lineRule="auto"/>
              <w:rPr>
                <w:rFonts w:ascii="Times New Roman" w:hAnsi="Times New Roman" w:cs="Times New Roman"/>
                <w:sz w:val="18"/>
                <w:szCs w:val="18"/>
              </w:rPr>
            </w:pPr>
          </w:p>
        </w:tc>
        <w:tc>
          <w:tcPr>
            <w:tcW w:w="1980" w:type="dxa"/>
            <w:vAlign w:val="center"/>
          </w:tcPr>
          <w:p w14:paraId="47AA9564" w14:textId="2ACF72A6" w:rsidR="00C91D99" w:rsidRPr="00F76CF9" w:rsidRDefault="00B84A7A" w:rsidP="009A64FE">
            <w:pPr>
              <w:pStyle w:val="JMMM-date"/>
            </w:pPr>
            <w:r w:rsidRPr="00F76CF9">
              <w:t>Magnetization</w:t>
            </w:r>
            <w:r w:rsidR="004A2B8E" w:rsidRPr="00F76CF9">
              <w:t>;</w:t>
            </w:r>
          </w:p>
        </w:tc>
      </w:tr>
      <w:tr w:rsidR="00197B4F" w:rsidRPr="00F76CF9" w14:paraId="379644AB" w14:textId="77777777" w:rsidTr="004A2B8E">
        <w:trPr>
          <w:gridAfter w:val="1"/>
          <w:wAfter w:w="5365" w:type="dxa"/>
        </w:trPr>
        <w:tc>
          <w:tcPr>
            <w:tcW w:w="138" w:type="dxa"/>
          </w:tcPr>
          <w:p w14:paraId="411D32DA" w14:textId="77777777" w:rsidR="00E25249" w:rsidRPr="00F76CF9" w:rsidRDefault="00E25249" w:rsidP="009A64FE">
            <w:pPr>
              <w:spacing w:after="0" w:line="288" w:lineRule="auto"/>
              <w:rPr>
                <w:rFonts w:ascii="Times New Roman" w:hAnsi="Times New Roman" w:cs="Times New Roman"/>
                <w:sz w:val="18"/>
                <w:szCs w:val="18"/>
              </w:rPr>
            </w:pPr>
          </w:p>
        </w:tc>
        <w:tc>
          <w:tcPr>
            <w:tcW w:w="1980" w:type="dxa"/>
            <w:vAlign w:val="center"/>
          </w:tcPr>
          <w:p w14:paraId="1834AB24" w14:textId="6B439C50" w:rsidR="00E25249" w:rsidRPr="00F76CF9" w:rsidRDefault="00B84A7A" w:rsidP="009A64FE">
            <w:pPr>
              <w:pStyle w:val="JMMM-date"/>
            </w:pPr>
            <w:r w:rsidRPr="00F76CF9">
              <w:t>Coercivity</w:t>
            </w:r>
          </w:p>
        </w:tc>
      </w:tr>
      <w:tr w:rsidR="00197B4F" w:rsidRPr="00F76CF9" w14:paraId="72A84809" w14:textId="77777777" w:rsidTr="004A2B8E">
        <w:trPr>
          <w:gridAfter w:val="1"/>
          <w:wAfter w:w="5365" w:type="dxa"/>
        </w:trPr>
        <w:tc>
          <w:tcPr>
            <w:tcW w:w="138" w:type="dxa"/>
          </w:tcPr>
          <w:p w14:paraId="7AB814DB" w14:textId="77777777" w:rsidR="00E25249" w:rsidRPr="00F76CF9" w:rsidRDefault="00E25249" w:rsidP="009A64FE">
            <w:pPr>
              <w:spacing w:after="0" w:line="288" w:lineRule="auto"/>
              <w:rPr>
                <w:rFonts w:ascii="Times New Roman" w:hAnsi="Times New Roman" w:cs="Times New Roman"/>
                <w:sz w:val="18"/>
                <w:szCs w:val="18"/>
              </w:rPr>
            </w:pPr>
          </w:p>
        </w:tc>
        <w:tc>
          <w:tcPr>
            <w:tcW w:w="1980" w:type="dxa"/>
            <w:vAlign w:val="center"/>
          </w:tcPr>
          <w:p w14:paraId="03050548" w14:textId="1BD0A406" w:rsidR="00E25249" w:rsidRPr="00F76CF9" w:rsidRDefault="00E25249" w:rsidP="00EE01FA">
            <w:pPr>
              <w:pStyle w:val="JMMM-date"/>
            </w:pPr>
          </w:p>
        </w:tc>
      </w:tr>
      <w:tr w:rsidR="00197B4F" w:rsidRPr="00F76CF9" w14:paraId="137DB808" w14:textId="77777777" w:rsidTr="00D658A9">
        <w:tblPrEx>
          <w:tblCellMar>
            <w:top w:w="142" w:type="dxa"/>
            <w:left w:w="142" w:type="dxa"/>
            <w:bottom w:w="142" w:type="dxa"/>
            <w:right w:w="142" w:type="dxa"/>
          </w:tblCellMar>
        </w:tblPrEx>
        <w:trPr>
          <w:trHeight w:val="3333"/>
        </w:trPr>
        <w:tc>
          <w:tcPr>
            <w:tcW w:w="7483" w:type="dxa"/>
            <w:gridSpan w:val="3"/>
            <w:shd w:val="clear" w:color="auto" w:fill="E5DFEC"/>
          </w:tcPr>
          <w:p w14:paraId="04020CB5" w14:textId="77777777" w:rsidR="00064C6A" w:rsidRPr="00F76CF9" w:rsidRDefault="00064C6A" w:rsidP="009A64FE">
            <w:pPr>
              <w:pStyle w:val="JMMM-Abstract"/>
              <w:ind w:firstLine="3"/>
              <w:rPr>
                <w:b/>
                <w:bCs/>
              </w:rPr>
            </w:pPr>
            <w:r w:rsidRPr="00F76CF9">
              <w:rPr>
                <w:b/>
                <w:bCs/>
              </w:rPr>
              <w:t>Abstract</w:t>
            </w:r>
          </w:p>
          <w:p w14:paraId="11701260" w14:textId="2C747B7D" w:rsidR="00DD7200" w:rsidRPr="00F76CF9" w:rsidRDefault="00B84A7A" w:rsidP="00B84A7A">
            <w:pPr>
              <w:pStyle w:val="JMMM-Abstract"/>
            </w:pPr>
            <w:r w:rsidRPr="00F76CF9">
              <w:rPr>
                <w:spacing w:val="2"/>
              </w:rPr>
              <w:t>MnBi-based magnetic materials and magnets are of significant interest due to their magnetism</w:t>
            </w:r>
            <w:r w:rsidRPr="00F76CF9">
              <w:t xml:space="preserve"> </w:t>
            </w:r>
            <w:r w:rsidRPr="00F76CF9">
              <w:rPr>
                <w:spacing w:val="-2"/>
              </w:rPr>
              <w:t>without rare earth elements and their ability to replace Nd-Fe-B in high-temperature magnet applications</w:t>
            </w:r>
            <w:r w:rsidRPr="00F76CF9">
              <w:t xml:space="preserve"> due to its unique feature of enhancing coercivity in the range of 100℃ to 250℃, enabling their energy </w:t>
            </w:r>
            <w:r w:rsidRPr="00F76CF9">
              <w:rPr>
                <w:spacing w:val="2"/>
              </w:rPr>
              <w:t>product (BH)</w:t>
            </w:r>
            <w:r w:rsidRPr="00F76CF9">
              <w:rPr>
                <w:spacing w:val="2"/>
                <w:vertAlign w:val="subscript"/>
              </w:rPr>
              <w:t>max</w:t>
            </w:r>
            <w:r w:rsidRPr="00F76CF9">
              <w:rPr>
                <w:spacing w:val="2"/>
              </w:rPr>
              <w:t xml:space="preserve"> comparable to NdFeB magnets despite their moderate spontaneous magnetization</w:t>
            </w:r>
            <w:r w:rsidRPr="00F76CF9">
              <w:t xml:space="preserve"> </w:t>
            </w:r>
            <w:r w:rsidRPr="00F76CF9">
              <w:rPr>
                <w:spacing w:val="-2"/>
              </w:rPr>
              <w:t>M</w:t>
            </w:r>
            <w:r w:rsidRPr="00F76CF9">
              <w:rPr>
                <w:spacing w:val="-2"/>
                <w:vertAlign w:val="subscript"/>
              </w:rPr>
              <w:t>sp</w:t>
            </w:r>
            <w:r w:rsidRPr="00F76CF9">
              <w:rPr>
                <w:spacing w:val="-2"/>
              </w:rPr>
              <w:t>. To adjust the magnetic properties of MnBi magnets, various elements have been doped to regulate</w:t>
            </w:r>
            <w:r w:rsidRPr="00F76CF9">
              <w:t xml:space="preserve"> </w:t>
            </w:r>
            <w:r w:rsidRPr="00F76CF9">
              <w:rPr>
                <w:spacing w:val="2"/>
              </w:rPr>
              <w:t>magnetic interactions among the atoms, which subsequently alters M</w:t>
            </w:r>
            <w:r w:rsidRPr="00F76CF9">
              <w:rPr>
                <w:spacing w:val="2"/>
                <w:vertAlign w:val="subscript"/>
              </w:rPr>
              <w:t>sp</w:t>
            </w:r>
            <w:r w:rsidRPr="00F76CF9">
              <w:rPr>
                <w:spacing w:val="2"/>
              </w:rPr>
              <w:t xml:space="preserve"> and the magneto-crystalline</w:t>
            </w:r>
            <w:r w:rsidRPr="00F76CF9">
              <w:t xml:space="preserve"> </w:t>
            </w:r>
            <w:r w:rsidRPr="00F76CF9">
              <w:rPr>
                <w:spacing w:val="-4"/>
              </w:rPr>
              <w:t>anisotropy energy. In this work, we investigate the effects of chromium doping on the magnetic properties</w:t>
            </w:r>
            <w:r w:rsidRPr="00F76CF9">
              <w:t xml:space="preserve"> </w:t>
            </w:r>
            <w:r w:rsidRPr="00F76CF9">
              <w:rPr>
                <w:spacing w:val="2"/>
              </w:rPr>
              <w:t>of MnBi. The investigation includes the highlights of density functional theory (DFT) calculations</w:t>
            </w:r>
            <w:r w:rsidRPr="00F76CF9">
              <w:t xml:space="preserve"> </w:t>
            </w:r>
            <w:r w:rsidRPr="00F76CF9">
              <w:rPr>
                <w:spacing w:val="-2"/>
              </w:rPr>
              <w:t>and the results of doping experiments to elucidate the role of Cr dopant. The DFT consideration reveals</w:t>
            </w:r>
            <w:r w:rsidRPr="00F76CF9">
              <w:t xml:space="preserve"> the dynamic stability of Cr-doped MnBi system, the preferential substitution of Cr for Mn leading to </w:t>
            </w:r>
            <w:r w:rsidRPr="00F76CF9">
              <w:rPr>
                <w:spacing w:val="-2"/>
              </w:rPr>
              <w:t>the complicated modifications in the local magnetic environment. The experimental results shown th</w:t>
            </w:r>
            <w:r w:rsidRPr="00F76CF9">
              <w:t xml:space="preserve">e </w:t>
            </w:r>
            <w:r w:rsidRPr="00F76CF9">
              <w:rPr>
                <w:spacing w:val="2"/>
              </w:rPr>
              <w:t>incorporation of Cr atoms into MnBi lattice and refine the microstructure of the melt-spun ribbons</w:t>
            </w:r>
            <w:r w:rsidRPr="00F76CF9">
              <w:t>. Currently, the best magnetic properties are due to the Mn</w:t>
            </w:r>
            <w:r w:rsidRPr="00F76CF9">
              <w:rPr>
                <w:vertAlign w:val="subscript"/>
              </w:rPr>
              <w:t>5</w:t>
            </w:r>
            <w:r w:rsidR="00874EB7" w:rsidRPr="00F76CF9">
              <w:rPr>
                <w:vertAlign w:val="subscript"/>
              </w:rPr>
              <w:t>2</w:t>
            </w:r>
            <w:r w:rsidRPr="00F76CF9">
              <w:rPr>
                <w:vertAlign w:val="subscript"/>
              </w:rPr>
              <w:t>.5</w:t>
            </w:r>
            <w:r w:rsidRPr="00F76CF9">
              <w:t>Cr</w:t>
            </w:r>
            <w:r w:rsidRPr="00F76CF9">
              <w:rPr>
                <w:vertAlign w:val="subscript"/>
              </w:rPr>
              <w:t>2.5</w:t>
            </w:r>
            <w:r w:rsidRPr="00F76CF9">
              <w:t>Bi</w:t>
            </w:r>
            <w:r w:rsidRPr="00F76CF9">
              <w:rPr>
                <w:vertAlign w:val="subscript"/>
              </w:rPr>
              <w:t>45</w:t>
            </w:r>
            <w:r w:rsidRPr="00F76CF9">
              <w:t xml:space="preserve"> annealed at 300℃ for 3 h with </w:t>
            </w:r>
            <w:r w:rsidRPr="00F76CF9">
              <w:rPr>
                <w:spacing w:val="4"/>
              </w:rPr>
              <w:t>the content of the ferromagnetic phase LTP of 65.8 wt%, the saturation magnetization measured</w:t>
            </w:r>
            <w:r w:rsidRPr="00F76CF9">
              <w:rPr>
                <w:spacing w:val="2"/>
              </w:rPr>
              <w:t xml:space="preserve"> at 30 kOe M</w:t>
            </w:r>
            <w:r w:rsidRPr="00F76CF9">
              <w:rPr>
                <w:spacing w:val="2"/>
                <w:vertAlign w:val="subscript"/>
              </w:rPr>
              <w:t>sat</w:t>
            </w:r>
            <w:r w:rsidRPr="00F76CF9">
              <w:rPr>
                <w:spacing w:val="2"/>
              </w:rPr>
              <w:t xml:space="preserve"> = 54.6 emu∙g</w:t>
            </w:r>
            <w:r w:rsidRPr="00F76CF9">
              <w:rPr>
                <w:spacing w:val="2"/>
                <w:vertAlign w:val="superscript"/>
              </w:rPr>
              <w:t>‒1</w:t>
            </w:r>
            <w:r w:rsidRPr="00F76CF9">
              <w:rPr>
                <w:spacing w:val="2"/>
              </w:rPr>
              <w:t>, the coercivity iH</w:t>
            </w:r>
            <w:r w:rsidRPr="00F76CF9">
              <w:rPr>
                <w:spacing w:val="2"/>
                <w:vertAlign w:val="subscript"/>
              </w:rPr>
              <w:t>c</w:t>
            </w:r>
            <w:r w:rsidRPr="00F76CF9">
              <w:rPr>
                <w:spacing w:val="2"/>
              </w:rPr>
              <w:t xml:space="preserve"> = 4.2 kOe but the energy product (BH)</w:t>
            </w:r>
            <w:r w:rsidRPr="00F76CF9">
              <w:rPr>
                <w:spacing w:val="2"/>
                <w:vertAlign w:val="subscript"/>
              </w:rPr>
              <w:t>max</w:t>
            </w:r>
            <w:r w:rsidRPr="00F76CF9">
              <w:rPr>
                <w:spacing w:val="2"/>
              </w:rPr>
              <w:t xml:space="preserve"> is only</w:t>
            </w:r>
            <w:r w:rsidRPr="00F76CF9">
              <w:t xml:space="preserve"> 3.64 MGOe.</w:t>
            </w:r>
          </w:p>
        </w:tc>
      </w:tr>
    </w:tbl>
    <w:p w14:paraId="5909C580" w14:textId="77777777" w:rsidR="00024785" w:rsidRPr="00F76CF9" w:rsidRDefault="00024785" w:rsidP="009A64FE">
      <w:pPr>
        <w:tabs>
          <w:tab w:val="left" w:pos="142"/>
        </w:tabs>
        <w:spacing w:after="0" w:line="288" w:lineRule="auto"/>
        <w:rPr>
          <w:rFonts w:ascii="Times New Roman" w:hAnsi="Times New Roman" w:cs="Times New Roman"/>
          <w:bCs/>
          <w:iCs/>
          <w:sz w:val="18"/>
          <w:szCs w:val="18"/>
        </w:rPr>
        <w:sectPr w:rsidR="00024785" w:rsidRPr="00F76CF9" w:rsidSect="002419DC">
          <w:type w:val="continuous"/>
          <w:pgSz w:w="11906" w:h="16838" w:code="9"/>
          <w:pgMar w:top="1418" w:right="992" w:bottom="1418" w:left="992" w:header="567" w:footer="709" w:gutter="0"/>
          <w:cols w:num="2" w:sep="1" w:space="454" w:equalWidth="0">
            <w:col w:w="1985" w:space="454"/>
            <w:col w:w="7483" w:space="113"/>
          </w:cols>
          <w:titlePg/>
          <w:docGrid w:linePitch="360"/>
        </w:sectPr>
      </w:pPr>
    </w:p>
    <w:p w14:paraId="3FE680FB" w14:textId="456EB674" w:rsidR="004D609B" w:rsidRPr="00F76CF9" w:rsidRDefault="004D609B" w:rsidP="006F638D">
      <w:pPr>
        <w:pStyle w:val="JMMM-Heading1"/>
      </w:pPr>
      <w:r w:rsidRPr="00F76CF9">
        <w:rPr>
          <w:rFonts w:hint="eastAsia"/>
        </w:rPr>
        <w:t>1</w:t>
      </w:r>
      <w:r w:rsidRPr="00F76CF9">
        <w:t>.</w:t>
      </w:r>
      <w:r w:rsidR="006F638D" w:rsidRPr="00F76CF9">
        <w:tab/>
      </w:r>
      <w:r w:rsidR="00FA02C3" w:rsidRPr="00F76CF9">
        <w:t>Introduction</w:t>
      </w:r>
    </w:p>
    <w:p w14:paraId="46A29D77" w14:textId="77777777" w:rsidR="00764EEF" w:rsidRPr="00F76CF9" w:rsidRDefault="00764EEF" w:rsidP="00174DDF">
      <w:pPr>
        <w:pStyle w:val="JMMM-Content"/>
        <w:spacing w:line="240" w:lineRule="auto"/>
      </w:pPr>
    </w:p>
    <w:p w14:paraId="60835E1E" w14:textId="1179EBE2" w:rsidR="00197B4F" w:rsidRPr="00F76CF9" w:rsidRDefault="00197B4F" w:rsidP="00D30C05">
      <w:pPr>
        <w:pStyle w:val="JMMM-Content"/>
        <w:rPr>
          <w:spacing w:val="-4"/>
        </w:rPr>
      </w:pPr>
      <w:bookmarkStart w:id="3" w:name="_Hlk200202717"/>
      <w:r w:rsidRPr="00F76CF9">
        <w:rPr>
          <w:spacing w:val="-8"/>
        </w:rPr>
        <w:t>Permanent magnets have played a crucial role in societal development</w:t>
      </w:r>
      <w:r w:rsidRPr="00F76CF9">
        <w:rPr>
          <w:spacing w:val="-6"/>
        </w:rPr>
        <w:t xml:space="preserve"> </w:t>
      </w:r>
      <w:r w:rsidRPr="00F76CF9">
        <w:rPr>
          <w:spacing w:val="-2"/>
        </w:rPr>
        <w:t>for many years. The phenomenon of permanent magnetism is closely</w:t>
      </w:r>
      <w:r w:rsidRPr="00F76CF9">
        <w:t xml:space="preserve"> </w:t>
      </w:r>
      <w:r w:rsidRPr="00F76CF9">
        <w:rPr>
          <w:spacing w:val="-2"/>
        </w:rPr>
        <w:t>tied to atomic structures and interactions within crystal unit cells and</w:t>
      </w:r>
      <w:r w:rsidRPr="00F76CF9">
        <w:t xml:space="preserve"> </w:t>
      </w:r>
      <w:r w:rsidRPr="00F76CF9">
        <w:rPr>
          <w:spacing w:val="-2"/>
        </w:rPr>
        <w:t>the various techniques used to prepare high-performance magnets for</w:t>
      </w:r>
      <w:r w:rsidRPr="00F76CF9">
        <w:t xml:space="preserve"> diverse applications. Upon on the rare earths crisis at 2010 </w:t>
      </w:r>
      <w:r w:rsidR="00CE0640" w:rsidRPr="00F76CF9">
        <w:t>[</w:t>
      </w:r>
      <w:r w:rsidRPr="00F76CF9">
        <w:t>1</w:t>
      </w:r>
      <w:r w:rsidR="00CE0640" w:rsidRPr="00F76CF9">
        <w:t>]</w:t>
      </w:r>
      <w:r w:rsidRPr="00F76CF9">
        <w:t>, the demand for high-performance, non-rare-earth containing magnetic materials has attracted research efforts of scientists. In this pursuit, t</w:t>
      </w:r>
      <w:r w:rsidRPr="00F76CF9">
        <w:rPr>
          <w:spacing w:val="-4"/>
        </w:rPr>
        <w:t xml:space="preserve">he research on MnBi magnetic material discovered in the 1950s, which </w:t>
      </w:r>
      <w:r w:rsidRPr="00F76CF9">
        <w:rPr>
          <w:spacing w:val="-2"/>
        </w:rPr>
        <w:t xml:space="preserve">achieved at this time the record room-temperature energy product of </w:t>
      </w:r>
      <w:r w:rsidRPr="00F76CF9">
        <w:t>(BH)</w:t>
      </w:r>
      <w:r w:rsidRPr="00F76CF9">
        <w:rPr>
          <w:vertAlign w:val="subscript"/>
        </w:rPr>
        <w:t>max</w:t>
      </w:r>
      <w:r w:rsidRPr="00F76CF9">
        <w:t xml:space="preserve"> = 4.5 MGOe </w:t>
      </w:r>
      <w:r w:rsidR="00CE0640" w:rsidRPr="00F76CF9">
        <w:t>[</w:t>
      </w:r>
      <w:r w:rsidRPr="00F76CF9">
        <w:t>2</w:t>
      </w:r>
      <w:r w:rsidR="00CE0640" w:rsidRPr="00F76CF9">
        <w:t>]</w:t>
      </w:r>
      <w:r w:rsidRPr="00F76CF9">
        <w:t xml:space="preserve"> is renewed. As announced in </w:t>
      </w:r>
      <w:r w:rsidR="00CE0640" w:rsidRPr="00F76CF9">
        <w:t>[</w:t>
      </w:r>
      <w:r w:rsidRPr="00F76CF9">
        <w:t>3</w:t>
      </w:r>
      <w:r w:rsidR="00CE0640" w:rsidRPr="00F76CF9">
        <w:t>]</w:t>
      </w:r>
      <w:r w:rsidRPr="00F76CF9">
        <w:t>, at 200</w:t>
      </w:r>
      <w:r w:rsidR="005D16B7" w:rsidRPr="00F76CF9">
        <w:t>℃</w:t>
      </w:r>
      <w:r w:rsidRPr="00F76CF9">
        <w:t xml:space="preserve"> </w:t>
      </w:r>
      <w:r w:rsidRPr="00F76CF9">
        <w:rPr>
          <w:spacing w:val="-6"/>
        </w:rPr>
        <w:t>this rare-earth-free low-cost MnBi magnetic material with the saturation</w:t>
      </w:r>
      <w:r w:rsidRPr="00F76CF9">
        <w:t xml:space="preserve"> </w:t>
      </w:r>
      <w:r w:rsidRPr="00F76CF9">
        <w:rPr>
          <w:spacing w:val="-4"/>
        </w:rPr>
        <w:t>magnetization M</w:t>
      </w:r>
      <w:r w:rsidRPr="00F76CF9">
        <w:rPr>
          <w:spacing w:val="-4"/>
          <w:vertAlign w:val="subscript"/>
        </w:rPr>
        <w:t>sat</w:t>
      </w:r>
      <w:r w:rsidRPr="00F76CF9">
        <w:rPr>
          <w:spacing w:val="-4"/>
        </w:rPr>
        <w:t xml:space="preserve"> </w:t>
      </w:r>
      <w:r w:rsidRPr="00F76CF9">
        <w:rPr>
          <w:spacing w:val="-4"/>
        </w:rPr>
        <w:sym w:font="Symbol" w:char="F07E"/>
      </w:r>
      <w:r w:rsidRPr="00F76CF9">
        <w:rPr>
          <w:spacing w:val="-4"/>
        </w:rPr>
        <w:t xml:space="preserve"> 65 </w:t>
      </w:r>
      <w:r w:rsidR="005D16B7" w:rsidRPr="00F76CF9">
        <w:rPr>
          <w:spacing w:val="-4"/>
        </w:rPr>
        <w:t>emu∙g</w:t>
      </w:r>
      <w:r w:rsidR="005D16B7" w:rsidRPr="00F76CF9">
        <w:rPr>
          <w:spacing w:val="-4"/>
          <w:vertAlign w:val="superscript"/>
        </w:rPr>
        <w:t>‒1</w:t>
      </w:r>
      <w:r w:rsidRPr="00F76CF9">
        <w:rPr>
          <w:spacing w:val="-4"/>
        </w:rPr>
        <w:t>, the intrinsic coercivity iH</w:t>
      </w:r>
      <w:r w:rsidRPr="00F76CF9">
        <w:rPr>
          <w:spacing w:val="-4"/>
          <w:vertAlign w:val="subscript"/>
        </w:rPr>
        <w:t xml:space="preserve">c </w:t>
      </w:r>
      <w:r w:rsidRPr="00F76CF9">
        <w:rPr>
          <w:spacing w:val="-4"/>
        </w:rPr>
        <w:t xml:space="preserve"> </w:t>
      </w:r>
      <w:r w:rsidRPr="00F76CF9">
        <w:rPr>
          <w:spacing w:val="-4"/>
        </w:rPr>
        <w:sym w:font="Symbol" w:char="F07E"/>
      </w:r>
      <w:r w:rsidRPr="00F76CF9">
        <w:rPr>
          <w:spacing w:val="-4"/>
        </w:rPr>
        <w:t xml:space="preserve"> 20 kOe,</w:t>
      </w:r>
      <w:r w:rsidRPr="00F76CF9">
        <w:t xml:space="preserve"> </w:t>
      </w:r>
      <w:r w:rsidRPr="00F76CF9">
        <w:rPr>
          <w:spacing w:val="-6"/>
        </w:rPr>
        <w:t>so the energy product</w:t>
      </w:r>
      <w:r w:rsidR="005D16B7" w:rsidRPr="00F76CF9">
        <w:rPr>
          <w:spacing w:val="-6"/>
        </w:rPr>
        <w:t xml:space="preserve"> </w:t>
      </w:r>
      <w:r w:rsidRPr="00F76CF9">
        <w:rPr>
          <w:spacing w:val="-6"/>
        </w:rPr>
        <w:t>(BH)</w:t>
      </w:r>
      <w:r w:rsidRPr="00F76CF9">
        <w:rPr>
          <w:spacing w:val="-6"/>
          <w:vertAlign w:val="subscript"/>
        </w:rPr>
        <w:t>max</w:t>
      </w:r>
      <w:r w:rsidRPr="00F76CF9">
        <w:rPr>
          <w:spacing w:val="-6"/>
        </w:rPr>
        <w:t xml:space="preserve"> </w:t>
      </w:r>
      <w:r w:rsidRPr="00F76CF9">
        <w:rPr>
          <w:spacing w:val="-6"/>
        </w:rPr>
        <w:sym w:font="Symbol" w:char="F07E"/>
      </w:r>
      <w:r w:rsidRPr="00F76CF9">
        <w:rPr>
          <w:spacing w:val="-6"/>
        </w:rPr>
        <w:t xml:space="preserve"> 13 MGOe is expected to be competitive</w:t>
      </w:r>
      <w:r w:rsidRPr="00F76CF9">
        <w:t xml:space="preserve"> </w:t>
      </w:r>
      <w:r w:rsidRPr="00F76CF9">
        <w:rPr>
          <w:spacing w:val="6"/>
        </w:rPr>
        <w:t xml:space="preserve">with NdFeB magnets that attracts great attentions of scientific </w:t>
      </w:r>
      <w:r w:rsidRPr="00F76CF9">
        <w:t>community. One understands that the 4.5 MGOe was impressive at 19</w:t>
      </w:r>
      <w:r w:rsidRPr="00F76CF9">
        <w:rPr>
          <w:spacing w:val="-2"/>
        </w:rPr>
        <w:t>50s, but far from the demands of permanent magnets applied in th</w:t>
      </w:r>
      <w:r w:rsidRPr="00F76CF9">
        <w:t xml:space="preserve">e </w:t>
      </w:r>
      <w:r w:rsidRPr="00F76CF9">
        <w:rPr>
          <w:spacing w:val="-4"/>
        </w:rPr>
        <w:t>current modern industry. The progress has stagnated due to challenges</w:t>
      </w:r>
      <w:r w:rsidRPr="00F76CF9">
        <w:t xml:space="preserve"> </w:t>
      </w:r>
      <w:r w:rsidRPr="00F76CF9">
        <w:rPr>
          <w:spacing w:val="-2"/>
        </w:rPr>
        <w:t xml:space="preserve">in increasing the content of ferromagnetic phase, which is formed at </w:t>
      </w:r>
      <w:r w:rsidRPr="00F76CF9">
        <w:lastRenderedPageBreak/>
        <w:t>temperatures below 340</w:t>
      </w:r>
      <w:r w:rsidR="00010AEC" w:rsidRPr="00F76CF9">
        <w:t>℃</w:t>
      </w:r>
      <w:r w:rsidRPr="00F76CF9">
        <w:t xml:space="preserve"> (denoted as the Low-Temperature-Phase </w:t>
      </w:r>
      <w:r w:rsidRPr="00F76CF9">
        <w:rPr>
          <w:spacing w:val="-4"/>
        </w:rPr>
        <w:t>(LTP)). This limitation restricts the saturation magnetization Msat and</w:t>
      </w:r>
      <w:r w:rsidRPr="00F76CF9">
        <w:t xml:space="preserve"> </w:t>
      </w:r>
      <w:r w:rsidRPr="00F76CF9">
        <w:rPr>
          <w:spacing w:val="-4"/>
        </w:rPr>
        <w:t>consequently, the maximum energy product (BH)</w:t>
      </w:r>
      <w:r w:rsidRPr="00F76CF9">
        <w:rPr>
          <w:spacing w:val="-4"/>
          <w:vertAlign w:val="subscript"/>
        </w:rPr>
        <w:t>max</w:t>
      </w:r>
      <w:r w:rsidRPr="00F76CF9">
        <w:rPr>
          <w:spacing w:val="-4"/>
        </w:rPr>
        <w:t xml:space="preserve"> of MnBi magnets.</w:t>
      </w:r>
    </w:p>
    <w:bookmarkEnd w:id="3"/>
    <w:p w14:paraId="2ABE8D20" w14:textId="63548809" w:rsidR="00197B4F" w:rsidRPr="00F76CF9" w:rsidRDefault="00197B4F" w:rsidP="00D30C05">
      <w:pPr>
        <w:pStyle w:val="JMMM-Content"/>
      </w:pPr>
      <w:r w:rsidRPr="00F76CF9">
        <w:rPr>
          <w:spacing w:val="-2"/>
        </w:rPr>
        <w:t>The ferromagnetism of Mn-based binary alloys is being explored</w:t>
      </w:r>
      <w:r w:rsidRPr="00F76CF9">
        <w:t xml:space="preserve"> </w:t>
      </w:r>
      <w:r w:rsidRPr="00F76CF9">
        <w:rPr>
          <w:spacing w:val="2"/>
        </w:rPr>
        <w:t>using first-principles calculations, as demonstrated by researchers</w:t>
      </w:r>
      <w:r w:rsidRPr="00F76CF9">
        <w:t xml:space="preserve"> such as J. Park </w:t>
      </w:r>
      <w:r w:rsidR="009E40DA" w:rsidRPr="00F76CF9">
        <w:t>[</w:t>
      </w:r>
      <w:r w:rsidRPr="00F76CF9">
        <w:rPr>
          <w:rStyle w:val="FootnoteReference"/>
          <w:sz w:val="18"/>
          <w:szCs w:val="18"/>
          <w:vertAlign w:val="baseline"/>
        </w:rPr>
        <w:t>4</w:t>
      </w:r>
      <w:r w:rsidR="009E40DA" w:rsidRPr="00F76CF9">
        <w:rPr>
          <w:rStyle w:val="FootnoteReference"/>
          <w:sz w:val="18"/>
          <w:szCs w:val="18"/>
          <w:vertAlign w:val="baseline"/>
        </w:rPr>
        <w:t>]</w:t>
      </w:r>
      <w:r w:rsidRPr="00F76CF9">
        <w:t xml:space="preserve">, M. Benaissa </w:t>
      </w:r>
      <w:r w:rsidR="009E40DA" w:rsidRPr="00F76CF9">
        <w:t>[</w:t>
      </w:r>
      <w:r w:rsidRPr="00F76CF9">
        <w:t>5</w:t>
      </w:r>
      <w:r w:rsidR="009E40DA" w:rsidRPr="00F76CF9">
        <w:t>]</w:t>
      </w:r>
      <w:r w:rsidRPr="00F76CF9">
        <w:t xml:space="preserve"> and K. Anand </w:t>
      </w:r>
      <w:r w:rsidR="009E40DA" w:rsidRPr="00F76CF9">
        <w:t>[</w:t>
      </w:r>
      <w:r w:rsidRPr="00F76CF9">
        <w:t>6</w:t>
      </w:r>
      <w:r w:rsidR="009E40DA" w:rsidRPr="00F76CF9">
        <w:t>]</w:t>
      </w:r>
      <w:r w:rsidRPr="00F76CF9">
        <w:t xml:space="preserve">. These studies </w:t>
      </w:r>
      <w:r w:rsidRPr="00F76CF9">
        <w:rPr>
          <w:spacing w:val="-4"/>
        </w:rPr>
        <w:t>aim to uncover intrinsic magnetic properties like spontaneous magnetic moment, magneto-crystalline anisotropy energy and Curie temperature.</w:t>
      </w:r>
      <w:r w:rsidRPr="00F76CF9">
        <w:t xml:space="preserve"> </w:t>
      </w:r>
      <w:r w:rsidRPr="00F76CF9">
        <w:rPr>
          <w:spacing w:val="2"/>
        </w:rPr>
        <w:t>The MnBi magnet stands out among these materials due to its high</w:t>
      </w:r>
      <w:r w:rsidRPr="00F76CF9">
        <w:t xml:space="preserve"> </w:t>
      </w:r>
      <w:r w:rsidRPr="00F76CF9">
        <w:rPr>
          <w:spacing w:val="-4"/>
        </w:rPr>
        <w:t>crystal anisotropy energy and coercivity favorable temperature-driven</w:t>
      </w:r>
      <w:r w:rsidRPr="00F76CF9">
        <w:rPr>
          <w:spacing w:val="-2"/>
        </w:rPr>
        <w:t xml:space="preserve"> </w:t>
      </w:r>
      <w:r w:rsidRPr="00F76CF9">
        <w:rPr>
          <w:spacing w:val="-4"/>
        </w:rPr>
        <w:t>changes. As a result, another area of investigation focuses on the impact</w:t>
      </w:r>
      <w:r w:rsidRPr="00F76CF9">
        <w:t xml:space="preserve"> </w:t>
      </w:r>
      <w:r w:rsidRPr="00F76CF9">
        <w:rPr>
          <w:spacing w:val="-6"/>
        </w:rPr>
        <w:t>of different dopants on the MnBi unit cell, aiming to enhance its magnetic</w:t>
      </w:r>
      <w:r w:rsidRPr="00F76CF9">
        <w:t xml:space="preserve"> characteristics by optimizing atomic interactions. Bi and </w:t>
      </w:r>
      <w:r w:rsidRPr="00F76CF9">
        <w:rPr>
          <w:spacing w:val="-2"/>
        </w:rPr>
        <w:t xml:space="preserve">Mn atoms </w:t>
      </w:r>
      <w:r w:rsidRPr="00F76CF9">
        <w:rPr>
          <w:spacing w:val="-4"/>
        </w:rPr>
        <w:t>alloying forms a hexagonal unit cell structure characterized by uniaxial anisotropy. This process also influences the atomic distance</w:t>
      </w:r>
      <w:r w:rsidRPr="00F76CF9">
        <w:t xml:space="preserve"> between </w:t>
      </w:r>
      <w:r w:rsidRPr="00F76CF9">
        <w:rPr>
          <w:spacing w:val="-2"/>
        </w:rPr>
        <w:t xml:space="preserve">Mn atoms, maintaining it around 2.83 </w:t>
      </w:r>
      <w:r w:rsidR="009E40DA" w:rsidRPr="00F76CF9">
        <w:rPr>
          <w:spacing w:val="-2"/>
        </w:rPr>
        <w:t>Å</w:t>
      </w:r>
      <w:r w:rsidRPr="00F76CF9">
        <w:rPr>
          <w:spacing w:val="-2"/>
        </w:rPr>
        <w:t xml:space="preserve"> or more, as noted in Ref. </w:t>
      </w:r>
      <w:r w:rsidR="009E40DA" w:rsidRPr="00F76CF9">
        <w:rPr>
          <w:spacing w:val="-2"/>
        </w:rPr>
        <w:t>[</w:t>
      </w:r>
      <w:r w:rsidRPr="00F76CF9">
        <w:rPr>
          <w:rStyle w:val="FootnoteReference"/>
          <w:spacing w:val="-2"/>
          <w:sz w:val="18"/>
          <w:szCs w:val="18"/>
          <w:vertAlign w:val="baseline"/>
        </w:rPr>
        <w:t>7</w:t>
      </w:r>
      <w:r w:rsidR="009E40DA" w:rsidRPr="00F76CF9">
        <w:rPr>
          <w:rStyle w:val="FootnoteReference"/>
          <w:spacing w:val="-2"/>
          <w:sz w:val="18"/>
          <w:szCs w:val="18"/>
          <w:vertAlign w:val="baseline"/>
        </w:rPr>
        <w:t>]</w:t>
      </w:r>
      <w:r w:rsidRPr="00F76CF9">
        <w:rPr>
          <w:spacing w:val="-2"/>
        </w:rPr>
        <w:t>.</w:t>
      </w:r>
      <w:r w:rsidRPr="00F76CF9">
        <w:t xml:space="preserve"> </w:t>
      </w:r>
      <w:r w:rsidRPr="00F76CF9">
        <w:rPr>
          <w:spacing w:val="-2"/>
        </w:rPr>
        <w:t>This alteration converts the anti-ferromagnetic state of free Mn atoms</w:t>
      </w:r>
      <w:r w:rsidRPr="00F76CF9">
        <w:t xml:space="preserve"> </w:t>
      </w:r>
      <w:r w:rsidRPr="00F76CF9">
        <w:rPr>
          <w:spacing w:val="-2"/>
        </w:rPr>
        <w:t>into the ferromagnetic state observed in MnBi. Two primary methods</w:t>
      </w:r>
      <w:r w:rsidRPr="00F76CF9">
        <w:t xml:space="preserve"> to enhance magnetic performance through doping are replacing Mn and/or Bi atoms with High-Melting-Temperature-Point (HMTP) (in comparison with melting temperature of MnBi) elements to cause a reasonable disturbance of interactionsin inside the lattice unit cells </w:t>
      </w:r>
      <w:r w:rsidRPr="00F76CF9">
        <w:rPr>
          <w:spacing w:val="4"/>
        </w:rPr>
        <w:t>to regulate the intrinsic magnetic properties or by Low-Melting</w:t>
      </w:r>
      <w:r w:rsidRPr="00F76CF9">
        <w:t>-</w:t>
      </w:r>
      <w:r w:rsidRPr="00F76CF9">
        <w:rPr>
          <w:spacing w:val="-2"/>
        </w:rPr>
        <w:t>Temperature-Point (LMTP) elements to create grain boundary phase</w:t>
      </w:r>
      <w:r w:rsidRPr="00F76CF9">
        <w:t xml:space="preserve"> </w:t>
      </w:r>
      <w:r w:rsidRPr="00F76CF9">
        <w:rPr>
          <w:spacing w:val="-4"/>
        </w:rPr>
        <w:t>to regulate the extrinsic magnetic properties dependent on the samples’</w:t>
      </w:r>
      <w:r w:rsidRPr="00F76CF9">
        <w:t xml:space="preserve"> microstructures. </w:t>
      </w:r>
    </w:p>
    <w:p w14:paraId="6B38D180" w14:textId="14308FE6" w:rsidR="00197B4F" w:rsidRPr="00F76CF9" w:rsidRDefault="00197B4F" w:rsidP="00D30C05">
      <w:pPr>
        <w:pStyle w:val="JMMM-Content"/>
      </w:pPr>
      <w:r w:rsidRPr="00F76CF9">
        <w:rPr>
          <w:spacing w:val="4"/>
        </w:rPr>
        <w:t>Numerous investigations have been conducted to explore the</w:t>
      </w:r>
      <w:r w:rsidRPr="00F76CF9">
        <w:t xml:space="preserve"> </w:t>
      </w:r>
      <w:r w:rsidRPr="00F76CF9">
        <w:rPr>
          <w:spacing w:val="-2"/>
        </w:rPr>
        <w:t xml:space="preserve">doping of MnBi. In 2013 </w:t>
      </w:r>
      <w:r w:rsidR="009E40DA" w:rsidRPr="00F76CF9">
        <w:rPr>
          <w:spacing w:val="-2"/>
        </w:rPr>
        <w:t>[</w:t>
      </w:r>
      <w:r w:rsidRPr="00F76CF9">
        <w:rPr>
          <w:rStyle w:val="FootnoteReference"/>
          <w:spacing w:val="-2"/>
          <w:sz w:val="18"/>
          <w:szCs w:val="18"/>
          <w:vertAlign w:val="baseline"/>
        </w:rPr>
        <w:t>8</w:t>
      </w:r>
      <w:r w:rsidR="009E40DA" w:rsidRPr="00F76CF9">
        <w:rPr>
          <w:rStyle w:val="FootnoteReference"/>
          <w:spacing w:val="-2"/>
          <w:sz w:val="18"/>
          <w:szCs w:val="18"/>
          <w:vertAlign w:val="baseline"/>
        </w:rPr>
        <w:t>]</w:t>
      </w:r>
      <w:r w:rsidRPr="00F76CF9">
        <w:rPr>
          <w:spacing w:val="-2"/>
        </w:rPr>
        <w:t>, substantial efforts were directed toward</w:t>
      </w:r>
      <w:r w:rsidRPr="00F76CF9">
        <w:t xml:space="preserve"> </w:t>
      </w:r>
      <w:r w:rsidRPr="00F76CF9">
        <w:rPr>
          <w:spacing w:val="4"/>
        </w:rPr>
        <w:t>enhancing its magnetic properties by doping MnBi with the high</w:t>
      </w:r>
      <w:r w:rsidRPr="00F76CF9">
        <w:t xml:space="preserve"> </w:t>
      </w:r>
      <w:r w:rsidRPr="00F76CF9">
        <w:rPr>
          <w:spacing w:val="2"/>
        </w:rPr>
        <w:t>saturation magnetization element Fe, by simultaneous doping two</w:t>
      </w:r>
      <w:r w:rsidRPr="00F76CF9">
        <w:t xml:space="preserve"> rare-earth elements, one having positive (Sm) and the other having </w:t>
      </w:r>
      <w:r w:rsidRPr="00F76CF9">
        <w:rPr>
          <w:spacing w:val="-4"/>
        </w:rPr>
        <w:t>negative (Tb) atomic quadrupole moments, by the 5d element of Hf to</w:t>
      </w:r>
      <w:r w:rsidRPr="00F76CF9">
        <w:rPr>
          <w:spacing w:val="-6"/>
        </w:rPr>
        <w:t xml:space="preserve"> </w:t>
      </w:r>
      <w:r w:rsidRPr="00F76CF9">
        <w:rPr>
          <w:spacing w:val="-4"/>
        </w:rPr>
        <w:t>couple their moments with that of Mn and two non-magnetic elements</w:t>
      </w:r>
      <w:r w:rsidRPr="00F76CF9">
        <w:rPr>
          <w:spacing w:val="-2"/>
        </w:rPr>
        <w:t xml:space="preserve"> (B and C) to effect on the structural stability of doped MnBi. All the</w:t>
      </w:r>
      <w:r w:rsidRPr="00F76CF9">
        <w:t xml:space="preserve"> </w:t>
      </w:r>
      <w:r w:rsidRPr="00F76CF9">
        <w:rPr>
          <w:spacing w:val="4"/>
        </w:rPr>
        <w:t>mentioned dopants decreased the magnetizations, the magneto</w:t>
      </w:r>
      <w:r w:rsidRPr="00F76CF9">
        <w:t>-</w:t>
      </w:r>
      <w:r w:rsidRPr="00F76CF9">
        <w:rPr>
          <w:spacing w:val="2"/>
        </w:rPr>
        <w:t>crystalline anisotropy energy was also moderately reduced except</w:t>
      </w:r>
      <w:r w:rsidRPr="00F76CF9">
        <w:t xml:space="preserve"> </w:t>
      </w:r>
      <w:r w:rsidRPr="00F76CF9">
        <w:rPr>
          <w:spacing w:val="-2"/>
        </w:rPr>
        <w:t>the significant decrease caused by Fe doping and slight increase b</w:t>
      </w:r>
      <w:r w:rsidRPr="00F76CF9">
        <w:rPr>
          <w:spacing w:val="6"/>
        </w:rPr>
        <w:t xml:space="preserve">y </w:t>
      </w:r>
      <w:r w:rsidRPr="00F76CF9">
        <w:rPr>
          <w:spacing w:val="-6"/>
        </w:rPr>
        <w:t xml:space="preserve">Boron. In 2014, titanium (Ti) </w:t>
      </w:r>
      <w:r w:rsidR="009E40DA" w:rsidRPr="00F76CF9">
        <w:rPr>
          <w:spacing w:val="-6"/>
        </w:rPr>
        <w:t>[</w:t>
      </w:r>
      <w:r w:rsidRPr="00F76CF9">
        <w:rPr>
          <w:rStyle w:val="FootnoteReference"/>
          <w:spacing w:val="-6"/>
          <w:sz w:val="18"/>
          <w:szCs w:val="18"/>
          <w:vertAlign w:val="baseline"/>
        </w:rPr>
        <w:t>9</w:t>
      </w:r>
      <w:r w:rsidR="009E40DA" w:rsidRPr="00F76CF9">
        <w:rPr>
          <w:rStyle w:val="FootnoteReference"/>
          <w:spacing w:val="-6"/>
          <w:sz w:val="18"/>
          <w:szCs w:val="18"/>
          <w:vertAlign w:val="baseline"/>
        </w:rPr>
        <w:t>]</w:t>
      </w:r>
      <w:r w:rsidRPr="00F76CF9">
        <w:rPr>
          <w:spacing w:val="-6"/>
        </w:rPr>
        <w:t xml:space="preserve"> was introduced as a partial replacement</w:t>
      </w:r>
      <w:r w:rsidRPr="00F76CF9">
        <w:rPr>
          <w:spacing w:val="-2"/>
        </w:rPr>
        <w:t xml:space="preserve"> for manganese synthesized Mn</w:t>
      </w:r>
      <w:r w:rsidRPr="00F76CF9">
        <w:rPr>
          <w:spacing w:val="-2"/>
          <w:vertAlign w:val="subscript"/>
        </w:rPr>
        <w:t>50-x</w:t>
      </w:r>
      <w:r w:rsidRPr="00F76CF9">
        <w:rPr>
          <w:spacing w:val="-2"/>
        </w:rPr>
        <w:t>Ti</w:t>
      </w:r>
      <w:r w:rsidRPr="00F76CF9">
        <w:rPr>
          <w:spacing w:val="-2"/>
          <w:vertAlign w:val="subscript"/>
        </w:rPr>
        <w:t>x</w:t>
      </w:r>
      <w:r w:rsidRPr="00F76CF9">
        <w:rPr>
          <w:spacing w:val="-2"/>
        </w:rPr>
        <w:t>Bi</w:t>
      </w:r>
      <w:r w:rsidRPr="00F76CF9">
        <w:rPr>
          <w:spacing w:val="-2"/>
          <w:vertAlign w:val="subscript"/>
        </w:rPr>
        <w:t>50</w:t>
      </w:r>
      <w:r w:rsidRPr="00F76CF9">
        <w:rPr>
          <w:spacing w:val="-2"/>
        </w:rPr>
        <w:t xml:space="preserve"> alloys. Given</w:t>
      </w:r>
      <w:r w:rsidRPr="00F76CF9">
        <w:t xml:space="preserve"> that, the ionic radius of Ti is comparable to that of Mn, this substitution allows for minimal disruption in the Mn-Mn distance. S. Zhang </w:t>
      </w:r>
      <w:r w:rsidRPr="00F76CF9">
        <w:rPr>
          <w:i/>
          <w:iCs/>
        </w:rPr>
        <w:t>et al.</w:t>
      </w:r>
      <w:r w:rsidRPr="00F76CF9">
        <w:t xml:space="preserve"> </w:t>
      </w:r>
      <w:r w:rsidR="007D74E6" w:rsidRPr="00F76CF9">
        <w:t>[</w:t>
      </w:r>
      <w:r w:rsidRPr="00F76CF9">
        <w:rPr>
          <w:rStyle w:val="FootnoteReference"/>
          <w:sz w:val="18"/>
          <w:szCs w:val="18"/>
          <w:vertAlign w:val="baseline"/>
        </w:rPr>
        <w:t>1</w:t>
      </w:r>
      <w:r w:rsidRPr="00F76CF9">
        <w:t>0</w:t>
      </w:r>
      <w:r w:rsidR="007D74E6" w:rsidRPr="00F76CF9">
        <w:t>]</w:t>
      </w:r>
      <w:r w:rsidRPr="00F76CF9">
        <w:t xml:space="preserve"> also </w:t>
      </w:r>
      <w:r w:rsidRPr="00F76CF9">
        <w:rPr>
          <w:spacing w:val="2"/>
        </w:rPr>
        <w:t>attempted to replace Bi sites with Ti doping. However, due to their</w:t>
      </w:r>
      <w:r w:rsidRPr="00F76CF9">
        <w:t xml:space="preserve"> </w:t>
      </w:r>
      <w:r w:rsidRPr="00F76CF9">
        <w:rPr>
          <w:spacing w:val="2"/>
        </w:rPr>
        <w:t>thermodynamic properties, Ti atoms cannot penetrate the unit cell</w:t>
      </w:r>
      <w:r w:rsidRPr="00F76CF9">
        <w:t xml:space="preserve"> </w:t>
      </w:r>
      <w:r w:rsidRPr="00F76CF9">
        <w:rPr>
          <w:spacing w:val="2"/>
        </w:rPr>
        <w:t>of MnBi, either into Mn or Bi sites, making Ti doping ineffective</w:t>
      </w:r>
      <w:r w:rsidRPr="00F76CF9">
        <w:t xml:space="preserve">. </w:t>
      </w:r>
      <w:r w:rsidRPr="00F76CF9">
        <w:rPr>
          <w:spacing w:val="2"/>
        </w:rPr>
        <w:t xml:space="preserve">In the work of Y. Yang </w:t>
      </w:r>
      <w:r w:rsidRPr="00F76CF9">
        <w:rPr>
          <w:i/>
          <w:iCs/>
          <w:spacing w:val="2"/>
        </w:rPr>
        <w:t>et al.</w:t>
      </w:r>
      <w:r w:rsidRPr="00F76CF9">
        <w:rPr>
          <w:spacing w:val="2"/>
        </w:rPr>
        <w:t xml:space="preserve"> </w:t>
      </w:r>
      <w:r w:rsidR="007D74E6" w:rsidRPr="00F76CF9">
        <w:rPr>
          <w:spacing w:val="2"/>
        </w:rPr>
        <w:t>[</w:t>
      </w:r>
      <w:r w:rsidRPr="00F76CF9">
        <w:rPr>
          <w:rStyle w:val="FootnoteReference"/>
          <w:spacing w:val="2"/>
          <w:sz w:val="18"/>
          <w:szCs w:val="18"/>
          <w:vertAlign w:val="baseline"/>
        </w:rPr>
        <w:t>1</w:t>
      </w:r>
      <w:r w:rsidRPr="00F76CF9">
        <w:rPr>
          <w:spacing w:val="2"/>
        </w:rPr>
        <w:t>1</w:t>
      </w:r>
      <w:r w:rsidR="007D74E6" w:rsidRPr="00F76CF9">
        <w:rPr>
          <w:spacing w:val="2"/>
        </w:rPr>
        <w:t>]</w:t>
      </w:r>
      <w:r w:rsidRPr="00F76CF9">
        <w:rPr>
          <w:spacing w:val="2"/>
        </w:rPr>
        <w:t xml:space="preserve">, Gallium was doped into the Bi </w:t>
      </w:r>
      <w:r w:rsidRPr="00F76CF9">
        <w:t>sites to increase the Curie temperature (T</w:t>
      </w:r>
      <w:r w:rsidRPr="00F76CF9">
        <w:rPr>
          <w:vertAlign w:val="subscript"/>
        </w:rPr>
        <w:t>c</w:t>
      </w:r>
      <w:r w:rsidRPr="00F76CF9">
        <w:t>) from 633</w:t>
      </w:r>
      <w:r w:rsidR="007D74E6" w:rsidRPr="00F76CF9">
        <w:t xml:space="preserve"> K</w:t>
      </w:r>
      <w:r w:rsidRPr="00F76CF9">
        <w:t xml:space="preserve"> to 655</w:t>
      </w:r>
      <w:r w:rsidR="007D74E6" w:rsidRPr="00F76CF9">
        <w:t xml:space="preserve"> </w:t>
      </w:r>
      <w:r w:rsidRPr="00F76CF9">
        <w:t xml:space="preserve">K by </w:t>
      </w:r>
      <w:r w:rsidRPr="00F76CF9">
        <w:rPr>
          <w:spacing w:val="-4"/>
        </w:rPr>
        <w:t>strengthening the magnetic interaction. However, this T</w:t>
      </w:r>
      <w:r w:rsidRPr="00F76CF9">
        <w:rPr>
          <w:spacing w:val="-4"/>
          <w:vertAlign w:val="subscript"/>
        </w:rPr>
        <w:t>c</w:t>
      </w:r>
      <w:r w:rsidRPr="00F76CF9">
        <w:rPr>
          <w:spacing w:val="-4"/>
        </w:rPr>
        <w:t xml:space="preserve"> improvement</w:t>
      </w:r>
      <w:r w:rsidRPr="00F76CF9">
        <w:t xml:space="preserve"> came at the cost of </w:t>
      </w:r>
      <w:r w:rsidRPr="00F76CF9">
        <w:sym w:font="Symbol" w:char="F07E"/>
      </w:r>
      <w:r w:rsidRPr="00F76CF9">
        <w:t xml:space="preserve"> 25% decrease in magnetization. Additionally, </w:t>
      </w:r>
      <w:r w:rsidRPr="00F76CF9">
        <w:rPr>
          <w:spacing w:val="-4"/>
        </w:rPr>
        <w:t>the doping of Cobalt (Co) into the vacant sites of Bi was recommended</w:t>
      </w:r>
      <w:r w:rsidRPr="00F76CF9">
        <w:t xml:space="preserve"> </w:t>
      </w:r>
      <w:r w:rsidRPr="00F76CF9">
        <w:rPr>
          <w:spacing w:val="-4"/>
        </w:rPr>
        <w:t xml:space="preserve">based on the density functional theory calculations </w:t>
      </w:r>
      <w:r w:rsidR="007D74E6" w:rsidRPr="00F76CF9">
        <w:rPr>
          <w:spacing w:val="-4"/>
        </w:rPr>
        <w:t>[</w:t>
      </w:r>
      <w:r w:rsidRPr="00F76CF9">
        <w:rPr>
          <w:rStyle w:val="FootnoteReference"/>
          <w:spacing w:val="-4"/>
          <w:sz w:val="18"/>
          <w:szCs w:val="18"/>
          <w:vertAlign w:val="baseline"/>
        </w:rPr>
        <w:t>12</w:t>
      </w:r>
      <w:r w:rsidR="007D74E6" w:rsidRPr="00F76CF9">
        <w:rPr>
          <w:rStyle w:val="FootnoteReference"/>
          <w:spacing w:val="-4"/>
          <w:sz w:val="18"/>
          <w:szCs w:val="18"/>
          <w:vertAlign w:val="baseline"/>
        </w:rPr>
        <w:t>]</w:t>
      </w:r>
      <w:r w:rsidRPr="00F76CF9">
        <w:rPr>
          <w:spacing w:val="-4"/>
        </w:rPr>
        <w:t>. The calculated</w:t>
      </w:r>
      <w:r w:rsidRPr="00F76CF9">
        <w:t xml:space="preserve"> </w:t>
      </w:r>
      <w:r w:rsidRPr="00F76CF9">
        <w:rPr>
          <w:spacing w:val="2"/>
        </w:rPr>
        <w:t>values 4.363 μ</w:t>
      </w:r>
      <w:r w:rsidRPr="00F76CF9">
        <w:rPr>
          <w:spacing w:val="2"/>
          <w:vertAlign w:val="subscript"/>
        </w:rPr>
        <w:t>B</w:t>
      </w:r>
      <w:r w:rsidRPr="00F76CF9">
        <w:rPr>
          <w:spacing w:val="2"/>
        </w:rPr>
        <w:t xml:space="preserve"> of the magnetic moment and 3.06 MJ</w:t>
      </w:r>
      <w:r w:rsidR="007D74E6" w:rsidRPr="00F76CF9">
        <w:rPr>
          <w:spacing w:val="2"/>
        </w:rPr>
        <w:t>∙</w:t>
      </w:r>
      <w:r w:rsidRPr="00F76CF9">
        <w:rPr>
          <w:spacing w:val="2"/>
        </w:rPr>
        <w:t>m</w:t>
      </w:r>
      <w:r w:rsidR="007D74E6" w:rsidRPr="00F76CF9">
        <w:rPr>
          <w:spacing w:val="2"/>
          <w:vertAlign w:val="superscript"/>
        </w:rPr>
        <w:t>‒</w:t>
      </w:r>
      <w:r w:rsidRPr="00F76CF9">
        <w:rPr>
          <w:spacing w:val="2"/>
          <w:vertAlign w:val="superscript"/>
        </w:rPr>
        <w:t>3</w:t>
      </w:r>
      <w:r w:rsidRPr="00F76CF9">
        <w:rPr>
          <w:spacing w:val="2"/>
        </w:rPr>
        <w:t xml:space="preserve"> for the</w:t>
      </w:r>
      <w:r w:rsidRPr="00F76CF9">
        <w:t xml:space="preserve"> </w:t>
      </w:r>
      <w:r w:rsidRPr="00F76CF9">
        <w:rPr>
          <w:spacing w:val="-4"/>
        </w:rPr>
        <w:t>magneto-crystalline anisotropy suggest the prospect of Co in regulating</w:t>
      </w:r>
      <w:r w:rsidRPr="00F76CF9">
        <w:t xml:space="preserve"> magnetism in MnBi. However, this recommendation is challenging to implement, as Cobalt atoms do not readily penetrate the unit cell of MnBi. Cu and Al were also added to MnBi alloys </w:t>
      </w:r>
      <w:r w:rsidR="007D74E6" w:rsidRPr="00F76CF9">
        <w:t>[</w:t>
      </w:r>
      <w:r w:rsidRPr="00F76CF9">
        <w:rPr>
          <w:rStyle w:val="FootnoteReference"/>
          <w:sz w:val="18"/>
          <w:szCs w:val="18"/>
          <w:vertAlign w:val="baseline"/>
        </w:rPr>
        <w:fldChar w:fldCharType="begin" w:fldLock="1"/>
      </w:r>
      <w:r w:rsidRPr="00F76CF9">
        <w:instrText>ADDIN CSL_CITATION {"citationItems":[{"id":"ITEM-1","itemData":{"DOI":"https://doi.org/10.1016/j.jmmm.2018.02.076","ISSN":"0304-8853","abstract":"Alloys of Mn-Bi, MnBi-Al and MnBi-Cu were prepared by arc-melting followed by homogenization treatment. All the alloys exhibited hexagonal NiAs crystal structure. Weight fraction of the Low Temperature Phase (LTP) MnBi phase in the Mn-Bi alloy was found to be 88% with a magnetization of 51 emu/gm at 20 kOe, whereas Al and Cu doping resulted in the decrease of the weight fraction of the LTP MnBi phase as well as saturation magnetization. The coercivity is found to increase with the increase in the doping concentration. Upon ball milling the alloys, phase decomposition and a decrease in the magnetization were observed in undoped Mn-Bi alloy. On the other hand, there was no significant phase decomposition and change in the magnetization in doped MnBi alloys due to ball milling. A change in the magneto structural phase transition temperature of MnBi was observed with doping, which is attributed to the lattice modifications occurring in the MnBi system. Doped and undoped Mn-Bi alloys shows increase in coercivity with temperature. Details of investigation are presented in this paper.","author":[{"dropping-particle":"V","family":"Ramakrishna","given":"V","non-dropping-particle":"","parse-names":false,"suffix":""},{"dropping-particle":"","family":"Kavita","given":"S","non-dropping-particle":"","parse-names":false,"suffix":""},{"dropping-particle":"","family":"Gautam","given":"Ravi","non-dropping-particle":"","parse-names":false,"suffix":""},{"dropping-particle":"","family":"Ramesh","given":"T","non-dropping-particle":"","parse-names":false,"suffix":""},{"dropping-particle":"","family":"Gopalan","given":"R","non-dropping-particle":"","parse-names":false,"suffix":""}],"container-title":"Journal of Magnetism and Magnetic Materials","id":"ITEM-1","issued":{"date-parts":[["2018"]]},"page":"23-29","title":"Investigation of structural and magnetic properties of Al and Cu doped MnBi alloy","type":"article-journal","volume":"458"},"uris":["http://www.mendeley.com/documents/?uuid=aa6a6cc6-8ec2-4ff5-a3c0-d84297662556"]}],"mendeley":{"formattedCitation":"&lt;sup&gt;12&lt;/sup&gt;","plainTextFormattedCitation":"12","previouslyFormattedCitation":"&lt;sup&gt;12&lt;/sup&gt;"},"properties":{"noteIndex":0},"schema":"https://github.com/citation-style-language/schema/raw/master/csl-citation.json"}</w:instrText>
      </w:r>
      <w:r w:rsidRPr="00F76CF9">
        <w:rPr>
          <w:rStyle w:val="FootnoteReference"/>
          <w:sz w:val="18"/>
          <w:szCs w:val="18"/>
          <w:vertAlign w:val="baseline"/>
        </w:rPr>
        <w:fldChar w:fldCharType="separate"/>
      </w:r>
      <w:r w:rsidRPr="00F76CF9">
        <w:t>13</w:t>
      </w:r>
      <w:r w:rsidRPr="00F76CF9">
        <w:rPr>
          <w:rStyle w:val="FootnoteReference"/>
          <w:sz w:val="18"/>
          <w:szCs w:val="18"/>
          <w:vertAlign w:val="baseline"/>
        </w:rPr>
        <w:fldChar w:fldCharType="end"/>
      </w:r>
      <w:r w:rsidR="007D74E6" w:rsidRPr="00F76CF9">
        <w:t>]</w:t>
      </w:r>
      <w:r w:rsidRPr="00F76CF9">
        <w:t xml:space="preserve">. Although </w:t>
      </w:r>
      <w:r w:rsidRPr="00F76CF9">
        <w:rPr>
          <w:spacing w:val="2"/>
        </w:rPr>
        <w:t>the exact penetration of Cu and Al atoms remains unknown, these</w:t>
      </w:r>
      <w:r w:rsidRPr="00F76CF9">
        <w:t xml:space="preserve"> </w:t>
      </w:r>
      <w:r w:rsidRPr="00F76CF9">
        <w:rPr>
          <w:spacing w:val="-6"/>
        </w:rPr>
        <w:t>additions improved coercivity at the expense of decreased magnetization.</w:t>
      </w:r>
      <w:r w:rsidRPr="00F76CF9">
        <w:t xml:space="preserve"> </w:t>
      </w:r>
      <w:r w:rsidRPr="00F76CF9">
        <w:rPr>
          <w:spacing w:val="-2"/>
        </w:rPr>
        <w:t>Another potential dopant, Sb, is considered a promising replacement</w:t>
      </w:r>
      <w:r w:rsidRPr="00F76CF9">
        <w:t xml:space="preserve"> </w:t>
      </w:r>
      <w:r w:rsidRPr="00F76CF9">
        <w:rPr>
          <w:spacing w:val="-6"/>
        </w:rPr>
        <w:t xml:space="preserve">for Bi </w:t>
      </w:r>
      <w:r w:rsidR="007D74E6" w:rsidRPr="00F76CF9">
        <w:rPr>
          <w:spacing w:val="-6"/>
        </w:rPr>
        <w:t>[</w:t>
      </w:r>
      <w:r w:rsidRPr="00F76CF9">
        <w:rPr>
          <w:rStyle w:val="FootnoteReference"/>
          <w:spacing w:val="-6"/>
          <w:sz w:val="18"/>
          <w:szCs w:val="18"/>
          <w:vertAlign w:val="baseline"/>
        </w:rPr>
        <w:fldChar w:fldCharType="begin" w:fldLock="1"/>
      </w:r>
      <w:r w:rsidRPr="00F76CF9">
        <w:rPr>
          <w:spacing w:val="-6"/>
        </w:rPr>
        <w:instrText>ADDIN CSL_CITATION {"citationItems":[{"id":"ITEM-1","itemData":{"DOI":"10.1007/s11664-020-08228-1","ISSN":"1543-186X","abstract":"The use of dopants to regulate ferromagnetism in the rare-earth-free MnBi magnetic materials is one of the fundamental approaches to change the electronic structure and interactions inside the unit cell leading to the ability of controlling magnetic properties of materials. This work deals with doping Sb element into the MnBi system. The density functional theory (DFT) calculations revealed the close dependences between the system’s energy, lattice parameters, magnetization, coercivity and the Sb doping amount. The calculated results, supported by the experimental results, show the usefulness of Sb in regulating the magnetic performance of MnBi materials.","author":[{"dropping-particle":"","family":"Nguyen","given":"H T","non-dropping-particle":"","parse-names":false,"suffix":""},{"dropping-particle":"","family":"Man","given":"T M","non-dropping-particle":"","parse-names":false,"suffix":""},{"dropping-particle":"V","family":"Nguyen","given":"V","non-dropping-particle":"","parse-names":false,"suffix":""}],"container-title":"Journal of Electronic Materials","id":"ITEM-1","issue":"8","issued":{"date-parts":[["2020"]]},"page":"4962-4968","title":"Regulating the Performance of MnBi Magnetic Materials by Sb Doping: DFT Calculations and Experiments","type":"article-journal","volume":"49"},"uris":["http://www.mendeley.com/documents/?uuid=40c15383-5d94-44d7-8715-85de23944351"]},{"id":"ITEM-2","itemData":{"DOI":"https://doi.org/10.1016/j.ssc.2021.114385","ISSN":"0038-1098","abstract":"There are several experimental and theoretical proofs indicating that the Sb dopant can be a candidate to stabilize the ferromagnetic low-temperature-phase of the rare-earth-free MnBi material. In this paper, the effect of the Sb dopant on magnetic properties and the electronic structure of the MnBi was investigated. For Bi substitution by Sb, the stabilization of the MnBi is paid by the magnetic moment decrease, which is correlated to the collapse of both a and c lattice parameters. The density of state (DOS) calculations show that the DOS near the Fermi level (E ≈ −5 eV) is reduced with doping. Further, there is splitting in the band structure of the doped materials along some k-paths, implying a correlation between split bands and the s-, p-orbitals of Bi/Sb, and the non-split ones with the d-orbital of Mn. For Sb interstitial doping, formation energy calculation pointed out that interstitial doping is not preferred. The DOS of the interstitially doped MnBi around −5 eV becomes featureless implying a stronger hybridization between p and d orbitals.","author":[{"dropping-particle":"","family":"Nguyen","given":"Trung Hieu","non-dropping-particle":"","parse-names":false,"suffix":""},{"dropping-particle":"","family":"Man","given":"Minh Tan","non-dropping-particle":"","parse-names":false,"suffix":""},{"dropping-particle":"","family":"Do","given":"Hung Manh","non-dropping-particle":"","parse-names":false,"suffix":""},{"dropping-particle":"","family":"Nguyen","given":"Van Vuong","non-dropping-particle":"","parse-names":false,"suffix":""}],"container-title":"Solid State Communications","id":"ITEM-2","issued":{"date-parts":[["2021"]]},"page":"114385","title":"Magnetic properties and electronic structure of the Sb-doped MnBi from DFT calculations","type":"article-journal","volume":"336"},"uris":["http://www.mendeley.com/documents/?uuid=5ba3cf1b-4609-4620-a00b-eba2f82bdf1f"]},{"id":"ITEM-3","itemData":{"DOI":"10.1088/0022-3727/49/45/455002","ISSN":"0022-3727","abstract":"High-anisotropy arc-melted and field-annealed Mn100−xBix (x  =  50–65) alloys have been investigated. Samples predominantly consist of low-temperature phase (LTP) MnBi and elemental Bi, where the LTP volume fraction and sample magnetization decrease with increasing x. All samples are hard ferromagnetic at room temperature and demonstrate a structural and magnetic phase transition at 630 K. For Mn35Bi65, the highest values for coercivity (4.6 kOe), magnetization remanence ratio (0.97), and energy product (4.9 MGOe) are measured at 540 K, near the melting point of bismuth. We explain the trend in magnetic properties as a consequence of c-axis alignment of MnBi grains facilitated by the molten Bi during magnetic field annealing.","author":[{"dropping-particle":"","family":"Zhang","given":"W Y","non-dropping-particle":"","parse-names":false,"suffix":""},{"dropping-particle":"","family":"Kharel","given":"P","non-dropping-particle":"","parse-names":false,"suffix":""},{"dropping-particle":"","family":"George","given":"T","non-dropping-particle":"","parse-names":false,"suffix":""},{"dropping-particle":"","family":"Li","given":"X Z","non-dropping-particle":"","parse-names":false,"suffix":""},{"dropping-particle":"","family":"Mukherjee","given":"P","non-dropping-particle":"","parse-names":false,"suffix":""},{"dropping-particle":"","family":"Valloppilly","given":"S","non-dropping-particle":"","parse-names":false,"suffix":""},{"dropping-particle":"","family":"Sellmyer","given":"D J","non-dropping-particle":"","parse-names":false,"suffix":""}],"container-title":"Journal of Physics D: Applied Physics","id":"ITEM-3","issue":"45","issued":{"date-parts":[["2016"]]},"page":"455002","publisher":"IOP Publishing","title":"Grain alignment due to magnetic-field annealing in MnBi:Bi nanocomposites","type":"article-journal","volume":"49"},"uris":["http://www.mendeley.com/documents/?uuid=0c2b8ef6-7bf7-4937-aefe-645a8e975602"]},{"id":"ITEM-4","itemData":{"DOI":"10.1007/s11669-019-00719-x","ISSN":"1863-7345","abstract":"The phase equilibria of the ternary system Bi-Mn-Sb were experimentally investigated with focus on the possible existence of a ferromagnetic continuous solid solution between α-BiMn and MnSb at 320 °C (both B81, NiAs structure type). Isothermal sections at 320 and 600 °C were studied applying powder x-ray diffraction and scanning electron microscopy including energy dispersive x-ray spectroscopy. The corresponding isothermal sections at 320 and 600 °C were established based on these results. A complete ternary reaction scheme (Scheil diagram) and a liquidus surface projection based on primary crystallization analyses and DTA (differential thermal analysis) were constructed. Furthermore, the vertical section at 10 at.% Sb was studied by DTA. A continuous solid solution between the isostructural phases α-BiMn and MnSb, as reported in the literature, could not be confirmed. A new hexagonal P63/mmc setting of the known orthorhombic P2221 ternary phase BixMnSb1−x, based on single-crystal x-ray diffraction data, is described.","author":[{"dropping-particle":"","family":"Kainzbauer","given":"Peter","non-dropping-particle":"","parse-names":false,"suffix":""},{"dropping-particle":"","family":"Richter","given":"Klaus W","non-dropping-particle":"","parse-names":false,"suffix":""},{"dropping-particle":"","family":"Effenberger","given":"Herta S","non-dropping-particle":"","parse-names":false,"suffix":""},{"dropping-particle":"","family":"Giester","given":"Gerald","non-dropping-particle":"","parse-names":false,"suffix":""},{"dropping-particle":"","family":"Ipser","given":"Herbert","non-dropping-particle":"","parse-names":false,"suffix":""}],"container-title":"Journal of Phase Equilibria and Diffusion","id":"ITEM-4","issue":"4","issued":{"date-parts":[["2019"]]},"page":"462-481","title":"The Ternary Bi-Mn-Sb Phase Diagram and the Crystal Structure of the Ternary Τ Phase Bi0.8MnSb0.2","type":"article-journal","volume":"40"},"uris":["http://www.mendeley.com/documents/?uuid=8d58605d-feec-4a15-9512-b32a47407501"]},{"id":"ITEM-5","itemData":{"DOI":"https://doi.org/10.1016/j.jallcom.2019.03.407","ISSN":"0925-8388","abstract":"Melt-spun Mn50Bi50-xSbx alloys with x ≤ 5 were prepared at different solidification rates and characterized both in the as-spun state and after annealing. In the as-spun alloys, the Sb substitution leads to the formation of a metastable phase, similar to the binary “quenched high-temperature phase” but without the superstructure of the latter and exhibiting a different – increasing – temperature dependence of coercivity. The new nanocrystalline metastable phase is not only itself characterized by a high room-temperature coercivity (in excess of 20 kOe), but upon annealing it transforms into a high-coercivity (up to 13.5 kOe) “low-temperature” α phase. However, the advantage of obtaining a high coercivity without the otherwise required milling made possible by the Sb substitution is undermined by the absence of a local crystallographic texture in the melt-spun alloys. The best combination of the isotropic hard magnetic properties realized for the Mn55Bi43.5Sb1.5 composition is a remanence of 35.5 emu/g and a coercivity of 8.1 kOe. The annealed Sb-free Mn50Bi50 alloys did possess a local crystallographic alignment and, for high solidification rates, a moderate coercivity up to 5.6 kOe; however, they had an inadequate “rectangularity” in the demagnetization curve. The orthorhombic compound known as MnBi0.9Sb0.1 and described earlier as antiferromagnetic was obtained in the annealed ribbons with x ≈ 5. The compound was found to order ferromagnetically between 200 K and ≈250 K and to exhibit a significant coercivity, 14.3 kOe at 50 K. It is suggested that the MnBi0.9Sb0.1 may actually be a Sb-stabilized “new phase” observed earlier as metastable in the Bi–MnBi eutectic alloys.","author":[{"dropping-particle":"","family":"Gabay","given":"A M","non-dropping-particle":"","parse-names":false,"suffix":""},{"dropping-particle":"","family":"Hadjipanayis","given":"G C","non-dropping-particle":"","parse-names":false,"suffix":""},{"dropping-particle":"","family":"Cui","given":"J","non-dropping-particle":"","parse-names":false,"suffix":""}],"container-title":"Journal of Alloys and Compounds","id":"ITEM-5","issued":{"date-parts":[["2019"]]},"page":"77-86","title":"Effect of Sb substitution on crystal structure, texture and hard magnetic properties of melt-spun MnBi alloys","type":"article-journal","volume":"792"},"uris":["http://www.mendeley.com/documents/?uuid=b955bec5-e234-4690-b018-d49c0d162a53"]}],"mendeley":{"formattedCitation":"&lt;sup&gt;13–17&lt;/sup&gt;","plainTextFormattedCitation":"13–17","previouslyFormattedCitation":"&lt;sup&gt;13–17&lt;/sup&gt;"},"properties":{"noteIndex":0},"schema":"https://github.com/citation-style-language/schema/raw/master/csl-citation.json"}</w:instrText>
      </w:r>
      <w:r w:rsidRPr="00F76CF9">
        <w:rPr>
          <w:rStyle w:val="FootnoteReference"/>
          <w:spacing w:val="-6"/>
          <w:sz w:val="18"/>
          <w:szCs w:val="18"/>
          <w:vertAlign w:val="baseline"/>
        </w:rPr>
        <w:fldChar w:fldCharType="separate"/>
      </w:r>
      <w:r w:rsidRPr="00F76CF9">
        <w:rPr>
          <w:spacing w:val="-6"/>
        </w:rPr>
        <w:t>14–17</w:t>
      </w:r>
      <w:r w:rsidRPr="00F76CF9">
        <w:rPr>
          <w:rStyle w:val="FootnoteReference"/>
          <w:spacing w:val="-6"/>
          <w:sz w:val="18"/>
          <w:szCs w:val="18"/>
          <w:vertAlign w:val="baseline"/>
        </w:rPr>
        <w:fldChar w:fldCharType="end"/>
      </w:r>
      <w:r w:rsidR="007D74E6" w:rsidRPr="00F76CF9">
        <w:rPr>
          <w:spacing w:val="-6"/>
        </w:rPr>
        <w:t>]</w:t>
      </w:r>
      <w:r w:rsidRPr="00F76CF9">
        <w:rPr>
          <w:spacing w:val="-6"/>
        </w:rPr>
        <w:t xml:space="preserve"> because hexagonal MnSb is isotopically similar to MnBi,</w:t>
      </w:r>
      <w:r w:rsidRPr="00F76CF9">
        <w:rPr>
          <w:spacing w:val="2"/>
        </w:rPr>
        <w:t xml:space="preserve"> </w:t>
      </w:r>
      <w:r w:rsidRPr="00F76CF9">
        <w:t>and Bi and Sb are completely miscible. Unfortunately, this potential</w:t>
      </w:r>
      <w:r w:rsidRPr="00F76CF9">
        <w:rPr>
          <w:spacing w:val="-6"/>
        </w:rPr>
        <w:t xml:space="preserve"> </w:t>
      </w:r>
      <w:r w:rsidRPr="00F76CF9">
        <w:rPr>
          <w:spacing w:val="-2"/>
        </w:rPr>
        <w:t>is undermined by the low magnetization phase of Mn(Bi</w:t>
      </w:r>
      <w:r w:rsidRPr="00F76CF9">
        <w:rPr>
          <w:spacing w:val="-2"/>
          <w:vertAlign w:val="subscript"/>
        </w:rPr>
        <w:t>0.85</w:t>
      </w:r>
      <w:r w:rsidRPr="00F76CF9">
        <w:rPr>
          <w:spacing w:val="-2"/>
        </w:rPr>
        <w:t>Sb</w:t>
      </w:r>
      <w:r w:rsidRPr="00F76CF9">
        <w:rPr>
          <w:spacing w:val="-2"/>
          <w:vertAlign w:val="subscript"/>
        </w:rPr>
        <w:t>0.15</w:t>
      </w:r>
      <w:r w:rsidRPr="00F76CF9">
        <w:rPr>
          <w:spacing w:val="-2"/>
        </w:rPr>
        <w:t>)</w:t>
      </w:r>
      <w:r w:rsidRPr="00F76CF9">
        <w:t xml:space="preserve"> </w:t>
      </w:r>
      <w:r w:rsidRPr="00F76CF9">
        <w:rPr>
          <w:spacing w:val="-4"/>
        </w:rPr>
        <w:t xml:space="preserve">that </w:t>
      </w:r>
      <w:r w:rsidRPr="00F76CF9">
        <w:t xml:space="preserve">was stably appeared during the processing of the Mn-Bi-Sb system. The replacement of Bi with rare earth elements R (Nd and Dy) has </w:t>
      </w:r>
      <w:r w:rsidRPr="00F76CF9">
        <w:rPr>
          <w:spacing w:val="-4"/>
        </w:rPr>
        <w:t>also been investigated for compositions of MnBi</w:t>
      </w:r>
      <w:r w:rsidRPr="00F76CF9">
        <w:rPr>
          <w:spacing w:val="-4"/>
          <w:vertAlign w:val="subscript"/>
        </w:rPr>
        <w:t>100-x</w:t>
      </w:r>
      <w:r w:rsidRPr="00F76CF9">
        <w:rPr>
          <w:spacing w:val="-4"/>
        </w:rPr>
        <w:t>R</w:t>
      </w:r>
      <w:r w:rsidRPr="00F76CF9">
        <w:rPr>
          <w:spacing w:val="-4"/>
          <w:vertAlign w:val="subscript"/>
        </w:rPr>
        <w:t>x</w:t>
      </w:r>
      <w:r w:rsidRPr="00F76CF9">
        <w:rPr>
          <w:spacing w:val="-4"/>
        </w:rPr>
        <w:t xml:space="preserve"> </w:t>
      </w:r>
      <w:r w:rsidR="00F10BA7" w:rsidRPr="00F76CF9">
        <w:rPr>
          <w:spacing w:val="-4"/>
        </w:rPr>
        <w:t>[</w:t>
      </w:r>
      <w:r w:rsidRPr="00F76CF9">
        <w:rPr>
          <w:rStyle w:val="FootnoteReference"/>
          <w:spacing w:val="-4"/>
          <w:sz w:val="18"/>
          <w:szCs w:val="18"/>
          <w:vertAlign w:val="baseline"/>
        </w:rPr>
        <w:fldChar w:fldCharType="begin" w:fldLock="1"/>
      </w:r>
      <w:r w:rsidRPr="00F76CF9">
        <w:rPr>
          <w:spacing w:val="-4"/>
        </w:rPr>
        <w:instrText>ADDIN CSL_CITATION {"citationItems":[{"id":"ITEM-1","itemData":{"DOI":"10.1063/1.1660369","ISSN":"0021-8979","abstract":"The magnetic properties of four REBi compounds, where RE is Ce, Nd, Tb, and Dy, were investigated by neutron diffraction on powder samples; all of these compounds are antiferromagnetic below Néel temperatures TN of 26, 25, 18, and 13°K, respectively. The magnetic structure of both CeBi and NdBi consists of (001) ferromagnetic planes coupled antiferromagnetically with the spin direction along the [001] axis. TbBi has a magnetic structure which consists of (111) ferromagnetic planes coupled antiferromagnetically with a [111] spin direction. The magnetic structure of DyBi could be either type A or B of MnO; the spin direction could not be determined from the present powder sample. CeBi and NiBi possess antiferromagnetic ordering of the first kind whereas TbBi and DyBi have the second kind. The development of antiferromagnetic ordering below TN follows a Brillouin function for CeBi and NdBi but TbBi and DyBi show considerable deviation. The saturation ordered moments for CeBi and NdBi are 6% less than the calculated values whereas for TbBi and NdBi the moments are 12% less than the expected values.","author":[{"dropping-particle":"","family":"Nereson","given":"N","non-dropping-particle":"","parse-names":false,"suffix":""},{"dropping-particle":"","family":"Arnold","given":"G","non-dropping-particle":"","parse-names":false,"suffix":""}],"container-title":"Journal of Applied Physics","id":"ITEM-1","issue":"4","issued":{"date-parts":[["1971","3","15"]]},"page":"1625-1627","title":"Magnetic Properties of CeBi, NdBi, TbBi, and DyBi","type":"article-journal","volume":"42"},"uris":["http://www.mendeley.com/documents/?uuid=96940efc-b796-4f11-b430-04577698732f"]}],"mendeley":{"formattedCitation":"&lt;sup&gt;18&lt;/sup&gt;","plainTextFormattedCitation":"18","previouslyFormattedCitation":"&lt;sup&gt;18&lt;/sup&gt;"},"properties":{"noteIndex":0},"schema":"https://github.com/citation-style-language/schema/raw/master/csl-citation.json"}</w:instrText>
      </w:r>
      <w:r w:rsidRPr="00F76CF9">
        <w:rPr>
          <w:rStyle w:val="FootnoteReference"/>
          <w:spacing w:val="-4"/>
          <w:sz w:val="18"/>
          <w:szCs w:val="18"/>
          <w:vertAlign w:val="baseline"/>
        </w:rPr>
        <w:fldChar w:fldCharType="separate"/>
      </w:r>
      <w:r w:rsidRPr="00F76CF9">
        <w:rPr>
          <w:spacing w:val="-4"/>
        </w:rPr>
        <w:t>18</w:t>
      </w:r>
      <w:r w:rsidRPr="00F76CF9">
        <w:rPr>
          <w:rStyle w:val="FootnoteReference"/>
          <w:spacing w:val="-4"/>
          <w:sz w:val="18"/>
          <w:szCs w:val="18"/>
          <w:vertAlign w:val="baseline"/>
        </w:rPr>
        <w:fldChar w:fldCharType="end"/>
      </w:r>
      <w:r w:rsidR="00F10BA7" w:rsidRPr="00F76CF9">
        <w:rPr>
          <w:spacing w:val="-4"/>
        </w:rPr>
        <w:t>]</w:t>
      </w:r>
      <w:r w:rsidRPr="00F76CF9">
        <w:rPr>
          <w:spacing w:val="-4"/>
        </w:rPr>
        <w:t>, for which.</w:t>
      </w:r>
      <w:r w:rsidRPr="00F76CF9">
        <w:t xml:space="preserve"> </w:t>
      </w:r>
      <w:r w:rsidRPr="00F76CF9">
        <w:rPr>
          <w:spacing w:val="-6"/>
        </w:rPr>
        <w:t>the coercivity enhancement was observed but without any improvement</w:t>
      </w:r>
      <w:r w:rsidRPr="00F76CF9">
        <w:t xml:space="preserve"> of magnetization. The influences of low melting temperature point </w:t>
      </w:r>
      <w:r w:rsidRPr="00F76CF9">
        <w:rPr>
          <w:spacing w:val="-4"/>
        </w:rPr>
        <w:t xml:space="preserve">elements like Bi and Sn were investigated in </w:t>
      </w:r>
      <w:r w:rsidR="00886E34" w:rsidRPr="00F76CF9">
        <w:rPr>
          <w:spacing w:val="-4"/>
        </w:rPr>
        <w:t>[</w:t>
      </w:r>
      <w:r w:rsidRPr="00F76CF9">
        <w:rPr>
          <w:spacing w:val="-4"/>
        </w:rPr>
        <w:t>19,20</w:t>
      </w:r>
      <w:r w:rsidR="00886E34" w:rsidRPr="00F76CF9">
        <w:rPr>
          <w:spacing w:val="-4"/>
        </w:rPr>
        <w:t>]</w:t>
      </w:r>
      <w:r w:rsidRPr="00F76CF9">
        <w:rPr>
          <w:spacing w:val="-4"/>
        </w:rPr>
        <w:t xml:space="preserve">. </w:t>
      </w:r>
      <w:bookmarkStart w:id="4" w:name="_Hlk200696775"/>
      <w:r w:rsidRPr="00F76CF9">
        <w:rPr>
          <w:spacing w:val="-4"/>
        </w:rPr>
        <w:t>The Bi enrichment</w:t>
      </w:r>
      <w:r w:rsidRPr="00F76CF9">
        <w:t xml:space="preserve"> </w:t>
      </w:r>
      <w:r w:rsidRPr="00F76CF9">
        <w:rPr>
          <w:spacing w:val="-6"/>
        </w:rPr>
        <w:t>did not enhance the LTP content but helps to align the easy axes of grains</w:t>
      </w:r>
      <w:r w:rsidRPr="00F76CF9">
        <w:t xml:space="preserve"> </w:t>
      </w:r>
      <w:r w:rsidRPr="00F76CF9">
        <w:rPr>
          <w:spacing w:val="-4"/>
        </w:rPr>
        <w:t>inside samples annealed in a magnetic field leading to the enhancement</w:t>
      </w:r>
      <w:r w:rsidRPr="00F76CF9">
        <w:t xml:space="preserve"> </w:t>
      </w:r>
      <w:r w:rsidRPr="00F76CF9">
        <w:rPr>
          <w:spacing w:val="-4"/>
        </w:rPr>
        <w:t>of the saturation magnetization M</w:t>
      </w:r>
      <w:r w:rsidRPr="00F76CF9">
        <w:rPr>
          <w:spacing w:val="-4"/>
          <w:vertAlign w:val="subscript"/>
        </w:rPr>
        <w:t xml:space="preserve">sat </w:t>
      </w:r>
      <w:r w:rsidRPr="00F76CF9">
        <w:rPr>
          <w:spacing w:val="-4"/>
        </w:rPr>
        <w:t>as well the remanent magnetization</w:t>
      </w:r>
      <w:r w:rsidRPr="00F76CF9">
        <w:t xml:space="preserve"> </w:t>
      </w:r>
      <w:r w:rsidRPr="00F76CF9">
        <w:rPr>
          <w:spacing w:val="2"/>
        </w:rPr>
        <w:t>M</w:t>
      </w:r>
      <w:r w:rsidRPr="00F76CF9">
        <w:rPr>
          <w:spacing w:val="2"/>
          <w:vertAlign w:val="subscript"/>
        </w:rPr>
        <w:t>r</w:t>
      </w:r>
      <w:r w:rsidRPr="00F76CF9">
        <w:rPr>
          <w:spacing w:val="2"/>
        </w:rPr>
        <w:t>. These enhancements are paid by decreasing coercivities since</w:t>
      </w:r>
      <w:r w:rsidRPr="00F76CF9">
        <w:t xml:space="preserve"> the presence of Bi on the grain boundaries weakens the magnetical </w:t>
      </w:r>
      <w:r w:rsidRPr="00F76CF9">
        <w:rPr>
          <w:spacing w:val="2"/>
        </w:rPr>
        <w:t>isolation between grains. The Sn dopant drops magnetization but</w:t>
      </w:r>
      <w:r w:rsidRPr="00F76CF9">
        <w:rPr>
          <w:spacing w:val="-6"/>
        </w:rPr>
        <w:t xml:space="preserve"> </w:t>
      </w:r>
      <w:r w:rsidRPr="00F76CF9">
        <w:t xml:space="preserve">modifies the microstructures from the spherical to rod-shaped thus </w:t>
      </w:r>
      <w:r w:rsidRPr="00F76CF9">
        <w:rPr>
          <w:spacing w:val="-2"/>
        </w:rPr>
        <w:t>allows to keep the (BH)</w:t>
      </w:r>
      <w:r w:rsidRPr="00F76CF9">
        <w:rPr>
          <w:spacing w:val="-2"/>
          <w:vertAlign w:val="subscript"/>
        </w:rPr>
        <w:t>max</w:t>
      </w:r>
      <w:r w:rsidRPr="00F76CF9">
        <w:rPr>
          <w:spacing w:val="-2"/>
        </w:rPr>
        <w:t xml:space="preserve"> at 12.9 MGOe, 8.1 MGOe for ribbon an</w:t>
      </w:r>
      <w:r w:rsidRPr="00F76CF9">
        <w:t>d magnet prepared thereof, respectively.</w:t>
      </w:r>
    </w:p>
    <w:bookmarkEnd w:id="4"/>
    <w:p w14:paraId="7DCA0346" w14:textId="38DE2804" w:rsidR="00197B4F" w:rsidRPr="00F76CF9" w:rsidRDefault="00197B4F" w:rsidP="00D30C05">
      <w:pPr>
        <w:pStyle w:val="JMMM-Content"/>
      </w:pPr>
      <w:r w:rsidRPr="00F76CF9">
        <w:rPr>
          <w:spacing w:val="-2"/>
        </w:rPr>
        <w:t>Among HMTP elements, the ionic radius of chromium (Cr) is at</w:t>
      </w:r>
      <w:r w:rsidRPr="00F76CF9">
        <w:t xml:space="preserve"> </w:t>
      </w:r>
      <w:r w:rsidRPr="00F76CF9">
        <w:rPr>
          <w:spacing w:val="-2"/>
        </w:rPr>
        <w:t xml:space="preserve">0.52 </w:t>
      </w:r>
      <w:r w:rsidR="00BC6514" w:rsidRPr="00F76CF9">
        <w:rPr>
          <w:spacing w:val="-2"/>
        </w:rPr>
        <w:t>Å</w:t>
      </w:r>
      <w:r w:rsidRPr="00F76CF9">
        <w:rPr>
          <w:spacing w:val="-2"/>
        </w:rPr>
        <w:t xml:space="preserve">, notably close to the ionic radius of manganese at 0.46 </w:t>
      </w:r>
      <w:r w:rsidR="00BC6514" w:rsidRPr="00F76CF9">
        <w:rPr>
          <w:spacing w:val="-2"/>
        </w:rPr>
        <w:t>Å</w:t>
      </w:r>
      <w:r w:rsidRPr="00F76CF9">
        <w:rPr>
          <w:spacing w:val="-2"/>
        </w:rPr>
        <w:t xml:space="preserve"> </w:t>
      </w:r>
      <w:r w:rsidR="00BC6514" w:rsidRPr="00F76CF9">
        <w:rPr>
          <w:spacing w:val="-2"/>
        </w:rPr>
        <w:t>[</w:t>
      </w:r>
      <w:r w:rsidRPr="00F76CF9">
        <w:rPr>
          <w:rStyle w:val="FootnoteReference"/>
          <w:spacing w:val="-2"/>
          <w:sz w:val="18"/>
          <w:szCs w:val="18"/>
          <w:vertAlign w:val="baseline"/>
        </w:rPr>
        <w:t>21</w:t>
      </w:r>
      <w:r w:rsidR="00BC6514" w:rsidRPr="00F76CF9">
        <w:rPr>
          <w:rStyle w:val="FootnoteReference"/>
          <w:spacing w:val="-2"/>
          <w:sz w:val="18"/>
          <w:szCs w:val="18"/>
          <w:vertAlign w:val="baseline"/>
        </w:rPr>
        <w:t>]</w:t>
      </w:r>
      <w:r w:rsidRPr="00F76CF9">
        <w:rPr>
          <w:spacing w:val="-2"/>
        </w:rPr>
        <w:t>,</w:t>
      </w:r>
      <w:r w:rsidRPr="00F76CF9">
        <w:t xml:space="preserve"> </w:t>
      </w:r>
      <w:r w:rsidRPr="00F76CF9">
        <w:rPr>
          <w:spacing w:val="2"/>
        </w:rPr>
        <w:t>this similarity implies that the introduction of Cr is likely to cause</w:t>
      </w:r>
      <w:r w:rsidRPr="00F76CF9">
        <w:t xml:space="preserve"> </w:t>
      </w:r>
      <w:r w:rsidRPr="00F76CF9">
        <w:rPr>
          <w:spacing w:val="-4"/>
        </w:rPr>
        <w:t>minimal disruption to the existing structure. Cr atoms have the potential</w:t>
      </w:r>
      <w:r w:rsidRPr="00F76CF9">
        <w:t xml:space="preserve"> </w:t>
      </w:r>
      <w:r w:rsidRPr="00F76CF9">
        <w:rPr>
          <w:spacing w:val="-4"/>
        </w:rPr>
        <w:t>to replace manganese atoms partially or occupy interstitial sites withi</w:t>
      </w:r>
      <w:r w:rsidRPr="00F76CF9">
        <w:t xml:space="preserve">n </w:t>
      </w:r>
      <w:r w:rsidRPr="00F76CF9">
        <w:rPr>
          <w:spacing w:val="-4"/>
        </w:rPr>
        <w:t>the bismuth matrix. As a result, chromium incorporation is anticipated</w:t>
      </w:r>
      <w:r w:rsidRPr="00F76CF9">
        <w:t xml:space="preserve"> </w:t>
      </w:r>
      <w:r w:rsidRPr="00F76CF9">
        <w:rPr>
          <w:spacing w:val="-2"/>
        </w:rPr>
        <w:t>to influence the electron interactions within the unit cell of chromium-</w:t>
      </w:r>
      <w:r w:rsidRPr="00F76CF9">
        <w:rPr>
          <w:spacing w:val="2"/>
        </w:rPr>
        <w:t>doped MnBi alloys while preserving the material's ferromagnetic</w:t>
      </w:r>
      <w:r w:rsidRPr="00F76CF9">
        <w:t xml:space="preserve"> </w:t>
      </w:r>
      <w:r w:rsidRPr="00F76CF9">
        <w:rPr>
          <w:spacing w:val="-2"/>
        </w:rPr>
        <w:t>properties. The influences of Cr dopant on the magnetic performance</w:t>
      </w:r>
      <w:r w:rsidRPr="00F76CF9">
        <w:t xml:space="preserve"> </w:t>
      </w:r>
      <w:r w:rsidRPr="00F76CF9">
        <w:rPr>
          <w:spacing w:val="-2"/>
        </w:rPr>
        <w:t xml:space="preserve">of MnBi were reported in the works of K. Anand </w:t>
      </w:r>
      <w:r w:rsidRPr="00F76CF9">
        <w:rPr>
          <w:i/>
          <w:iCs/>
          <w:spacing w:val="-2"/>
        </w:rPr>
        <w:t xml:space="preserve">et al. </w:t>
      </w:r>
      <w:r w:rsidR="00BC6514" w:rsidRPr="00F76CF9">
        <w:rPr>
          <w:spacing w:val="-2"/>
        </w:rPr>
        <w:t>[</w:t>
      </w:r>
      <w:r w:rsidRPr="00F76CF9">
        <w:rPr>
          <w:rStyle w:val="FootnoteReference"/>
          <w:spacing w:val="-2"/>
          <w:sz w:val="18"/>
          <w:szCs w:val="18"/>
          <w:vertAlign w:val="baseline"/>
        </w:rPr>
        <w:fldChar w:fldCharType="begin" w:fldLock="1"/>
      </w:r>
      <w:r w:rsidRPr="00F76CF9">
        <w:rPr>
          <w:spacing w:val="-2"/>
        </w:rPr>
        <w:instrText>ADDIN CSL_CITATION {"citationItems":[{"id":"ITEM-1","itemData":{"DOI":"10.1007/s00339-019-3156-x","ISSN":"1432-0630","abstract":"In the present study, the effects of doping on the LTP-MnBi phase formation as well as on Mn to Bi ratio in the matrix were investigated. Structural- and magnetic properties of nanocrystalline Mn50−xBi50Crx (x = 0, 1.5, 3, 5) permanent magnet material, prepared by melt-spinning were studied and correlated with the thermal analysis. A more stabilized LTP-MnBi phase is formed with Cr doping. A large enhancement in the coercivity along with magnetization is observed with Cr doping. A magnetization of 54.2 emu/g and a coercivity value of 11.9 kOe were obtained for the composition Mn47Bi50Cr3 at room temperature, which increases to 17.5 kOe at 150 °C. An interesting correlation exists between the thermal as well as the structural- and magnetic properties of the compound. Also, a decrease in magnetic transition temperature is observed in Cr-doped samples, which has been studied in detail. This decrease in magnetic transition temperature helps in the decoupling of structural- and magnetic transition temperature, thereby leading to a formation of more stable LTP-MnBi compound.","author":[{"dropping-particle":"","family":"Anand","given":"Kritika","non-dropping-particle":"","parse-names":false,"suffix":""},{"dropping-particle":"","family":"Christopher","given":"Nithya","non-dropping-particle":"","parse-names":false,"suffix":""},{"dropping-particle":"","family":"Singh","given":"Nidhi","non-dropping-particle":"","parse-names":false,"suffix":""}],"container-title":"Applied Physics A","id":"ITEM-1","issue":"12","issued":{"date-parts":[["2019"]]},"page":"870","title":"Evaluation of structural and magnetic property of Cr-doped MnBi permanent magnet material","type":"article-journal","volume":"125"},"uris":["http://www.mendeley.com/documents/?uuid=42455da7-2724-40d7-9896-a2611d098240"]},{"id":"ITEM-2","itemData":{"DOI":"10.1007/s00339-020-03528-z","ISSN":"1432-0630","abstract":"In the present work, Mn47Bi50Cr3 ribbons were synthesised employing melt spinning at different wheel speeds ranging from 16 to 28 m/s, to study the effect of quenching rate on the microstructure, morphology and magnetic properties of rapidly solidified alloy. X-ray diffraction studies indicate that the FWHM of diffraction peaks for MnBi increases with the increase in wheel speed, leading to a concurrent decrease in the mean grain size. This could be attributed to the high cooling rate causing homogeneous nucleation leading to refined grain size. The maximum value of coercivity of 11.9 kOe and saturation magnetisation of 54.2 emu/g was obtained for the alloy melt spun at 20 m/s, indicating dependence of coercivity on the grain size, and its orientation, which is largely controlled by the wheel speed. Also, XRD pattern confirms that the MnBi phase fraction is found to be maximum at this wheel speed. Therefore, high-performance nanocrystalline Mn47Bi50Cr3 magnetic material has been synthesised by adjusting the wheel speed and thereby tuning the quench rate. In addition, the phase transformation and variation with respect to temperature and time were studied using thermal analysis technique. Stability of magnetic properties of the alloy with respect to time was also studied after the ageing process.","author":[{"dropping-particle":"","family":"Anand","given":"Kritika","non-dropping-particle":"","parse-names":false,"suffix":""},{"dropping-particle":"","family":"Christopher","given":"Nithya","non-dropping-particle":"","parse-names":false,"suffix":""},{"dropping-particle":"","family":"Singh","given":"Nidhi","non-dropping-particle":"","parse-names":false,"suffix":""}],"container-title":"Applied Physics A","id":"ITEM-2","issue":"5","issued":{"date-parts":[["2020"]]},"page":"339","title":"Influence of wheel speed and ageing on nanostructure and magnetic properties of Cr-doped MnBi magnetic material","type":"article-journal","volume":"126"},"uris":["http://www.mendeley.com/documents/?uuid=286a08ca-6fd2-4c58-8577-cfc09adc1cfa"]}],"mendeley":{"formattedCitation":"&lt;sup&gt;21,22&lt;/sup&gt;","plainTextFormattedCitation":"21,22","previouslyFormattedCitation":"&lt;sup&gt;21,22&lt;/sup&gt;"},"properties":{"noteIndex":0},"schema":"https://github.com/citation-style-language/schema/raw/master/csl-citation.json"}</w:instrText>
      </w:r>
      <w:r w:rsidRPr="00F76CF9">
        <w:rPr>
          <w:rStyle w:val="FootnoteReference"/>
          <w:spacing w:val="-2"/>
          <w:sz w:val="18"/>
          <w:szCs w:val="18"/>
          <w:vertAlign w:val="baseline"/>
        </w:rPr>
        <w:fldChar w:fldCharType="separate"/>
      </w:r>
      <w:r w:rsidRPr="00F76CF9">
        <w:rPr>
          <w:spacing w:val="-2"/>
        </w:rPr>
        <w:t>22</w:t>
      </w:r>
      <w:r w:rsidRPr="00F76CF9">
        <w:rPr>
          <w:rStyle w:val="FootnoteReference"/>
          <w:spacing w:val="-2"/>
          <w:sz w:val="18"/>
          <w:szCs w:val="18"/>
          <w:vertAlign w:val="baseline"/>
        </w:rPr>
        <w:fldChar w:fldCharType="end"/>
      </w:r>
      <w:r w:rsidRPr="00F76CF9">
        <w:rPr>
          <w:rStyle w:val="FootnoteReference"/>
          <w:spacing w:val="-2"/>
          <w:sz w:val="18"/>
          <w:szCs w:val="18"/>
          <w:vertAlign w:val="baseline"/>
        </w:rPr>
        <w:t>,23</w:t>
      </w:r>
      <w:r w:rsidR="00BC6514" w:rsidRPr="00F76CF9">
        <w:rPr>
          <w:rStyle w:val="FootnoteReference"/>
          <w:spacing w:val="-2"/>
          <w:sz w:val="18"/>
          <w:szCs w:val="18"/>
          <w:vertAlign w:val="baseline"/>
        </w:rPr>
        <w:t>]</w:t>
      </w:r>
      <w:r w:rsidRPr="00F76CF9">
        <w:rPr>
          <w:spacing w:val="-2"/>
        </w:rPr>
        <w:t xml:space="preserve">, </w:t>
      </w:r>
      <w:bookmarkStart w:id="5" w:name="_Hlk211698706"/>
      <w:r w:rsidRPr="00F76CF9">
        <w:rPr>
          <w:spacing w:val="-2"/>
        </w:rPr>
        <w:t>where</w:t>
      </w:r>
      <w:r w:rsidRPr="00F76CF9">
        <w:t xml:space="preserve"> </w:t>
      </w:r>
      <w:r w:rsidRPr="00F76CF9">
        <w:rPr>
          <w:spacing w:val="-2"/>
        </w:rPr>
        <w:t>the ability of Cr in  enhancing both magnetization and coercivity was</w:t>
      </w:r>
      <w:r w:rsidRPr="00F76CF9">
        <w:t xml:space="preserve"> </w:t>
      </w:r>
      <w:r w:rsidRPr="00F76CF9">
        <w:rPr>
          <w:spacing w:val="-2"/>
        </w:rPr>
        <w:t>observed that led to the best value of 5 MGOe of (BH)</w:t>
      </w:r>
      <w:r w:rsidRPr="00F76CF9">
        <w:rPr>
          <w:spacing w:val="-2"/>
          <w:vertAlign w:val="subscript"/>
        </w:rPr>
        <w:t xml:space="preserve">max </w:t>
      </w:r>
      <w:r w:rsidRPr="00F76CF9">
        <w:rPr>
          <w:spacing w:val="-2"/>
        </w:rPr>
        <w:t>of Cr-doped</w:t>
      </w:r>
      <w:r w:rsidRPr="00F76CF9">
        <w:t xml:space="preserve"> </w:t>
      </w:r>
      <w:r w:rsidRPr="00F76CF9">
        <w:rPr>
          <w:spacing w:val="-6"/>
        </w:rPr>
        <w:t>MnBi. Here, it is worthy to note that, the undoped MnBi material has the</w:t>
      </w:r>
      <w:r w:rsidRPr="00F76CF9">
        <w:t xml:space="preserve"> </w:t>
      </w:r>
      <w:r w:rsidRPr="00F76CF9">
        <w:rPr>
          <w:spacing w:val="-2"/>
        </w:rPr>
        <w:t>low energy product ((BH)</w:t>
      </w:r>
      <w:r w:rsidRPr="00F76CF9">
        <w:rPr>
          <w:spacing w:val="-2"/>
          <w:vertAlign w:val="subscript"/>
        </w:rPr>
        <w:t xml:space="preserve">max </w:t>
      </w:r>
      <w:r w:rsidRPr="00F76CF9">
        <w:rPr>
          <w:spacing w:val="-2"/>
        </w:rPr>
        <w:t>= 0.5 MGOe). The announced magnetic</w:t>
      </w:r>
      <w:r w:rsidRPr="00F76CF9">
        <w:t xml:space="preserve"> p</w:t>
      </w:r>
      <w:r w:rsidRPr="00F76CF9">
        <w:rPr>
          <w:spacing w:val="-6"/>
        </w:rPr>
        <w:t>erformance enhancement, therefore, must be shared to both the intrinsi</w:t>
      </w:r>
      <w:r w:rsidRPr="00F76CF9">
        <w:t xml:space="preserve">c </w:t>
      </w:r>
      <w:r w:rsidRPr="00F76CF9">
        <w:rPr>
          <w:spacing w:val="-2"/>
        </w:rPr>
        <w:t>enhancement of the mother MnBi phase and/or the impacts of the Cr</w:t>
      </w:r>
      <w:r w:rsidRPr="00F76CF9">
        <w:t xml:space="preserve"> </w:t>
      </w:r>
      <w:r w:rsidRPr="00F76CF9">
        <w:rPr>
          <w:spacing w:val="-4"/>
        </w:rPr>
        <w:t>doping. In the second work, the optimal alloy composition Mn</w:t>
      </w:r>
      <w:r w:rsidRPr="00F76CF9">
        <w:rPr>
          <w:spacing w:val="-4"/>
          <w:vertAlign w:val="subscript"/>
        </w:rPr>
        <w:t>47</w:t>
      </w:r>
      <w:r w:rsidRPr="00F76CF9">
        <w:rPr>
          <w:spacing w:val="-4"/>
        </w:rPr>
        <w:t>Bi</w:t>
      </w:r>
      <w:r w:rsidRPr="00F76CF9">
        <w:rPr>
          <w:spacing w:val="-4"/>
          <w:vertAlign w:val="subscript"/>
        </w:rPr>
        <w:t>50</w:t>
      </w:r>
      <w:r w:rsidRPr="00F76CF9">
        <w:rPr>
          <w:spacing w:val="-4"/>
        </w:rPr>
        <w:t>Cr</w:t>
      </w:r>
      <w:r w:rsidRPr="00F76CF9">
        <w:rPr>
          <w:spacing w:val="-4"/>
          <w:vertAlign w:val="subscript"/>
        </w:rPr>
        <w:t>3</w:t>
      </w:r>
      <w:r w:rsidRPr="00F76CF9">
        <w:t xml:space="preserve"> </w:t>
      </w:r>
      <w:r w:rsidRPr="00F76CF9">
        <w:rPr>
          <w:spacing w:val="-2"/>
        </w:rPr>
        <w:t>has been simply used for preparing ribbons that have also the modest</w:t>
      </w:r>
      <w:r w:rsidRPr="00F76CF9">
        <w:t xml:space="preserve"> </w:t>
      </w:r>
      <w:r w:rsidRPr="00F76CF9">
        <w:rPr>
          <w:spacing w:val="4"/>
        </w:rPr>
        <w:t>value (BH)</w:t>
      </w:r>
      <w:r w:rsidRPr="00F76CF9">
        <w:rPr>
          <w:spacing w:val="4"/>
          <w:vertAlign w:val="subscript"/>
        </w:rPr>
        <w:t>max</w:t>
      </w:r>
      <w:r w:rsidRPr="00F76CF9">
        <w:rPr>
          <w:spacing w:val="4"/>
        </w:rPr>
        <w:t xml:space="preserve"> = 5.1 MGOe when melt-spun at 20 m</w:t>
      </w:r>
      <w:r w:rsidR="001A4E54" w:rsidRPr="00F76CF9">
        <w:rPr>
          <w:spacing w:val="4"/>
        </w:rPr>
        <w:t>∙</w:t>
      </w:r>
      <w:r w:rsidRPr="00F76CF9">
        <w:rPr>
          <w:spacing w:val="4"/>
        </w:rPr>
        <w:t>s</w:t>
      </w:r>
      <w:r w:rsidR="001A4E54" w:rsidRPr="00F76CF9">
        <w:rPr>
          <w:spacing w:val="4"/>
          <w:vertAlign w:val="superscript"/>
        </w:rPr>
        <w:t>‒1</w:t>
      </w:r>
      <w:r w:rsidRPr="00F76CF9">
        <w:rPr>
          <w:spacing w:val="4"/>
        </w:rPr>
        <w:t>. So, the</w:t>
      </w:r>
      <w:r w:rsidRPr="00F76CF9">
        <w:rPr>
          <w:spacing w:val="2"/>
        </w:rPr>
        <w:t xml:space="preserve"> further investigation of HMTP Cr dopant is focused to make more</w:t>
      </w:r>
      <w:r w:rsidRPr="00F76CF9">
        <w:t xml:space="preserve"> </w:t>
      </w:r>
      <w:r w:rsidRPr="00F76CF9">
        <w:rPr>
          <w:spacing w:val="-2"/>
        </w:rPr>
        <w:t>clear its impacts on the magnetic properties of doped MnBi that ur</w:t>
      </w:r>
      <w:r w:rsidRPr="00F76CF9">
        <w:t xml:space="preserve">ges </w:t>
      </w:r>
      <w:r w:rsidRPr="00F76CF9">
        <w:rPr>
          <w:spacing w:val="-2"/>
        </w:rPr>
        <w:t>us to investigate the Cr doping again, and in this turn, we try by both</w:t>
      </w:r>
      <w:r w:rsidRPr="00F76CF9">
        <w:t xml:space="preserve"> theoretically (DFT consideration) and experimentally. </w:t>
      </w:r>
    </w:p>
    <w:bookmarkEnd w:id="5"/>
    <w:p w14:paraId="49EC844C" w14:textId="77777777" w:rsidR="00197B4F" w:rsidRPr="00F76CF9" w:rsidRDefault="00197B4F" w:rsidP="00D30C05">
      <w:pPr>
        <w:pStyle w:val="JMMM-Content"/>
      </w:pPr>
      <w:r w:rsidRPr="00F76CF9">
        <w:rPr>
          <w:spacing w:val="4"/>
        </w:rPr>
        <w:t>To better understand the ability of Cr dopant in adjusting the</w:t>
      </w:r>
      <w:r w:rsidRPr="00F76CF9">
        <w:t xml:space="preserve"> magnetic performance of MnBi material, in this work, we examine </w:t>
      </w:r>
      <w:r w:rsidRPr="00F76CF9">
        <w:rPr>
          <w:spacing w:val="2"/>
        </w:rPr>
        <w:t xml:space="preserve">the effects of doping MnBi with Cr by using the density functional </w:t>
      </w:r>
      <w:r w:rsidRPr="00F76CF9">
        <w:rPr>
          <w:spacing w:val="-4"/>
        </w:rPr>
        <w:t>theory (DFT) calculations supplemented with the experimental results</w:t>
      </w:r>
      <w:r w:rsidRPr="00F76CF9">
        <w:t xml:space="preserve">. </w:t>
      </w:r>
      <w:r w:rsidRPr="00F76CF9">
        <w:rPr>
          <w:spacing w:val="-2"/>
        </w:rPr>
        <w:t>Both studies shown that the coercivity H</w:t>
      </w:r>
      <w:r w:rsidRPr="00F76CF9">
        <w:rPr>
          <w:spacing w:val="-2"/>
          <w:vertAlign w:val="subscript"/>
        </w:rPr>
        <w:t>c</w:t>
      </w:r>
      <w:r w:rsidRPr="00F76CF9">
        <w:rPr>
          <w:spacing w:val="-2"/>
        </w:rPr>
        <w:t xml:space="preserve"> of Cr-doped MnBi can be</w:t>
      </w:r>
      <w:r w:rsidRPr="00F76CF9">
        <w:t xml:space="preserve"> enhanced while the spontaneous magnetization M</w:t>
      </w:r>
      <w:r w:rsidRPr="00F76CF9">
        <w:rPr>
          <w:vertAlign w:val="subscript"/>
        </w:rPr>
        <w:t xml:space="preserve">sp </w:t>
      </w:r>
      <w:r w:rsidRPr="00F76CF9">
        <w:t xml:space="preserve">may have both </w:t>
      </w:r>
      <w:r w:rsidRPr="00F76CF9">
        <w:rPr>
          <w:spacing w:val="2"/>
        </w:rPr>
        <w:t>tendency of increase as well decrease. All the results of DFT and</w:t>
      </w:r>
      <w:r w:rsidRPr="00F76CF9">
        <w:t xml:space="preserve"> experiments are presented in details.</w:t>
      </w:r>
    </w:p>
    <w:p w14:paraId="26038AF9" w14:textId="77777777" w:rsidR="00197B4F" w:rsidRPr="00F76CF9" w:rsidRDefault="00197B4F" w:rsidP="007C4835">
      <w:pPr>
        <w:pStyle w:val="JMMM-Content"/>
        <w:spacing w:line="360" w:lineRule="auto"/>
        <w:rPr>
          <w:bCs/>
        </w:rPr>
      </w:pPr>
    </w:p>
    <w:p w14:paraId="119C38CB" w14:textId="60EB05EF" w:rsidR="00197B4F" w:rsidRPr="00F76CF9" w:rsidRDefault="00197B4F" w:rsidP="00885AEB">
      <w:pPr>
        <w:pStyle w:val="JMMM-Heading1"/>
      </w:pPr>
      <w:r w:rsidRPr="00F76CF9">
        <w:rPr>
          <w:lang w:val="vi-VN"/>
        </w:rPr>
        <w:t xml:space="preserve">2. </w:t>
      </w:r>
      <w:r w:rsidRPr="00F76CF9">
        <w:tab/>
      </w:r>
      <w:r w:rsidRPr="00F76CF9">
        <w:rPr>
          <w:lang w:val="vi-VN"/>
        </w:rPr>
        <w:t>Method</w:t>
      </w:r>
      <w:r w:rsidRPr="00F76CF9">
        <w:t>s</w:t>
      </w:r>
    </w:p>
    <w:p w14:paraId="55546989" w14:textId="77777777" w:rsidR="00197B4F" w:rsidRPr="00F76CF9" w:rsidRDefault="00197B4F" w:rsidP="00F76CF9">
      <w:pPr>
        <w:pStyle w:val="JMMM-Content"/>
        <w:spacing w:line="360" w:lineRule="auto"/>
        <w:rPr>
          <w:b/>
        </w:rPr>
      </w:pPr>
    </w:p>
    <w:p w14:paraId="78C8B9D5" w14:textId="77777777" w:rsidR="001A4E54" w:rsidRPr="00F76CF9" w:rsidRDefault="00197B4F" w:rsidP="00885AEB">
      <w:pPr>
        <w:pStyle w:val="JMMM-Heading2"/>
      </w:pPr>
      <w:r w:rsidRPr="00F76CF9">
        <w:t xml:space="preserve">2.1 </w:t>
      </w:r>
      <w:r w:rsidRPr="00F76CF9">
        <w:tab/>
        <w:t>Computational details</w:t>
      </w:r>
    </w:p>
    <w:p w14:paraId="54BAD073" w14:textId="6A8CE947" w:rsidR="00197B4F" w:rsidRPr="00F76CF9" w:rsidRDefault="00197B4F" w:rsidP="00D30C05">
      <w:pPr>
        <w:pStyle w:val="JMMM-Content"/>
      </w:pPr>
      <w:r w:rsidRPr="00F76CF9">
        <w:lastRenderedPageBreak/>
        <w:t xml:space="preserve">To explore the structural and magnetic properties of MnBi and </w:t>
      </w:r>
      <w:r w:rsidRPr="00F76CF9">
        <w:rPr>
          <w:spacing w:val="2"/>
        </w:rPr>
        <w:t>Mn</w:t>
      </w:r>
      <w:r w:rsidRPr="00F76CF9">
        <w:rPr>
          <w:spacing w:val="2"/>
          <w:vertAlign w:val="subscript"/>
        </w:rPr>
        <w:t>55-x</w:t>
      </w:r>
      <w:r w:rsidRPr="00F76CF9">
        <w:rPr>
          <w:spacing w:val="2"/>
        </w:rPr>
        <w:t>Cr</w:t>
      </w:r>
      <w:r w:rsidRPr="00F76CF9">
        <w:rPr>
          <w:spacing w:val="2"/>
          <w:vertAlign w:val="subscript"/>
        </w:rPr>
        <w:t>x</w:t>
      </w:r>
      <w:r w:rsidRPr="00F76CF9">
        <w:rPr>
          <w:spacing w:val="2"/>
        </w:rPr>
        <w:t>Bi</w:t>
      </w:r>
      <w:r w:rsidRPr="00F76CF9">
        <w:rPr>
          <w:spacing w:val="2"/>
          <w:vertAlign w:val="subscript"/>
        </w:rPr>
        <w:t>45</w:t>
      </w:r>
      <w:r w:rsidRPr="00F76CF9">
        <w:rPr>
          <w:spacing w:val="2"/>
        </w:rPr>
        <w:t>, we perform first-principles calculations using the</w:t>
      </w:r>
      <w:r w:rsidRPr="00F76CF9">
        <w:t xml:space="preserve"> </w:t>
      </w:r>
      <w:r w:rsidRPr="00F76CF9">
        <w:rPr>
          <w:spacing w:val="-4"/>
        </w:rPr>
        <w:t xml:space="preserve">Amsterdam Modeling Suite (AMS) package </w:t>
      </w:r>
      <w:r w:rsidR="001A4E54" w:rsidRPr="00F76CF9">
        <w:rPr>
          <w:spacing w:val="-4"/>
        </w:rPr>
        <w:t>[</w:t>
      </w:r>
      <w:r w:rsidRPr="00F76CF9">
        <w:rPr>
          <w:rStyle w:val="FootnoteReference"/>
          <w:spacing w:val="-4"/>
          <w:sz w:val="18"/>
          <w:szCs w:val="18"/>
          <w:vertAlign w:val="baseline"/>
        </w:rPr>
        <w:fldChar w:fldCharType="begin" w:fldLock="1"/>
      </w:r>
      <w:r w:rsidRPr="00F76CF9">
        <w:rPr>
          <w:spacing w:val="-4"/>
        </w:rPr>
        <w:instrText>ADDIN CSL_CITATION {"citationItems":[{"id":"ITEM-1","itemData":{"DOI":"10.1038/s43588-022-00349-3","ISSN":"2662-8457","abstract":"Interatomic potentials (IAPs), which describe the potential energy surface of atoms, are a fundamental input for atomistic simulations. However, existing IAPs are either fitted to narrow chemistries or too inaccurate for general applications. Here we report a universal IAP for materials based on graph neural networks with three-body interactions (M3GNet). The M3GNet IAP was trained on the massive database of structural relaxations performed by the Materials Project over the past ten years and has broad applications in structural relaxation, dynamic simulations and property prediction of materials across diverse chemical spaces. About 1.8 million materials from a screening of 31 million hypothetical crystal structures were identified to be potentially stable against existing Materials Project crystals based on M3GNet energies. Of the top 2,000 materials with the lowest energies above the convex hull, 1,578 were verified to be stable using density functional theory calculations. These results demonstrate a machine learning-accelerated pathway to the discovery of synthesizable materials with exceptional properties.","author":[{"dropping-particle":"","family":"Chen","given":"Chi","non-dropping-particle":"","parse-names":false,"suffix":""},{"dropping-particle":"","family":"Ong","given":"Shyue Ping","non-dropping-particle":"","parse-names":false,"suffix":""}],"container-title":"Nature Computational Science","id":"ITEM-1","issue":"11","issued":{"date-parts":[["2022"]]},"page":"718-728","title":"A universal graph deep learning interatomic potential for the periodic table","type":"article-journal","volume":"2"},"uris":["http://www.mendeley.com/documents/?uuid=3d088172-122e-4057-8352-5eaecb1ff1a0"]},{"id":"ITEM-2","itemData":{"DOI":"10.1021/jp3044225","ISSN":"1932-7447","author":[{"dropping-particle":"","family":"Verzijl","given":"C J O","non-dropping-particle":"","parse-names":false,"suffix":""},{"dropping-particle":"","family":"Thijssen","given":"J M","non-dropping-particle":"","parse-names":false,"suffix":""}],"container-title":"The Journal of Physical Chemistry C","id":"ITEM-2","issue":"46","issued":{"date-parts":[["2012","11","26"]]},"note":"doi: 10.1021/jp3044225","page":"24393-24412","publisher":"American Chemical Society","title":"DFT-Based Molecular Transport Implementation in ADF/BAND","type":"article-journal","volume":"116"},"uris":["http://www.mendeley.com/documents/?uuid=eea219cc-0c3e-48c2-aa42-2f375ad5f46d"]}],"mendeley":{"formattedCitation":"&lt;sup&gt;24,25&lt;/sup&gt;","plainTextFormattedCitation":"24,25","previouslyFormattedCitation":"&lt;sup&gt;24,25&lt;/sup&gt;"},"properties":{"noteIndex":0},"schema":"https://github.com/citation-style-language/schema/raw/master/csl-citation.json"}</w:instrText>
      </w:r>
      <w:r w:rsidRPr="00F76CF9">
        <w:rPr>
          <w:rStyle w:val="FootnoteReference"/>
          <w:spacing w:val="-4"/>
          <w:sz w:val="18"/>
          <w:szCs w:val="18"/>
          <w:vertAlign w:val="baseline"/>
        </w:rPr>
        <w:fldChar w:fldCharType="separate"/>
      </w:r>
      <w:r w:rsidRPr="00F76CF9">
        <w:rPr>
          <w:spacing w:val="-4"/>
        </w:rPr>
        <w:t>24,2</w:t>
      </w:r>
      <w:r w:rsidRPr="00F76CF9">
        <w:rPr>
          <w:rStyle w:val="FootnoteReference"/>
          <w:spacing w:val="-4"/>
          <w:sz w:val="18"/>
          <w:szCs w:val="18"/>
          <w:vertAlign w:val="baseline"/>
        </w:rPr>
        <w:fldChar w:fldCharType="end"/>
      </w:r>
      <w:r w:rsidRPr="00F76CF9">
        <w:rPr>
          <w:spacing w:val="-4"/>
        </w:rPr>
        <w:t>5</w:t>
      </w:r>
      <w:r w:rsidR="001A4E54" w:rsidRPr="00F76CF9">
        <w:rPr>
          <w:spacing w:val="-4"/>
        </w:rPr>
        <w:t>]</w:t>
      </w:r>
      <w:r w:rsidRPr="00F76CF9">
        <w:rPr>
          <w:spacing w:val="-4"/>
        </w:rPr>
        <w:t>. All periodic DFT</w:t>
      </w:r>
      <w:r w:rsidRPr="00F76CF9">
        <w:t xml:space="preserve"> optimizations are performed using the </w:t>
      </w:r>
      <w:r w:rsidRPr="00F76CF9">
        <w:rPr>
          <w:rStyle w:val="Strong"/>
          <w:b w:val="0"/>
          <w:bCs w:val="0"/>
        </w:rPr>
        <w:t xml:space="preserve">M3GNet-UP-2022 machine </w:t>
      </w:r>
      <w:r w:rsidRPr="00F76CF9">
        <w:rPr>
          <w:rStyle w:val="Strong"/>
          <w:b w:val="0"/>
          <w:bCs w:val="0"/>
          <w:spacing w:val="2"/>
        </w:rPr>
        <w:t xml:space="preserve">learning (ML) potential </w:t>
      </w:r>
      <w:r w:rsidR="001A4E54" w:rsidRPr="00F76CF9">
        <w:rPr>
          <w:rStyle w:val="Strong"/>
          <w:b w:val="0"/>
          <w:bCs w:val="0"/>
          <w:spacing w:val="2"/>
        </w:rPr>
        <w:t>[</w:t>
      </w:r>
      <w:r w:rsidRPr="00F76CF9">
        <w:rPr>
          <w:rStyle w:val="FootnoteReference"/>
          <w:spacing w:val="2"/>
          <w:sz w:val="18"/>
          <w:szCs w:val="18"/>
          <w:vertAlign w:val="baseline"/>
        </w:rPr>
        <w:t>24</w:t>
      </w:r>
      <w:r w:rsidR="001A4E54" w:rsidRPr="00F76CF9">
        <w:rPr>
          <w:rStyle w:val="FootnoteReference"/>
          <w:spacing w:val="2"/>
          <w:sz w:val="18"/>
          <w:szCs w:val="18"/>
          <w:vertAlign w:val="baseline"/>
        </w:rPr>
        <w:t>]</w:t>
      </w:r>
      <w:r w:rsidRPr="00F76CF9">
        <w:rPr>
          <w:spacing w:val="2"/>
        </w:rPr>
        <w:t xml:space="preserve"> and the Quasi-Newton optimization</w:t>
      </w:r>
      <w:r w:rsidRPr="00F76CF9">
        <w:t xml:space="preserve"> approach </w:t>
      </w:r>
      <w:r w:rsidR="001A4E54" w:rsidRPr="00F76CF9">
        <w:t>[</w:t>
      </w:r>
      <w:r w:rsidRPr="00F76CF9">
        <w:t>2</w:t>
      </w:r>
      <w:r w:rsidRPr="00F76CF9">
        <w:rPr>
          <w:rStyle w:val="FootnoteReference"/>
          <w:sz w:val="18"/>
          <w:szCs w:val="18"/>
          <w:vertAlign w:val="baseline"/>
        </w:rPr>
        <w:t>6</w:t>
      </w:r>
      <w:r w:rsidR="001A4E54" w:rsidRPr="00F76CF9">
        <w:rPr>
          <w:rStyle w:val="FootnoteReference"/>
          <w:sz w:val="18"/>
          <w:szCs w:val="18"/>
          <w:vertAlign w:val="baseline"/>
        </w:rPr>
        <w:t>]</w:t>
      </w:r>
      <w:r w:rsidRPr="00F76CF9">
        <w:t>. Deep learning algorithms generate the M3GNet-</w:t>
      </w:r>
      <w:r w:rsidRPr="00F76CF9">
        <w:rPr>
          <w:spacing w:val="-2"/>
        </w:rPr>
        <w:t>UP-</w:t>
      </w:r>
      <w:r w:rsidRPr="00F76CF9">
        <w:rPr>
          <w:spacing w:val="2"/>
        </w:rPr>
        <w:t>2022 set of potentials to provide an accuracy comparable with the</w:t>
      </w:r>
      <w:r w:rsidRPr="00F76CF9">
        <w:t xml:space="preserve"> </w:t>
      </w:r>
      <w:r w:rsidRPr="00F76CF9">
        <w:rPr>
          <w:spacing w:val="4"/>
        </w:rPr>
        <w:t xml:space="preserve">generalized gradient approximation (GGA) with Perdew, Burke, </w:t>
      </w:r>
      <w:r w:rsidRPr="00F76CF9">
        <w:t xml:space="preserve">and Ernzerhof (PBE) exchange−correlation functional </w:t>
      </w:r>
      <w:r w:rsidR="001A4E54" w:rsidRPr="00F76CF9">
        <w:t>[</w:t>
      </w:r>
      <w:r w:rsidRPr="00F76CF9">
        <w:rPr>
          <w:rStyle w:val="FootnoteReference"/>
          <w:sz w:val="18"/>
          <w:szCs w:val="18"/>
          <w:vertAlign w:val="baseline"/>
        </w:rPr>
        <w:t>26</w:t>
      </w:r>
      <w:r w:rsidR="001A4E54" w:rsidRPr="00F76CF9">
        <w:rPr>
          <w:rStyle w:val="FootnoteReference"/>
          <w:sz w:val="18"/>
          <w:szCs w:val="18"/>
          <w:vertAlign w:val="baseline"/>
        </w:rPr>
        <w:t>]</w:t>
      </w:r>
      <w:r w:rsidRPr="00F76CF9">
        <w:t xml:space="preserve">. Lattice </w:t>
      </w:r>
      <w:r w:rsidRPr="00F76CF9">
        <w:rPr>
          <w:spacing w:val="-2"/>
        </w:rPr>
        <w:t>parameters and atom coordinates are optimized until the stress-energy</w:t>
      </w:r>
      <w:r w:rsidRPr="00F76CF9">
        <w:t xml:space="preserve"> </w:t>
      </w:r>
      <w:r w:rsidRPr="00F76CF9">
        <w:rPr>
          <w:spacing w:val="-2"/>
        </w:rPr>
        <w:t>per atom is less than 10</w:t>
      </w:r>
      <w:r w:rsidR="001A4E54" w:rsidRPr="00F76CF9">
        <w:rPr>
          <w:spacing w:val="-2"/>
        </w:rPr>
        <w:t xml:space="preserve"> eV∙Å</w:t>
      </w:r>
      <w:r w:rsidR="001A4E54" w:rsidRPr="00F76CF9">
        <w:rPr>
          <w:spacing w:val="-2"/>
          <w:vertAlign w:val="superscript"/>
        </w:rPr>
        <w:t xml:space="preserve">‒1 </w:t>
      </w:r>
      <w:r w:rsidR="001A4E54" w:rsidRPr="00F76CF9">
        <w:rPr>
          <w:spacing w:val="-2"/>
        </w:rPr>
        <w:t xml:space="preserve">to </w:t>
      </w:r>
      <w:r w:rsidRPr="00F76CF9">
        <w:rPr>
          <w:spacing w:val="-2"/>
        </w:rPr>
        <w:t>5 eV</w:t>
      </w:r>
      <w:r w:rsidR="001A4E54" w:rsidRPr="00F76CF9">
        <w:rPr>
          <w:spacing w:val="-2"/>
        </w:rPr>
        <w:t>∙Å</w:t>
      </w:r>
      <w:r w:rsidR="001A4E54" w:rsidRPr="00F76CF9">
        <w:rPr>
          <w:spacing w:val="-2"/>
          <w:vertAlign w:val="superscript"/>
        </w:rPr>
        <w:t>‒1</w:t>
      </w:r>
      <w:r w:rsidR="001A4E54" w:rsidRPr="00F76CF9">
        <w:rPr>
          <w:spacing w:val="-2"/>
        </w:rPr>
        <w:t xml:space="preserve"> </w:t>
      </w:r>
      <w:r w:rsidRPr="00F76CF9">
        <w:rPr>
          <w:spacing w:val="-2"/>
        </w:rPr>
        <w:t>and the energy difference</w:t>
      </w:r>
      <w:r w:rsidRPr="00F76CF9">
        <w:t xml:space="preserve"> between two consecutive steps is less than 10</w:t>
      </w:r>
      <w:r w:rsidR="001A4E54" w:rsidRPr="00F76CF9">
        <w:t xml:space="preserve"> eV to </w:t>
      </w:r>
      <w:r w:rsidRPr="00F76CF9">
        <w:t xml:space="preserve">3 eV. </w:t>
      </w:r>
    </w:p>
    <w:p w14:paraId="1DDBBEB8" w14:textId="5AEB9D9B" w:rsidR="00197B4F" w:rsidRPr="00F76CF9" w:rsidRDefault="00197B4F" w:rsidP="00D30C05">
      <w:pPr>
        <w:pStyle w:val="JMMM-Content"/>
      </w:pPr>
      <w:r w:rsidRPr="00F76CF9">
        <w:rPr>
          <w:spacing w:val="-2"/>
        </w:rPr>
        <w:t>The electronic properties of the compounds are determined using</w:t>
      </w:r>
      <w:r w:rsidRPr="00F76CF9">
        <w:t xml:space="preserve"> a double-zeta polarization (DZP) basis set in which the core orbitals </w:t>
      </w:r>
      <w:r w:rsidRPr="00F76CF9">
        <w:rPr>
          <w:spacing w:val="-2"/>
        </w:rPr>
        <w:t>are considered frozen during the self-consistent field procedure. Spin-</w:t>
      </w:r>
      <w:r w:rsidRPr="00F76CF9">
        <w:rPr>
          <w:spacing w:val="2"/>
        </w:rPr>
        <w:t>polarized DFT calculations are conducted within the generalized</w:t>
      </w:r>
      <w:r w:rsidRPr="00F76CF9">
        <w:t xml:space="preserve"> gradient approximation (GGA) </w:t>
      </w:r>
      <w:r w:rsidR="001A4E54" w:rsidRPr="00F76CF9">
        <w:t>[</w:t>
      </w:r>
      <w:r w:rsidRPr="00F76CF9">
        <w:rPr>
          <w:rStyle w:val="FootnoteReference"/>
          <w:sz w:val="18"/>
          <w:szCs w:val="18"/>
          <w:vertAlign w:val="baseline"/>
        </w:rPr>
        <w:t>27</w:t>
      </w:r>
      <w:r w:rsidR="001A4E54" w:rsidRPr="00F76CF9">
        <w:rPr>
          <w:rStyle w:val="FootnoteReference"/>
          <w:sz w:val="18"/>
          <w:szCs w:val="18"/>
          <w:vertAlign w:val="baseline"/>
        </w:rPr>
        <w:t>]</w:t>
      </w:r>
      <w:r w:rsidRPr="00F76CF9">
        <w:t xml:space="preserve">. We also incorporate spin-orbit </w:t>
      </w:r>
      <w:r w:rsidRPr="00F76CF9">
        <w:rPr>
          <w:spacing w:val="2"/>
        </w:rPr>
        <w:t>coupling (SOC) effects in non-collinear computations to precisely</w:t>
      </w:r>
      <w:r w:rsidRPr="00F76CF9">
        <w:t xml:space="preserve"> predict the magnetic properties of these compounds.</w:t>
      </w:r>
    </w:p>
    <w:p w14:paraId="3D30E800" w14:textId="77777777" w:rsidR="00197B4F" w:rsidRPr="00F76CF9" w:rsidRDefault="00197B4F" w:rsidP="00197B4F">
      <w:pPr>
        <w:pStyle w:val="JMMM-Content"/>
      </w:pPr>
    </w:p>
    <w:p w14:paraId="123064C0" w14:textId="38FBF79E" w:rsidR="00197B4F" w:rsidRPr="00F76CF9" w:rsidRDefault="00197B4F" w:rsidP="00197B4F">
      <w:pPr>
        <w:pStyle w:val="JMMM-Heading2"/>
      </w:pPr>
      <w:r w:rsidRPr="00F76CF9">
        <w:t xml:space="preserve">2.2 </w:t>
      </w:r>
      <w:r w:rsidRPr="00F76CF9">
        <w:tab/>
        <w:t>Sample preparation</w:t>
      </w:r>
    </w:p>
    <w:p w14:paraId="12692D10" w14:textId="77777777" w:rsidR="00197B4F" w:rsidRPr="00F76CF9" w:rsidRDefault="00197B4F" w:rsidP="00197B4F">
      <w:pPr>
        <w:pStyle w:val="JMMM-Content"/>
        <w:rPr>
          <w:bCs/>
        </w:rPr>
      </w:pPr>
    </w:p>
    <w:p w14:paraId="6595CD4C" w14:textId="3FDA5CF1" w:rsidR="00197B4F" w:rsidRPr="00F76CF9" w:rsidRDefault="00197B4F" w:rsidP="00D30C05">
      <w:pPr>
        <w:pStyle w:val="JMMM-Content"/>
      </w:pPr>
      <w:r w:rsidRPr="00F76CF9">
        <w:t>The MnBi-based alloy of Mn</w:t>
      </w:r>
      <w:r w:rsidRPr="00F76CF9">
        <w:rPr>
          <w:vertAlign w:val="subscript"/>
        </w:rPr>
        <w:t>55</w:t>
      </w:r>
      <w:r w:rsidRPr="00F76CF9">
        <w:t>Bi</w:t>
      </w:r>
      <w:r w:rsidRPr="00F76CF9">
        <w:rPr>
          <w:vertAlign w:val="subscript"/>
        </w:rPr>
        <w:t>45</w:t>
      </w:r>
      <w:r w:rsidRPr="00F76CF9">
        <w:t xml:space="preserve"> has been chosen as a mother </w:t>
      </w:r>
      <w:r w:rsidRPr="00F76CF9">
        <w:rPr>
          <w:spacing w:val="-2"/>
        </w:rPr>
        <w:t xml:space="preserve">to which Cr-dopant is doped. </w:t>
      </w:r>
      <w:bookmarkStart w:id="6" w:name="_Hlk200094985"/>
      <w:r w:rsidRPr="00F76CF9">
        <w:rPr>
          <w:spacing w:val="-2"/>
        </w:rPr>
        <w:t>To prepare the Cr-doped, Mn-enriched</w:t>
      </w:r>
      <w:r w:rsidRPr="00F76CF9">
        <w:t xml:space="preserve"> compositions of </w:t>
      </w:r>
      <w:bookmarkStart w:id="7" w:name="_Hlk193466221"/>
      <w:r w:rsidRPr="00F76CF9">
        <w:t>Mn</w:t>
      </w:r>
      <w:r w:rsidRPr="00F76CF9">
        <w:rPr>
          <w:vertAlign w:val="subscript"/>
        </w:rPr>
        <w:t>55-x</w:t>
      </w:r>
      <w:r w:rsidRPr="00F76CF9">
        <w:t>Cr</w:t>
      </w:r>
      <w:r w:rsidRPr="00F76CF9">
        <w:rPr>
          <w:vertAlign w:val="subscript"/>
        </w:rPr>
        <w:t>x</w:t>
      </w:r>
      <w:r w:rsidRPr="00F76CF9">
        <w:t>Bi</w:t>
      </w:r>
      <w:r w:rsidRPr="00F76CF9">
        <w:rPr>
          <w:vertAlign w:val="subscript"/>
        </w:rPr>
        <w:t>45</w:t>
      </w:r>
      <w:bookmarkEnd w:id="7"/>
      <w:r w:rsidRPr="00F76CF9">
        <w:t xml:space="preserve">, where x is 0, 2.5, 5.0, 7.5, and 10.0, </w:t>
      </w:r>
      <w:r w:rsidRPr="00F76CF9">
        <w:rPr>
          <w:spacing w:val="-4"/>
        </w:rPr>
        <w:t>the arc-melting technique has been used with the high purity substances</w:t>
      </w:r>
      <w:r w:rsidRPr="00F76CF9">
        <w:t xml:space="preserve"> </w:t>
      </w:r>
      <w:r w:rsidRPr="00F76CF9">
        <w:rPr>
          <w:spacing w:val="-6"/>
        </w:rPr>
        <w:t>of Mn, Bi and Cr. To avoid the change of prepared ribbons’ composition</w:t>
      </w:r>
      <w:r w:rsidRPr="00F76CF9">
        <w:t xml:space="preserve"> </w:t>
      </w:r>
      <w:r w:rsidRPr="00F76CF9">
        <w:rPr>
          <w:spacing w:val="-2"/>
        </w:rPr>
        <w:t xml:space="preserve">from the desired one, the starting alloys were arc-melted by using </w:t>
      </w:r>
      <w:bookmarkStart w:id="8" w:name="_Hlk200037493"/>
      <w:bookmarkStart w:id="9" w:name="_Hlk211351445"/>
      <w:r w:rsidRPr="00F76CF9">
        <w:rPr>
          <w:spacing w:val="-2"/>
        </w:rPr>
        <w:t>the</w:t>
      </w:r>
      <w:r w:rsidRPr="00F76CF9">
        <w:t xml:space="preserve"> </w:t>
      </w:r>
      <w:r w:rsidRPr="00F76CF9">
        <w:rPr>
          <w:spacing w:val="-2"/>
        </w:rPr>
        <w:t>auxiliary eutectic alloy of Cr</w:t>
      </w:r>
      <w:r w:rsidRPr="00F76CF9">
        <w:rPr>
          <w:spacing w:val="-2"/>
          <w:vertAlign w:val="subscript"/>
        </w:rPr>
        <w:t>94.6</w:t>
      </w:r>
      <w:r w:rsidRPr="00F76CF9">
        <w:rPr>
          <w:spacing w:val="-2"/>
        </w:rPr>
        <w:t>Bi</w:t>
      </w:r>
      <w:r w:rsidRPr="00F76CF9">
        <w:rPr>
          <w:spacing w:val="-2"/>
          <w:vertAlign w:val="subscript"/>
        </w:rPr>
        <w:t>5.4</w:t>
      </w:r>
      <w:bookmarkEnd w:id="8"/>
      <w:r w:rsidRPr="00F76CF9">
        <w:rPr>
          <w:spacing w:val="-2"/>
        </w:rPr>
        <w:t xml:space="preserve"> </w:t>
      </w:r>
      <w:bookmarkEnd w:id="9"/>
      <w:r w:rsidR="001A4E54" w:rsidRPr="00F76CF9">
        <w:rPr>
          <w:spacing w:val="-2"/>
        </w:rPr>
        <w:t>[</w:t>
      </w:r>
      <w:r w:rsidRPr="00F76CF9">
        <w:rPr>
          <w:spacing w:val="-2"/>
        </w:rPr>
        <w:fldChar w:fldCharType="begin" w:fldLock="1"/>
      </w:r>
      <w:r w:rsidRPr="00F76CF9">
        <w:rPr>
          <w:spacing w:val="-2"/>
        </w:rPr>
        <w:instrText>ADDIN CSL_CITATION {"citationItems":[{"id":"ITEM-1","itemData":{"DOI":"10.1007/BF02881279","ISSN":"0197-0216","author":[{"dropping-particle":"","family":"Venkatraman","given":"M","non-dropping-particle":"","parse-names":false,"suffix":""},{"dropping-particle":"","family":"Neumann","given":"J P","non-dropping-particle":"","parse-names":false,"suffix":""}],"container-title":"Bulletin of Alloy Phase Diagrams","id":"ITEM-1","issue":"3","issued":{"date-parts":[["1988"]]},"page":"271-273","title":"The Bi−Cr (Bismuth-Chromium) system","type":"article-journal","volume":"9"},"uris":["http://www.mendeley.com/documents/?uuid=57e305c7-435f-4320-9083-b3d0bfaaef63"]}],"mendeley":{"formattedCitation":"&lt;sup&gt;28&lt;/sup&gt;","plainTextFormattedCitation":"28","previouslyFormattedCitation":"&lt;sup&gt;28&lt;/sup&gt;"},"properties":{"noteIndex":0},"schema":"https://github.com/citation-style-language/schema/raw/master/csl-citation.json"}</w:instrText>
      </w:r>
      <w:r w:rsidRPr="00F76CF9">
        <w:rPr>
          <w:spacing w:val="-2"/>
        </w:rPr>
        <w:fldChar w:fldCharType="separate"/>
      </w:r>
      <w:r w:rsidRPr="00F76CF9">
        <w:rPr>
          <w:spacing w:val="-2"/>
        </w:rPr>
        <w:t>28</w:t>
      </w:r>
      <w:r w:rsidRPr="00F76CF9">
        <w:rPr>
          <w:spacing w:val="-2"/>
        </w:rPr>
        <w:fldChar w:fldCharType="end"/>
      </w:r>
      <w:r w:rsidR="001A4E54" w:rsidRPr="00F76CF9">
        <w:rPr>
          <w:spacing w:val="-2"/>
        </w:rPr>
        <w:t>]</w:t>
      </w:r>
      <w:r w:rsidRPr="00F76CF9">
        <w:rPr>
          <w:spacing w:val="-2"/>
        </w:rPr>
        <w:t xml:space="preserve"> and the intermediate alloys</w:t>
      </w:r>
      <w:r w:rsidRPr="00F76CF9">
        <w:t xml:space="preserve"> </w:t>
      </w:r>
      <w:r w:rsidRPr="00F76CF9">
        <w:rPr>
          <w:spacing w:val="2"/>
        </w:rPr>
        <w:t>of MnaBib with the balanced a and b coefficients to form the final</w:t>
      </w:r>
      <w:r w:rsidRPr="00F76CF9">
        <w:t xml:space="preserve"> </w:t>
      </w:r>
      <w:r w:rsidRPr="00F76CF9">
        <w:rPr>
          <w:spacing w:val="-2"/>
        </w:rPr>
        <w:t>desired composition of Mn</w:t>
      </w:r>
      <w:r w:rsidRPr="00F76CF9">
        <w:rPr>
          <w:spacing w:val="-2"/>
          <w:vertAlign w:val="subscript"/>
        </w:rPr>
        <w:t>55-x</w:t>
      </w:r>
      <w:r w:rsidRPr="00F76CF9">
        <w:rPr>
          <w:spacing w:val="-2"/>
        </w:rPr>
        <w:t>Cr</w:t>
      </w:r>
      <w:r w:rsidRPr="00F76CF9">
        <w:rPr>
          <w:spacing w:val="-2"/>
          <w:vertAlign w:val="subscript"/>
        </w:rPr>
        <w:t>x</w:t>
      </w:r>
      <w:r w:rsidRPr="00F76CF9">
        <w:rPr>
          <w:spacing w:val="-2"/>
        </w:rPr>
        <w:t>Bi</w:t>
      </w:r>
      <w:r w:rsidRPr="00F76CF9">
        <w:rPr>
          <w:spacing w:val="-2"/>
          <w:vertAlign w:val="subscript"/>
        </w:rPr>
        <w:t>45</w:t>
      </w:r>
      <w:r w:rsidRPr="00F76CF9">
        <w:rPr>
          <w:spacing w:val="-2"/>
        </w:rPr>
        <w:t xml:space="preserve">. </w:t>
      </w:r>
      <w:bookmarkStart w:id="10" w:name="_Hlk211348710"/>
      <w:r w:rsidRPr="00F76CF9">
        <w:rPr>
          <w:spacing w:val="-2"/>
        </w:rPr>
        <w:t>It was observed that the weight</w:t>
      </w:r>
      <w:r w:rsidRPr="00F76CF9">
        <w:t xml:space="preserve"> </w:t>
      </w:r>
      <w:r w:rsidRPr="00F76CF9">
        <w:rPr>
          <w:spacing w:val="-2"/>
        </w:rPr>
        <w:t>difference of samples before and after arc-melting did not exceed 1%.</w:t>
      </w:r>
    </w:p>
    <w:bookmarkEnd w:id="6"/>
    <w:bookmarkEnd w:id="10"/>
    <w:p w14:paraId="3EF1DB9D" w14:textId="70A6439B" w:rsidR="00197B4F" w:rsidRPr="00F76CF9" w:rsidRDefault="00197B4F" w:rsidP="00D30C05">
      <w:pPr>
        <w:pStyle w:val="JMMM-Content"/>
      </w:pPr>
      <w:r w:rsidRPr="00F76CF9">
        <w:rPr>
          <w:spacing w:val="-2"/>
        </w:rPr>
        <w:t>These substances were weighted for the desired compositions fo</w:t>
      </w:r>
      <w:r w:rsidRPr="00F76CF9">
        <w:t xml:space="preserve">r </w:t>
      </w:r>
      <w:r w:rsidRPr="00F76CF9">
        <w:rPr>
          <w:spacing w:val="-2"/>
        </w:rPr>
        <w:t>20 g batches and arc-melted inside the pits of the arc-melter. The arc</w:t>
      </w:r>
      <w:r w:rsidRPr="00F76CF9">
        <w:t xml:space="preserve"> </w:t>
      </w:r>
      <w:r w:rsidRPr="00F76CF9">
        <w:rPr>
          <w:spacing w:val="2"/>
        </w:rPr>
        <w:t>power has been controlled to keep the batches melted without blue</w:t>
      </w:r>
      <w:r w:rsidRPr="00F76CF9">
        <w:t xml:space="preserve"> </w:t>
      </w:r>
      <w:r w:rsidRPr="00F76CF9">
        <w:rPr>
          <w:spacing w:val="-2"/>
        </w:rPr>
        <w:t>steam of boiled bismuth. A five-fold melting and flipping procedures</w:t>
      </w:r>
      <w:r w:rsidRPr="00F76CF9">
        <w:t xml:space="preserve"> </w:t>
      </w:r>
      <w:r w:rsidRPr="00F76CF9">
        <w:rPr>
          <w:spacing w:val="2"/>
        </w:rPr>
        <w:t xml:space="preserve">have been implemented to ensure the homogeneity of alloys. The </w:t>
      </w:r>
      <w:r w:rsidRPr="00F76CF9">
        <w:rPr>
          <w:spacing w:val="-2"/>
        </w:rPr>
        <w:t>resulting alloys were then divided into 5 g pieces, remelted in a qua</w:t>
      </w:r>
      <w:r w:rsidRPr="00F76CF9">
        <w:t xml:space="preserve">rtz </w:t>
      </w:r>
      <w:r w:rsidRPr="00F76CF9">
        <w:rPr>
          <w:spacing w:val="-2"/>
        </w:rPr>
        <w:t>crucible of the melt-spinner inside the 0.8 atm of argon protection gas</w:t>
      </w:r>
      <w:r w:rsidRPr="00F76CF9">
        <w:t xml:space="preserve">. </w:t>
      </w:r>
      <w:r w:rsidRPr="00F76CF9">
        <w:rPr>
          <w:spacing w:val="-4"/>
        </w:rPr>
        <w:t>The melting stream was sucked on the surface of rotating wheel throu</w:t>
      </w:r>
      <w:r w:rsidRPr="00F76CF9">
        <w:t xml:space="preserve">gh </w:t>
      </w:r>
      <w:r w:rsidRPr="00F76CF9">
        <w:rPr>
          <w:spacing w:val="-2"/>
        </w:rPr>
        <w:t>the 0.8 mm orifice of the crucible positioned at 2 mm above the wheel</w:t>
      </w:r>
      <w:r w:rsidRPr="00F76CF9">
        <w:t xml:space="preserve"> </w:t>
      </w:r>
      <w:r w:rsidRPr="00F76CF9">
        <w:rPr>
          <w:spacing w:val="-4"/>
        </w:rPr>
        <w:t>surface. For all the experiments discussed in this paper, the wheel speed</w:t>
      </w:r>
      <w:r w:rsidRPr="00F76CF9">
        <w:t xml:space="preserve"> was kept at 20 m</w:t>
      </w:r>
      <w:r w:rsidR="000C4352" w:rsidRPr="00F76CF9">
        <w:t>∙</w:t>
      </w:r>
      <w:r w:rsidRPr="00F76CF9">
        <w:t>s</w:t>
      </w:r>
      <w:r w:rsidR="000C4352" w:rsidRPr="00F76CF9">
        <w:rPr>
          <w:vertAlign w:val="superscript"/>
        </w:rPr>
        <w:t>‒1</w:t>
      </w:r>
      <w:r w:rsidRPr="00F76CF9">
        <w:t xml:space="preserve"> which was optimal for melt-spinning undoped </w:t>
      </w:r>
      <w:r w:rsidRPr="00F76CF9">
        <w:rPr>
          <w:spacing w:val="2"/>
        </w:rPr>
        <w:t>MnBi ribbon on the used melt-spinner. The thickness of prepared</w:t>
      </w:r>
      <w:r w:rsidRPr="00F76CF9">
        <w:t xml:space="preserve"> </w:t>
      </w:r>
      <w:r w:rsidRPr="00F76CF9">
        <w:rPr>
          <w:spacing w:val="-2"/>
        </w:rPr>
        <w:t xml:space="preserve">ribbons was around 20 </w:t>
      </w:r>
      <w:r w:rsidRPr="00F76CF9">
        <w:rPr>
          <w:spacing w:val="-2"/>
        </w:rPr>
        <w:sym w:font="Symbol" w:char="F06D"/>
      </w:r>
      <w:r w:rsidRPr="00F76CF9">
        <w:rPr>
          <w:spacing w:val="-2"/>
        </w:rPr>
        <w:t xml:space="preserve">m, the lengths were several centimeters. </w:t>
      </w:r>
      <w:bookmarkStart w:id="11" w:name="_Hlk200264483"/>
      <w:r w:rsidRPr="00F76CF9">
        <w:rPr>
          <w:spacing w:val="-2"/>
        </w:rPr>
        <w:t>The</w:t>
      </w:r>
      <w:r w:rsidRPr="00F76CF9">
        <w:t xml:space="preserve"> </w:t>
      </w:r>
      <w:r w:rsidRPr="00F76CF9">
        <w:rPr>
          <w:spacing w:val="-2"/>
        </w:rPr>
        <w:t>phase compositions of ribbons were analyzed using X-ray diffraction</w:t>
      </w:r>
      <w:r w:rsidRPr="00F76CF9">
        <w:t xml:space="preserve"> </w:t>
      </w:r>
      <w:r w:rsidRPr="00F76CF9">
        <w:rPr>
          <w:spacing w:val="2"/>
        </w:rPr>
        <w:t>(XRD) patterns obtained from a D8-Brucker X-ray diffractometer</w:t>
      </w:r>
      <w:r w:rsidRPr="00F76CF9">
        <w:t xml:space="preserve"> </w:t>
      </w:r>
      <w:r w:rsidRPr="00F76CF9">
        <w:rPr>
          <w:spacing w:val="2"/>
        </w:rPr>
        <w:t>using the Cu</w:t>
      </w:r>
      <w:r w:rsidR="00885AEB" w:rsidRPr="00F76CF9">
        <w:rPr>
          <w:spacing w:val="2"/>
        </w:rPr>
        <w:t xml:space="preserve"> </w:t>
      </w:r>
      <w:r w:rsidRPr="00F76CF9">
        <w:rPr>
          <w:spacing w:val="2"/>
        </w:rPr>
        <w:t>K</w:t>
      </w:r>
      <w:r w:rsidRPr="00F76CF9">
        <w:rPr>
          <w:spacing w:val="2"/>
          <w:vertAlign w:val="subscript"/>
        </w:rPr>
        <w:sym w:font="Symbol" w:char="F061"/>
      </w:r>
      <w:r w:rsidRPr="00F76CF9">
        <w:rPr>
          <w:spacing w:val="2"/>
          <w:vertAlign w:val="subscript"/>
        </w:rPr>
        <w:t xml:space="preserve"> </w:t>
      </w:r>
      <w:r w:rsidRPr="00F76CF9">
        <w:rPr>
          <w:spacing w:val="2"/>
        </w:rPr>
        <w:t xml:space="preserve">wavelength (1.5406 </w:t>
      </w:r>
      <w:r w:rsidR="000C4352" w:rsidRPr="00F76CF9">
        <w:rPr>
          <w:spacing w:val="2"/>
        </w:rPr>
        <w:t>Å</w:t>
      </w:r>
      <w:r w:rsidRPr="00F76CF9">
        <w:rPr>
          <w:spacing w:val="2"/>
        </w:rPr>
        <w:t>).</w:t>
      </w:r>
      <w:bookmarkEnd w:id="11"/>
      <w:r w:rsidRPr="00F76CF9">
        <w:rPr>
          <w:spacing w:val="2"/>
        </w:rPr>
        <w:t xml:space="preserve"> Further refinement of the </w:t>
      </w:r>
      <w:r w:rsidRPr="00F76CF9">
        <w:rPr>
          <w:spacing w:val="-4"/>
        </w:rPr>
        <w:t>phase presence and phase transition was conducted through differential</w:t>
      </w:r>
      <w:r w:rsidRPr="00F76CF9">
        <w:t xml:space="preserve"> scanning calorimetry (DSC) measurements. The LTP contents </w:t>
      </w:r>
      <w:r w:rsidRPr="00F76CF9">
        <w:sym w:font="Symbol" w:char="F067"/>
      </w:r>
      <w:r w:rsidRPr="00F76CF9">
        <w:t xml:space="preserve"> of </w:t>
      </w:r>
      <w:r w:rsidRPr="00F76CF9">
        <w:rPr>
          <w:spacing w:val="-2"/>
        </w:rPr>
        <w:t xml:space="preserve">samples are evaluated by using the ratio </w:t>
      </w:r>
      <w:r w:rsidRPr="00F76CF9">
        <w:rPr>
          <w:spacing w:val="-2"/>
        </w:rPr>
        <w:sym w:font="Symbol" w:char="F061"/>
      </w:r>
      <w:r w:rsidRPr="00F76CF9">
        <w:rPr>
          <w:spacing w:val="-2"/>
        </w:rPr>
        <w:t xml:space="preserve"> between  the intensities of</w:t>
      </w:r>
      <w:r w:rsidRPr="00F76CF9">
        <w:t xml:space="preserve"> </w:t>
      </w:r>
      <w:r w:rsidRPr="00F76CF9">
        <w:rPr>
          <w:spacing w:val="-2"/>
        </w:rPr>
        <w:t>two strongest peaks of MnBi(101) located at 2</w:t>
      </w:r>
      <w:r w:rsidRPr="00F76CF9">
        <w:rPr>
          <w:spacing w:val="-2"/>
        </w:rPr>
        <w:sym w:font="Symbol" w:char="F071"/>
      </w:r>
      <w:r w:rsidRPr="00F76CF9">
        <w:rPr>
          <w:spacing w:val="-2"/>
        </w:rPr>
        <w:t xml:space="preserve"> = 28.14</w:t>
      </w:r>
      <w:r w:rsidR="000C4352" w:rsidRPr="00F76CF9">
        <w:rPr>
          <w:spacing w:val="-2"/>
        </w:rPr>
        <w:t xml:space="preserve">° </w:t>
      </w:r>
      <w:r w:rsidRPr="00F76CF9">
        <w:rPr>
          <w:spacing w:val="-2"/>
        </w:rPr>
        <w:t>and Bi(012)</w:t>
      </w:r>
      <w:r w:rsidRPr="00F76CF9">
        <w:t xml:space="preserve"> at 27.16</w:t>
      </w:r>
      <w:r w:rsidR="000C4352" w:rsidRPr="00F76CF9">
        <w:t>°</w:t>
      </w:r>
      <w:r w:rsidRPr="00F76CF9">
        <w:t xml:space="preserve"> and the calibration formula </w:t>
      </w:r>
      <w:r w:rsidRPr="00F76CF9">
        <w:sym w:font="Symbol" w:char="F067"/>
      </w:r>
      <w:r w:rsidRPr="00F76CF9">
        <w:t xml:space="preserve"> = 44.6 + 51.3</w:t>
      </w:r>
      <w:r w:rsidR="000C4352" w:rsidRPr="00F76CF9">
        <w:t xml:space="preserve"> </w:t>
      </w:r>
      <w:r w:rsidRPr="00F76CF9">
        <w:t>log</w:t>
      </w:r>
      <w:r w:rsidRPr="00F76CF9">
        <w:sym w:font="Symbol" w:char="F061"/>
      </w:r>
      <w:r w:rsidRPr="00F76CF9">
        <w:t xml:space="preserve"> presented </w:t>
      </w:r>
      <w:r w:rsidRPr="00F76CF9">
        <w:rPr>
          <w:spacing w:val="2"/>
        </w:rPr>
        <w:t xml:space="preserve">in the previous work </w:t>
      </w:r>
      <w:r w:rsidR="000C4352" w:rsidRPr="00F76CF9">
        <w:rPr>
          <w:spacing w:val="2"/>
        </w:rPr>
        <w:t>[</w:t>
      </w:r>
      <w:r w:rsidRPr="00F76CF9">
        <w:rPr>
          <w:spacing w:val="2"/>
        </w:rPr>
        <w:t>29</w:t>
      </w:r>
      <w:r w:rsidR="000C4352" w:rsidRPr="00F76CF9">
        <w:rPr>
          <w:spacing w:val="2"/>
        </w:rPr>
        <w:t>]</w:t>
      </w:r>
      <w:r w:rsidRPr="00F76CF9">
        <w:rPr>
          <w:spacing w:val="2"/>
        </w:rPr>
        <w:t>. The microstructures of the ribbons were</w:t>
      </w:r>
      <w:r w:rsidRPr="00F76CF9">
        <w:t xml:space="preserve"> </w:t>
      </w:r>
      <w:r w:rsidRPr="00F76CF9">
        <w:rPr>
          <w:spacing w:val="-4"/>
        </w:rPr>
        <w:t>examined using field emission scanning electron microscopy (FESEM</w:t>
      </w:r>
      <w:r w:rsidRPr="00F76CF9">
        <w:t xml:space="preserve">) with a Hitachi S-4800. The magnetic properties were evaluated by </w:t>
      </w:r>
      <w:r w:rsidRPr="00F76CF9">
        <w:t xml:space="preserve">analyzing the magnetic hysteresis loops measured using a Physical </w:t>
      </w:r>
      <w:r w:rsidRPr="00F76CF9">
        <w:rPr>
          <w:spacing w:val="-6"/>
        </w:rPr>
        <w:t>Property Measurement System (VersaLab) with a maximum measuring</w:t>
      </w:r>
      <w:r w:rsidRPr="00F76CF9">
        <w:t xml:space="preserve"> </w:t>
      </w:r>
      <w:r w:rsidRPr="00F76CF9">
        <w:rPr>
          <w:spacing w:val="-2"/>
        </w:rPr>
        <w:t>field strength of 3 Tesla. The measured samples were flakes cut from</w:t>
      </w:r>
      <w:r w:rsidRPr="00F76CF9">
        <w:t xml:space="preserve"> </w:t>
      </w:r>
      <w:r w:rsidRPr="00F76CF9">
        <w:rPr>
          <w:spacing w:val="2"/>
        </w:rPr>
        <w:t>the melt-spun ribbons, their ratio between the length to width and</w:t>
      </w:r>
      <w:r w:rsidRPr="00F76CF9">
        <w:t xml:space="preserve"> thickness was kept more than 3, so with the measuring field oriented along the length the demagnetization effect can be ignored.</w:t>
      </w:r>
    </w:p>
    <w:p w14:paraId="3DF69694" w14:textId="77777777" w:rsidR="00197B4F" w:rsidRPr="00F76CF9" w:rsidRDefault="00197B4F" w:rsidP="00197B4F">
      <w:pPr>
        <w:pStyle w:val="JMMM-Content"/>
      </w:pPr>
    </w:p>
    <w:p w14:paraId="5F82EB4D" w14:textId="75E5149A" w:rsidR="00197B4F" w:rsidRPr="00F76CF9" w:rsidRDefault="00197B4F" w:rsidP="00197B4F">
      <w:pPr>
        <w:pStyle w:val="JMMM-Heading1"/>
      </w:pPr>
      <w:r w:rsidRPr="00F76CF9">
        <w:rPr>
          <w:lang w:val="vi-VN"/>
        </w:rPr>
        <w:t>3</w:t>
      </w:r>
      <w:r w:rsidRPr="00F76CF9">
        <w:t xml:space="preserve">. </w:t>
      </w:r>
      <w:r w:rsidRPr="00F76CF9">
        <w:tab/>
        <w:t xml:space="preserve">Results and discussions </w:t>
      </w:r>
    </w:p>
    <w:p w14:paraId="3D43D5C0" w14:textId="77777777" w:rsidR="00197B4F" w:rsidRPr="00F76CF9" w:rsidRDefault="00197B4F" w:rsidP="00197B4F">
      <w:pPr>
        <w:pStyle w:val="JMMM-Content"/>
        <w:rPr>
          <w:bCs/>
        </w:rPr>
      </w:pPr>
    </w:p>
    <w:p w14:paraId="3C89DDF0" w14:textId="26A0A055" w:rsidR="00197B4F" w:rsidRPr="00F76CF9" w:rsidRDefault="00197B4F" w:rsidP="00197B4F">
      <w:pPr>
        <w:pStyle w:val="JMMM-Heading2"/>
        <w:rPr>
          <w:spacing w:val="2"/>
        </w:rPr>
      </w:pPr>
      <w:r w:rsidRPr="00F76CF9">
        <w:rPr>
          <w:spacing w:val="2"/>
        </w:rPr>
        <w:t>3</w:t>
      </w:r>
      <w:r w:rsidRPr="00F76CF9">
        <w:rPr>
          <w:rFonts w:ascii="Times New Roman Bold" w:hAnsi="Times New Roman Bold"/>
          <w:spacing w:val="2"/>
        </w:rPr>
        <w:t xml:space="preserve">.1 </w:t>
      </w:r>
      <w:r w:rsidRPr="00F76CF9">
        <w:rPr>
          <w:rFonts w:ascii="Times New Roman Bold" w:hAnsi="Times New Roman Bold"/>
          <w:spacing w:val="2"/>
        </w:rPr>
        <w:tab/>
        <w:t>First</w:t>
      </w:r>
      <w:r w:rsidRPr="00F76CF9">
        <w:rPr>
          <w:rFonts w:ascii="Times New Roman Bold" w:hAnsi="Times New Roman Bold"/>
          <w:spacing w:val="2"/>
          <w:lang w:val="vi-VN"/>
        </w:rPr>
        <w:t>-principles results</w:t>
      </w:r>
      <w:r w:rsidRPr="00F76CF9">
        <w:rPr>
          <w:rFonts w:ascii="Times New Roman Bold" w:hAnsi="Times New Roman Bold"/>
          <w:spacing w:val="2"/>
        </w:rPr>
        <w:t xml:space="preserve"> of Mn</w:t>
      </w:r>
      <w:r w:rsidRPr="00F76CF9">
        <w:rPr>
          <w:rFonts w:ascii="Times New Roman Bold" w:hAnsi="Times New Roman Bold"/>
          <w:spacing w:val="2"/>
          <w:vertAlign w:val="subscript"/>
        </w:rPr>
        <w:t>55-x</w:t>
      </w:r>
      <w:r w:rsidRPr="00F76CF9">
        <w:rPr>
          <w:rFonts w:ascii="Times New Roman Bold" w:hAnsi="Times New Roman Bold"/>
          <w:spacing w:val="2"/>
        </w:rPr>
        <w:t>Cr</w:t>
      </w:r>
      <w:r w:rsidRPr="00F76CF9">
        <w:rPr>
          <w:rFonts w:ascii="Times New Roman Bold" w:hAnsi="Times New Roman Bold"/>
          <w:spacing w:val="2"/>
          <w:vertAlign w:val="subscript"/>
        </w:rPr>
        <w:t>x</w:t>
      </w:r>
      <w:r w:rsidRPr="00F76CF9">
        <w:rPr>
          <w:rFonts w:ascii="Times New Roman Bold" w:hAnsi="Times New Roman Bold"/>
          <w:spacing w:val="2"/>
        </w:rPr>
        <w:t>Bi</w:t>
      </w:r>
      <w:r w:rsidRPr="00F76CF9">
        <w:rPr>
          <w:rFonts w:ascii="Times New Roman Bold" w:hAnsi="Times New Roman Bold"/>
          <w:spacing w:val="2"/>
          <w:vertAlign w:val="subscript"/>
        </w:rPr>
        <w:t>45</w:t>
      </w:r>
      <w:r w:rsidRPr="00F76CF9">
        <w:rPr>
          <w:rFonts w:ascii="Times New Roman Bold" w:hAnsi="Times New Roman Bold"/>
          <w:spacing w:val="2"/>
          <w:vertAlign w:val="subscript"/>
          <w:lang w:val="vi-VN"/>
        </w:rPr>
        <w:t xml:space="preserve"> </w:t>
      </w:r>
      <w:r w:rsidRPr="00F76CF9">
        <w:rPr>
          <w:rFonts w:ascii="Times New Roman Bold" w:hAnsi="Times New Roman Bold"/>
          <w:spacing w:val="2"/>
          <w:lang w:val="vi-VN"/>
        </w:rPr>
        <w:t>melt-spun ribbons</w:t>
      </w:r>
    </w:p>
    <w:p w14:paraId="495DC4AB" w14:textId="77777777" w:rsidR="00197B4F" w:rsidRPr="00F76CF9" w:rsidRDefault="00197B4F" w:rsidP="00197B4F">
      <w:pPr>
        <w:pStyle w:val="JMMM-Content"/>
      </w:pPr>
    </w:p>
    <w:p w14:paraId="659D6E8C" w14:textId="41BAC58C" w:rsidR="002C43BD" w:rsidRPr="00F76CF9" w:rsidRDefault="00197B4F" w:rsidP="00D30C05">
      <w:pPr>
        <w:pStyle w:val="JMMM-Content"/>
      </w:pPr>
      <w:r w:rsidRPr="00F76CF9">
        <w:rPr>
          <w:spacing w:val="-2"/>
        </w:rPr>
        <w:t xml:space="preserve">As suggested by Ref. </w:t>
      </w:r>
      <w:r w:rsidR="000C4352" w:rsidRPr="00F76CF9">
        <w:rPr>
          <w:spacing w:val="-2"/>
        </w:rPr>
        <w:t>[</w:t>
      </w:r>
      <w:r w:rsidRPr="00F76CF9">
        <w:rPr>
          <w:rStyle w:val="FootnoteReference"/>
          <w:spacing w:val="-2"/>
          <w:sz w:val="18"/>
          <w:szCs w:val="18"/>
          <w:vertAlign w:val="baseline"/>
        </w:rPr>
        <w:t>3</w:t>
      </w:r>
      <w:r w:rsidRPr="00F76CF9">
        <w:rPr>
          <w:spacing w:val="-2"/>
        </w:rPr>
        <w:t>1</w:t>
      </w:r>
      <w:r w:rsidR="000C4352" w:rsidRPr="00F76CF9">
        <w:rPr>
          <w:spacing w:val="-2"/>
        </w:rPr>
        <w:t>]</w:t>
      </w:r>
      <w:r w:rsidRPr="00F76CF9">
        <w:rPr>
          <w:spacing w:val="-2"/>
        </w:rPr>
        <w:t>, we generate a low-temperature phase</w:t>
      </w:r>
      <w:r w:rsidRPr="00F76CF9">
        <w:t xml:space="preserve"> </w:t>
      </w:r>
      <w:r w:rsidRPr="00F76CF9">
        <w:rPr>
          <w:spacing w:val="-4"/>
        </w:rPr>
        <w:t>(LTP) MnBi crystal in the NiAs-type hexagonal structure (Space group</w:t>
      </w:r>
      <w:r w:rsidRPr="00F76CF9">
        <w:t xml:space="preserve"> No. 194). This structure contains two Mn and two Bi atoms located </w:t>
      </w:r>
      <w:r w:rsidRPr="00F76CF9">
        <w:rPr>
          <w:spacing w:val="2"/>
        </w:rPr>
        <w:t>at the high symmetry Wyckoffs’ 2a and 2c sites, respectively. The</w:t>
      </w:r>
      <w:r w:rsidRPr="00F76CF9">
        <w:t xml:space="preserve"> </w:t>
      </w:r>
      <w:r w:rsidRPr="00F76CF9">
        <w:rPr>
          <w:spacing w:val="-4"/>
        </w:rPr>
        <w:t xml:space="preserve">optimized lattice parameters of the pure LTP-MnBi are a = b = 4.314 </w:t>
      </w:r>
      <w:r w:rsidR="000C4352" w:rsidRPr="00F76CF9">
        <w:rPr>
          <w:spacing w:val="-4"/>
        </w:rPr>
        <w:t>Å</w:t>
      </w:r>
      <w:r w:rsidRPr="00F76CF9">
        <w:t xml:space="preserve"> a</w:t>
      </w:r>
      <w:r w:rsidRPr="00F76CF9">
        <w:rPr>
          <w:spacing w:val="-2"/>
        </w:rPr>
        <w:t xml:space="preserve">nd c = 5.950 </w:t>
      </w:r>
      <w:r w:rsidR="000C4352" w:rsidRPr="00F76CF9">
        <w:rPr>
          <w:spacing w:val="-2"/>
        </w:rPr>
        <w:t>Å</w:t>
      </w:r>
      <w:r w:rsidRPr="00F76CF9">
        <w:rPr>
          <w:spacing w:val="-2"/>
        </w:rPr>
        <w:t>, which are closely to the experimental values of a =</w:t>
      </w:r>
      <w:r w:rsidRPr="00F76CF9">
        <w:t xml:space="preserve"> </w:t>
      </w:r>
      <w:r w:rsidRPr="00F76CF9">
        <w:rPr>
          <w:spacing w:val="-2"/>
        </w:rPr>
        <w:t xml:space="preserve">b = 4.285 </w:t>
      </w:r>
      <w:r w:rsidR="000C4352" w:rsidRPr="00F76CF9">
        <w:rPr>
          <w:spacing w:val="-2"/>
        </w:rPr>
        <w:t>Å</w:t>
      </w:r>
      <w:r w:rsidRPr="00F76CF9">
        <w:rPr>
          <w:spacing w:val="-2"/>
        </w:rPr>
        <w:t xml:space="preserve">, c = 6.113 Å </w:t>
      </w:r>
      <w:r w:rsidR="000C4352" w:rsidRPr="00F76CF9">
        <w:rPr>
          <w:spacing w:val="-2"/>
        </w:rPr>
        <w:t>[30].</w:t>
      </w:r>
      <w:r w:rsidRPr="00F76CF9">
        <w:rPr>
          <w:spacing w:val="-2"/>
        </w:rPr>
        <w:t xml:space="preserve"> We define the formation energy of the</w:t>
      </w:r>
      <w:r w:rsidRPr="00F76CF9">
        <w:t xml:space="preserve"> LTP-MnBi system as</w:t>
      </w:r>
      <w:r w:rsidR="00A550C1" w:rsidRPr="00F76CF9">
        <w:t xml:space="preserve"> [24,25]</w:t>
      </w:r>
      <w:r w:rsidR="002C43BD" w:rsidRPr="00F76CF9">
        <w:t>:</w:t>
      </w:r>
    </w:p>
    <w:p w14:paraId="3BF6970F" w14:textId="77777777" w:rsidR="00A550C1" w:rsidRPr="00F76CF9" w:rsidRDefault="00A550C1" w:rsidP="00B802C7">
      <w:pPr>
        <w:pStyle w:val="JMMM-Content"/>
        <w:spacing w:line="240" w:lineRule="auto"/>
      </w:pPr>
    </w:p>
    <w:p w14:paraId="6D08A05A" w14:textId="25911971" w:rsidR="00A550C1" w:rsidRPr="00F76CF9" w:rsidRDefault="002C43BD" w:rsidP="00B802C7">
      <w:pPr>
        <w:pStyle w:val="JMMM-Content"/>
        <w:spacing w:line="240" w:lineRule="auto"/>
        <w:ind w:firstLine="0"/>
        <w:jc w:val="center"/>
      </w:pPr>
      <m:oMathPara>
        <m:oMath>
          <m:r>
            <m:rPr>
              <m:nor/>
            </m:rPr>
            <w:rPr>
              <w:i/>
              <w:iCs/>
            </w:rPr>
            <m:t>∆E</m:t>
          </m:r>
          <m:r>
            <m:rPr>
              <m:nor/>
            </m:rPr>
            <w:rPr>
              <w:rFonts w:ascii="Cambria Math"/>
              <w:i/>
              <w:iCs/>
            </w:rPr>
            <m:t xml:space="preserve"> </m:t>
          </m:r>
          <m:r>
            <m:rPr>
              <m:nor/>
            </m:rPr>
            <w:rPr>
              <w:i/>
              <w:iCs/>
            </w:rPr>
            <m:t>=</m:t>
          </m:r>
          <m:r>
            <m:rPr>
              <m:nor/>
            </m:rPr>
            <w:rPr>
              <w:rFonts w:ascii="Cambria Math"/>
              <w:i/>
              <w:iCs/>
            </w:rPr>
            <m:t xml:space="preserve"> </m:t>
          </m:r>
          <m:f>
            <m:fPr>
              <m:ctrlPr>
                <w:rPr>
                  <w:rFonts w:ascii="Cambria Math" w:hAnsi="Cambria Math"/>
                  <w:i/>
                  <w:iCs/>
                </w:rPr>
              </m:ctrlPr>
            </m:fPr>
            <m:num>
              <m:sSub>
                <m:sSubPr>
                  <m:ctrlPr>
                    <w:rPr>
                      <w:rFonts w:ascii="Cambria Math" w:hAnsi="Cambria Math"/>
                      <w:i/>
                      <w:iCs/>
                    </w:rPr>
                  </m:ctrlPr>
                </m:sSubPr>
                <m:e>
                  <m:r>
                    <m:rPr>
                      <m:nor/>
                    </m:rPr>
                    <w:rPr>
                      <w:i/>
                      <w:iCs/>
                    </w:rPr>
                    <m:t>E</m:t>
                  </m:r>
                </m:e>
                <m:sub>
                  <m:r>
                    <m:rPr>
                      <m:nor/>
                    </m:rPr>
                    <w:rPr>
                      <w:i/>
                      <w:iCs/>
                    </w:rPr>
                    <m:t>total</m:t>
                  </m:r>
                </m:sub>
              </m:sSub>
              <m:r>
                <w:rPr>
                  <w:rFonts w:ascii="Cambria Math" w:hAnsi="Cambria Math"/>
                </w:rPr>
                <m:t xml:space="preserve"> - </m:t>
              </m:r>
              <m:sSub>
                <m:sSubPr>
                  <m:ctrlPr>
                    <w:rPr>
                      <w:rFonts w:ascii="Cambria Math" w:hAnsi="Cambria Math"/>
                      <w:i/>
                      <w:iCs/>
                    </w:rPr>
                  </m:ctrlPr>
                </m:sSubPr>
                <m:e>
                  <m:r>
                    <m:rPr>
                      <m:nor/>
                    </m:rPr>
                    <w:rPr>
                      <w:i/>
                      <w:iCs/>
                    </w:rPr>
                    <m:t>n</m:t>
                  </m:r>
                </m:e>
                <m:sub>
                  <m:r>
                    <m:rPr>
                      <m:nor/>
                    </m:rPr>
                    <w:rPr>
                      <w:i/>
                      <w:iCs/>
                    </w:rPr>
                    <m:t>Mn</m:t>
                  </m:r>
                </m:sub>
              </m:sSub>
              <m:r>
                <m:rPr>
                  <m:nor/>
                </m:rPr>
                <w:rPr>
                  <w:i/>
                  <w:iCs/>
                </w:rPr>
                <m:t>.</m:t>
              </m:r>
              <m:sSub>
                <m:sSubPr>
                  <m:ctrlPr>
                    <w:rPr>
                      <w:rFonts w:ascii="Cambria Math" w:hAnsi="Cambria Math"/>
                      <w:i/>
                      <w:iCs/>
                    </w:rPr>
                  </m:ctrlPr>
                </m:sSubPr>
                <m:e>
                  <m:r>
                    <m:rPr>
                      <m:nor/>
                    </m:rPr>
                    <w:rPr>
                      <w:i/>
                      <w:iCs/>
                    </w:rPr>
                    <m:t>E</m:t>
                  </m:r>
                </m:e>
                <m:sub>
                  <m:r>
                    <m:rPr>
                      <m:nor/>
                    </m:rPr>
                    <w:rPr>
                      <w:i/>
                      <w:iCs/>
                    </w:rPr>
                    <m:t>Mn</m:t>
                  </m:r>
                </m:sub>
              </m:sSub>
              <m:r>
                <w:rPr>
                  <w:rFonts w:ascii="Cambria Math" w:hAnsi="Cambria Math"/>
                </w:rPr>
                <m:t xml:space="preserve"> - </m:t>
              </m:r>
              <m:sSub>
                <m:sSubPr>
                  <m:ctrlPr>
                    <w:rPr>
                      <w:rFonts w:ascii="Cambria Math" w:hAnsi="Cambria Math"/>
                      <w:i/>
                      <w:iCs/>
                    </w:rPr>
                  </m:ctrlPr>
                </m:sSubPr>
                <m:e>
                  <m:r>
                    <m:rPr>
                      <m:nor/>
                    </m:rPr>
                    <w:rPr>
                      <w:i/>
                      <w:iCs/>
                    </w:rPr>
                    <m:t>n</m:t>
                  </m:r>
                </m:e>
                <m:sub>
                  <m:r>
                    <m:rPr>
                      <m:nor/>
                    </m:rPr>
                    <w:rPr>
                      <w:i/>
                      <w:iCs/>
                    </w:rPr>
                    <m:t>Bi</m:t>
                  </m:r>
                </m:sub>
              </m:sSub>
              <m:r>
                <m:rPr>
                  <m:nor/>
                </m:rPr>
                <w:rPr>
                  <w:i/>
                  <w:iCs/>
                </w:rPr>
                <m:t>.</m:t>
              </m:r>
              <m:sSub>
                <m:sSubPr>
                  <m:ctrlPr>
                    <w:rPr>
                      <w:rFonts w:ascii="Cambria Math" w:hAnsi="Cambria Math"/>
                      <w:i/>
                      <w:iCs/>
                    </w:rPr>
                  </m:ctrlPr>
                </m:sSubPr>
                <m:e>
                  <m:r>
                    <m:rPr>
                      <m:nor/>
                    </m:rPr>
                    <w:rPr>
                      <w:i/>
                      <w:iCs/>
                    </w:rPr>
                    <m:t>E</m:t>
                  </m:r>
                </m:e>
                <m:sub>
                  <m:r>
                    <m:rPr>
                      <m:nor/>
                    </m:rPr>
                    <w:rPr>
                      <w:i/>
                      <w:iCs/>
                    </w:rPr>
                    <m:t>Bi</m:t>
                  </m:r>
                </m:sub>
              </m:sSub>
            </m:num>
            <m:den>
              <m:sSub>
                <m:sSubPr>
                  <m:ctrlPr>
                    <w:rPr>
                      <w:rFonts w:ascii="Cambria Math" w:hAnsi="Cambria Math"/>
                      <w:i/>
                      <w:iCs/>
                    </w:rPr>
                  </m:ctrlPr>
                </m:sSubPr>
                <m:e>
                  <m:r>
                    <m:rPr>
                      <m:nor/>
                    </m:rPr>
                    <w:rPr>
                      <w:i/>
                      <w:iCs/>
                    </w:rPr>
                    <m:t>n</m:t>
                  </m:r>
                </m:e>
                <m:sub>
                  <m:r>
                    <m:rPr>
                      <m:nor/>
                    </m:rPr>
                    <w:rPr>
                      <w:i/>
                      <w:iCs/>
                    </w:rPr>
                    <m:t>Mn</m:t>
                  </m:r>
                </m:sub>
              </m:sSub>
              <m:r>
                <m:rPr>
                  <m:nor/>
                </m:rPr>
                <w:rPr>
                  <w:rFonts w:ascii="Cambria Math"/>
                  <w:i/>
                  <w:iCs/>
                </w:rPr>
                <m:t xml:space="preserve"> </m:t>
              </m:r>
              <m:r>
                <m:rPr>
                  <m:nor/>
                </m:rPr>
                <w:rPr>
                  <w:rFonts w:ascii="Cambria Math" w:hAnsi="Cambria Math"/>
                </w:rPr>
                <m:t>+</m:t>
              </m:r>
              <m:r>
                <m:rPr>
                  <m:nor/>
                </m:rPr>
                <w:rPr>
                  <w:rFonts w:ascii="Cambria Math"/>
                  <w:i/>
                  <w:iCs/>
                </w:rPr>
                <m:t xml:space="preserve"> </m:t>
              </m:r>
              <m:sSub>
                <m:sSubPr>
                  <m:ctrlPr>
                    <w:rPr>
                      <w:rFonts w:ascii="Cambria Math" w:hAnsi="Cambria Math"/>
                      <w:i/>
                      <w:iCs/>
                    </w:rPr>
                  </m:ctrlPr>
                </m:sSubPr>
                <m:e>
                  <m:r>
                    <m:rPr>
                      <m:nor/>
                    </m:rPr>
                    <w:rPr>
                      <w:i/>
                      <w:iCs/>
                    </w:rPr>
                    <m:t>n</m:t>
                  </m:r>
                </m:e>
                <m:sub>
                  <m:r>
                    <m:rPr>
                      <m:nor/>
                    </m:rPr>
                    <w:rPr>
                      <w:i/>
                      <w:iCs/>
                    </w:rPr>
                    <m:t>Bi</m:t>
                  </m:r>
                </m:sub>
              </m:sSub>
            </m:den>
          </m:f>
        </m:oMath>
      </m:oMathPara>
    </w:p>
    <w:p w14:paraId="76F19D1B" w14:textId="77777777" w:rsidR="00A550C1" w:rsidRPr="00F76CF9" w:rsidRDefault="00A550C1" w:rsidP="00B802C7">
      <w:pPr>
        <w:pStyle w:val="JMMM-Content"/>
        <w:spacing w:line="240" w:lineRule="auto"/>
      </w:pPr>
    </w:p>
    <w:p w14:paraId="24B935BF" w14:textId="77777777" w:rsidR="00A550C1" w:rsidRPr="00F76CF9" w:rsidRDefault="00197B4F" w:rsidP="00A550C1">
      <w:pPr>
        <w:pStyle w:val="JMMM-Content"/>
      </w:pPr>
      <w:r w:rsidRPr="00F76CF9">
        <w:t xml:space="preserve">where </w:t>
      </w:r>
      <w:r w:rsidRPr="00F76CF9">
        <w:rPr>
          <w:i/>
          <w:iCs/>
        </w:rPr>
        <w:t>E</w:t>
      </w:r>
      <w:r w:rsidRPr="00F76CF9">
        <w:rPr>
          <w:vertAlign w:val="subscript"/>
        </w:rPr>
        <w:t>total</w:t>
      </w:r>
      <w:r w:rsidRPr="00F76CF9">
        <w:t xml:space="preserve">, </w:t>
      </w:r>
      <w:r w:rsidRPr="00F76CF9">
        <w:rPr>
          <w:i/>
          <w:iCs/>
          <w:spacing w:val="2"/>
        </w:rPr>
        <w:t>E</w:t>
      </w:r>
      <w:r w:rsidRPr="00F76CF9">
        <w:rPr>
          <w:spacing w:val="2"/>
          <w:vertAlign w:val="subscript"/>
        </w:rPr>
        <w:t>Mn</w:t>
      </w:r>
      <w:r w:rsidRPr="00F76CF9">
        <w:rPr>
          <w:spacing w:val="2"/>
        </w:rPr>
        <w:t xml:space="preserve">, and </w:t>
      </w:r>
      <w:r w:rsidRPr="00F76CF9">
        <w:rPr>
          <w:i/>
          <w:iCs/>
          <w:spacing w:val="2"/>
        </w:rPr>
        <w:t>E</w:t>
      </w:r>
      <w:r w:rsidRPr="00F76CF9">
        <w:rPr>
          <w:spacing w:val="2"/>
          <w:vertAlign w:val="subscript"/>
        </w:rPr>
        <w:t xml:space="preserve">Bi </w:t>
      </w:r>
      <w:r w:rsidRPr="00F76CF9">
        <w:rPr>
          <w:spacing w:val="2"/>
        </w:rPr>
        <w:t>are total energy, the energy of a Mn and a Bi atom in</w:t>
      </w:r>
      <w:r w:rsidRPr="00F76CF9">
        <w:t xml:space="preserve"> th</w:t>
      </w:r>
      <w:r w:rsidRPr="00F76CF9">
        <w:rPr>
          <w:spacing w:val="-2"/>
        </w:rPr>
        <w:t xml:space="preserve">eir bulk systems, respectively; and the number of </w:t>
      </w:r>
      <w:r w:rsidRPr="00F76CF9">
        <w:rPr>
          <w:spacing w:val="2"/>
        </w:rPr>
        <w:t>Mn (n</w:t>
      </w:r>
      <w:r w:rsidRPr="00F76CF9">
        <w:rPr>
          <w:spacing w:val="2"/>
          <w:vertAlign w:val="subscript"/>
        </w:rPr>
        <w:t>Mn</w:t>
      </w:r>
      <w:r w:rsidRPr="00F76CF9">
        <w:rPr>
          <w:spacing w:val="2"/>
        </w:rPr>
        <w:t>) and Bi atoms (n</w:t>
      </w:r>
      <w:r w:rsidRPr="00F76CF9">
        <w:rPr>
          <w:spacing w:val="2"/>
          <w:vertAlign w:val="subscript"/>
        </w:rPr>
        <w:t>Bi</w:t>
      </w:r>
      <w:r w:rsidRPr="00F76CF9">
        <w:rPr>
          <w:spacing w:val="2"/>
        </w:rPr>
        <w:t>) are of 11 and 9 in the LTP phase. The</w:t>
      </w:r>
      <w:r w:rsidRPr="00F76CF9">
        <w:rPr>
          <w:spacing w:val="-2"/>
        </w:rPr>
        <w:t xml:space="preserve"> resulting formation</w:t>
      </w:r>
      <w:r w:rsidRPr="00F76CF9">
        <w:t xml:space="preserve"> energy of this MnBi configuration is 0.348 eV. To create the crystal structure of Mn</w:t>
      </w:r>
      <w:r w:rsidRPr="00F76CF9">
        <w:rPr>
          <w:vertAlign w:val="subscript"/>
        </w:rPr>
        <w:t>55</w:t>
      </w:r>
      <w:r w:rsidRPr="00F76CF9">
        <w:t>Bi</w:t>
      </w:r>
      <w:r w:rsidRPr="00F76CF9">
        <w:rPr>
          <w:vertAlign w:val="subscript"/>
        </w:rPr>
        <w:t>45</w:t>
      </w:r>
      <w:r w:rsidRPr="00F76CF9">
        <w:t>, we started with the LTP-</w:t>
      </w:r>
      <w:r w:rsidRPr="00F76CF9">
        <w:rPr>
          <w:spacing w:val="-2"/>
        </w:rPr>
        <w:t>Mn</w:t>
      </w:r>
      <w:r w:rsidRPr="00F76CF9">
        <w:rPr>
          <w:spacing w:val="-2"/>
          <w:vertAlign w:val="subscript"/>
        </w:rPr>
        <w:t>8</w:t>
      </w:r>
      <w:r w:rsidRPr="00F76CF9">
        <w:rPr>
          <w:spacing w:val="-2"/>
        </w:rPr>
        <w:t>Bi</w:t>
      </w:r>
      <w:r w:rsidRPr="00F76CF9">
        <w:rPr>
          <w:spacing w:val="-2"/>
          <w:vertAlign w:val="subscript"/>
        </w:rPr>
        <w:t xml:space="preserve">8 </w:t>
      </w:r>
      <w:r w:rsidRPr="00F76CF9">
        <w:rPr>
          <w:spacing w:val="-2"/>
        </w:rPr>
        <w:t>structure and inserted 3 Mn and 1 Bi atom into the interstitial</w:t>
      </w:r>
      <w:r w:rsidRPr="00F76CF9">
        <w:rPr>
          <w:spacing w:val="2"/>
        </w:rPr>
        <w:t xml:space="preserve"> </w:t>
      </w:r>
      <w:r w:rsidRPr="00F76CF9">
        <w:rPr>
          <w:spacing w:val="-2"/>
        </w:rPr>
        <w:t>sites, resulting in the formation of Mn</w:t>
      </w:r>
      <w:r w:rsidRPr="00F76CF9">
        <w:rPr>
          <w:spacing w:val="-2"/>
          <w:vertAlign w:val="subscript"/>
        </w:rPr>
        <w:t>11</w:t>
      </w:r>
      <w:r w:rsidRPr="00F76CF9">
        <w:rPr>
          <w:spacing w:val="-2"/>
        </w:rPr>
        <w:t>Bi</w:t>
      </w:r>
      <w:r w:rsidRPr="00F76CF9">
        <w:rPr>
          <w:spacing w:val="-2"/>
          <w:vertAlign w:val="subscript"/>
        </w:rPr>
        <w:t>9</w:t>
      </w:r>
      <w:r w:rsidRPr="00F76CF9">
        <w:rPr>
          <w:spacing w:val="-2"/>
        </w:rPr>
        <w:t>,</w:t>
      </w:r>
      <w:r w:rsidR="002C43BD" w:rsidRPr="00F76CF9">
        <w:rPr>
          <w:spacing w:val="-2"/>
        </w:rPr>
        <w:t xml:space="preserve"> </w:t>
      </w:r>
      <w:r w:rsidRPr="00F76CF9">
        <w:rPr>
          <w:spacing w:val="-2"/>
        </w:rPr>
        <w:t>which exhibits the highest</w:t>
      </w:r>
      <w:r w:rsidRPr="00F76CF9">
        <w:rPr>
          <w:spacing w:val="2"/>
        </w:rPr>
        <w:t xml:space="preserve"> </w:t>
      </w:r>
      <w:r w:rsidRPr="00F76CF9">
        <w:rPr>
          <w:spacing w:val="-2"/>
        </w:rPr>
        <w:t>Wyckoffs’s symmetry order of Mn</w:t>
      </w:r>
      <w:r w:rsidRPr="00F76CF9">
        <w:rPr>
          <w:spacing w:val="-2"/>
          <w:vertAlign w:val="subscript"/>
        </w:rPr>
        <w:t>55</w:t>
      </w:r>
      <w:r w:rsidRPr="00F76CF9">
        <w:rPr>
          <w:spacing w:val="-2"/>
        </w:rPr>
        <w:t>Bi</w:t>
      </w:r>
      <w:r w:rsidRPr="00F76CF9">
        <w:rPr>
          <w:spacing w:val="-2"/>
          <w:vertAlign w:val="subscript"/>
        </w:rPr>
        <w:t>45</w:t>
      </w:r>
      <w:r w:rsidRPr="00F76CF9">
        <w:rPr>
          <w:spacing w:val="-2"/>
        </w:rPr>
        <w:t xml:space="preserve"> (see Fig</w:t>
      </w:r>
      <w:r w:rsidR="002C43BD" w:rsidRPr="00F76CF9">
        <w:rPr>
          <w:spacing w:val="-2"/>
        </w:rPr>
        <w:t>ure</w:t>
      </w:r>
      <w:r w:rsidRPr="00F76CF9">
        <w:rPr>
          <w:spacing w:val="-2"/>
        </w:rPr>
        <w:t xml:space="preserve"> 1</w:t>
      </w:r>
      <w:r w:rsidR="002C43BD" w:rsidRPr="00F76CF9">
        <w:rPr>
          <w:spacing w:val="-2"/>
        </w:rPr>
        <w:t>(</w:t>
      </w:r>
      <w:r w:rsidRPr="00F76CF9">
        <w:rPr>
          <w:spacing w:val="-2"/>
        </w:rPr>
        <w:t>a)</w:t>
      </w:r>
      <w:r w:rsidR="002C43BD" w:rsidRPr="00F76CF9">
        <w:rPr>
          <w:spacing w:val="-2"/>
        </w:rPr>
        <w:t>)</w:t>
      </w:r>
      <w:r w:rsidRPr="00F76CF9">
        <w:rPr>
          <w:spacing w:val="-2"/>
        </w:rPr>
        <w:t>. Next, to</w:t>
      </w:r>
      <w:r w:rsidRPr="00F76CF9">
        <w:rPr>
          <w:spacing w:val="4"/>
        </w:rPr>
        <w:t xml:space="preserve"> </w:t>
      </w:r>
      <w:r w:rsidRPr="00F76CF9">
        <w:rPr>
          <w:spacing w:val="2"/>
        </w:rPr>
        <w:t>form the Mn</w:t>
      </w:r>
      <w:r w:rsidRPr="00F76CF9">
        <w:rPr>
          <w:spacing w:val="2"/>
          <w:vertAlign w:val="subscript"/>
        </w:rPr>
        <w:t>50</w:t>
      </w:r>
      <w:r w:rsidRPr="00F76CF9">
        <w:rPr>
          <w:spacing w:val="2"/>
        </w:rPr>
        <w:t>Cr</w:t>
      </w:r>
      <w:r w:rsidRPr="00F76CF9">
        <w:rPr>
          <w:spacing w:val="2"/>
          <w:vertAlign w:val="subscript"/>
        </w:rPr>
        <w:t>5</w:t>
      </w:r>
      <w:r w:rsidRPr="00F76CF9">
        <w:rPr>
          <w:spacing w:val="2"/>
        </w:rPr>
        <w:t>Bi</w:t>
      </w:r>
      <w:r w:rsidRPr="00F76CF9">
        <w:rPr>
          <w:spacing w:val="2"/>
          <w:vertAlign w:val="subscript"/>
        </w:rPr>
        <w:t xml:space="preserve">45 </w:t>
      </w:r>
      <w:r w:rsidRPr="00F76CF9">
        <w:rPr>
          <w:spacing w:val="2"/>
        </w:rPr>
        <w:t xml:space="preserve">configuration, we substituted one Mn atom </w:t>
      </w:r>
      <w:r w:rsidRPr="00F76CF9">
        <w:rPr>
          <w:spacing w:val="-2"/>
        </w:rPr>
        <w:t>with Cr atom in the Mn</w:t>
      </w:r>
      <w:r w:rsidRPr="00F76CF9">
        <w:rPr>
          <w:spacing w:val="-2"/>
          <w:vertAlign w:val="subscript"/>
        </w:rPr>
        <w:t>11</w:t>
      </w:r>
      <w:r w:rsidRPr="00F76CF9">
        <w:rPr>
          <w:spacing w:val="-2"/>
        </w:rPr>
        <w:t>Bi</w:t>
      </w:r>
      <w:r w:rsidRPr="00F76CF9">
        <w:rPr>
          <w:spacing w:val="-2"/>
          <w:vertAlign w:val="subscript"/>
        </w:rPr>
        <w:t>9</w:t>
      </w:r>
      <w:r w:rsidRPr="00F76CF9">
        <w:rPr>
          <w:spacing w:val="-2"/>
        </w:rPr>
        <w:t xml:space="preserve"> supercell, and periodically extended th</w:t>
      </w:r>
      <w:r w:rsidRPr="00F76CF9">
        <w:t xml:space="preserve">is </w:t>
      </w:r>
      <w:r w:rsidRPr="00F76CF9">
        <w:rPr>
          <w:spacing w:val="-2"/>
        </w:rPr>
        <w:t>structure to create the Mn</w:t>
      </w:r>
      <w:r w:rsidRPr="00F76CF9">
        <w:rPr>
          <w:spacing w:val="-2"/>
          <w:vertAlign w:val="subscript"/>
        </w:rPr>
        <w:t>50</w:t>
      </w:r>
      <w:r w:rsidRPr="00F76CF9">
        <w:rPr>
          <w:spacing w:val="-2"/>
        </w:rPr>
        <w:t>Cr</w:t>
      </w:r>
      <w:r w:rsidRPr="00F76CF9">
        <w:rPr>
          <w:spacing w:val="-2"/>
          <w:vertAlign w:val="subscript"/>
        </w:rPr>
        <w:t>5</w:t>
      </w:r>
      <w:r w:rsidRPr="00F76CF9">
        <w:rPr>
          <w:spacing w:val="-2"/>
        </w:rPr>
        <w:t>Bi</w:t>
      </w:r>
      <w:r w:rsidRPr="00F76CF9">
        <w:rPr>
          <w:spacing w:val="-2"/>
          <w:vertAlign w:val="subscript"/>
        </w:rPr>
        <w:t>45</w:t>
      </w:r>
      <w:r w:rsidRPr="00F76CF9">
        <w:rPr>
          <w:spacing w:val="-2"/>
        </w:rPr>
        <w:t xml:space="preserve"> configuration before optimization</w:t>
      </w:r>
      <w:r w:rsidRPr="00F76CF9">
        <w:t>. Fi</w:t>
      </w:r>
      <w:r w:rsidRPr="00F76CF9">
        <w:rPr>
          <w:spacing w:val="-4"/>
        </w:rPr>
        <w:t>gure 1</w:t>
      </w:r>
      <w:r w:rsidR="00A550C1" w:rsidRPr="00F76CF9">
        <w:rPr>
          <w:spacing w:val="-4"/>
        </w:rPr>
        <w:t>(</w:t>
      </w:r>
      <w:r w:rsidRPr="00F76CF9">
        <w:rPr>
          <w:spacing w:val="-4"/>
        </w:rPr>
        <w:t>a</w:t>
      </w:r>
      <w:r w:rsidR="00A550C1" w:rsidRPr="00F76CF9">
        <w:rPr>
          <w:spacing w:val="-4"/>
        </w:rPr>
        <w:t>)</w:t>
      </w:r>
      <w:r w:rsidRPr="00F76CF9">
        <w:rPr>
          <w:spacing w:val="-4"/>
        </w:rPr>
        <w:t xml:space="preserve"> presents all possible doping sites for the Mn</w:t>
      </w:r>
      <w:r w:rsidRPr="00F76CF9">
        <w:rPr>
          <w:spacing w:val="-4"/>
          <w:vertAlign w:val="subscript"/>
        </w:rPr>
        <w:t>11</w:t>
      </w:r>
      <w:r w:rsidRPr="00F76CF9">
        <w:rPr>
          <w:spacing w:val="-4"/>
        </w:rPr>
        <w:t>Bi</w:t>
      </w:r>
      <w:r w:rsidRPr="00F76CF9">
        <w:rPr>
          <w:spacing w:val="-4"/>
          <w:vertAlign w:val="subscript"/>
        </w:rPr>
        <w:t>9</w:t>
      </w:r>
      <w:r w:rsidRPr="00F76CF9">
        <w:rPr>
          <w:spacing w:val="-4"/>
        </w:rPr>
        <w:t xml:space="preserve"> crystalline</w:t>
      </w:r>
      <w:r w:rsidRPr="00F76CF9">
        <w:rPr>
          <w:spacing w:val="-2"/>
        </w:rPr>
        <w:t xml:space="preserve"> structure</w:t>
      </w:r>
      <w:r w:rsidRPr="00F76CF9">
        <w:t xml:space="preserve">. </w:t>
      </w:r>
      <w:r w:rsidRPr="00F76CF9">
        <w:rPr>
          <w:spacing w:val="-4"/>
        </w:rPr>
        <w:t>To identify the most energetically favorable configuration of the doped</w:t>
      </w:r>
      <w:r w:rsidRPr="00F76CF9">
        <w:t xml:space="preserve"> Mn</w:t>
      </w:r>
      <w:r w:rsidRPr="00F76CF9">
        <w:rPr>
          <w:vertAlign w:val="subscript"/>
        </w:rPr>
        <w:t>50</w:t>
      </w:r>
      <w:r w:rsidRPr="00F76CF9">
        <w:t>Cr</w:t>
      </w:r>
      <w:r w:rsidRPr="00F76CF9">
        <w:rPr>
          <w:vertAlign w:val="subscript"/>
        </w:rPr>
        <w:t>5</w:t>
      </w:r>
      <w:r w:rsidRPr="00F76CF9">
        <w:t>Bi</w:t>
      </w:r>
      <w:r w:rsidRPr="00F76CF9">
        <w:rPr>
          <w:vertAlign w:val="subscript"/>
        </w:rPr>
        <w:t>45</w:t>
      </w:r>
      <w:r w:rsidRPr="00F76CF9">
        <w:t xml:space="preserve"> system, we define its formation energy as</w:t>
      </w:r>
      <w:r w:rsidR="00A550C1" w:rsidRPr="00F76CF9">
        <w:t>:</w:t>
      </w:r>
      <w:r w:rsidRPr="00F76CF9">
        <w:t xml:space="preserve"> </w:t>
      </w:r>
    </w:p>
    <w:p w14:paraId="6C669913" w14:textId="77777777" w:rsidR="00A550C1" w:rsidRPr="00F76CF9" w:rsidRDefault="00A550C1" w:rsidP="00B802C7">
      <w:pPr>
        <w:pStyle w:val="JMMM-Content"/>
        <w:spacing w:line="240" w:lineRule="auto"/>
      </w:pPr>
    </w:p>
    <w:p w14:paraId="27BA6C47" w14:textId="6D4D06F2" w:rsidR="00A550C1" w:rsidRPr="00F76CF9" w:rsidRDefault="00A550C1" w:rsidP="00B802C7">
      <w:pPr>
        <w:pStyle w:val="JMMM-Content"/>
        <w:spacing w:line="240" w:lineRule="auto"/>
        <w:ind w:firstLine="0"/>
        <w:jc w:val="center"/>
      </w:pPr>
      <m:oMathPara>
        <m:oMathParaPr>
          <m:jc m:val="center"/>
        </m:oMathParaPr>
        <m:oMath>
          <m:r>
            <m:rPr>
              <m:nor/>
            </m:rPr>
            <w:rPr>
              <w:i/>
              <w:iCs/>
            </w:rPr>
            <m:t>∆E</m:t>
          </m:r>
          <m:r>
            <m:rPr>
              <m:nor/>
            </m:rPr>
            <w:rPr>
              <w:rFonts w:ascii="Cambria Math"/>
              <w:i/>
              <w:iCs/>
            </w:rPr>
            <m:t xml:space="preserve"> </m:t>
          </m:r>
          <m:r>
            <m:rPr>
              <m:nor/>
            </m:rPr>
            <w:rPr>
              <w:i/>
              <w:iCs/>
            </w:rPr>
            <m:t>=</m:t>
          </m:r>
          <m:r>
            <m:rPr>
              <m:nor/>
            </m:rPr>
            <w:rPr>
              <w:rFonts w:ascii="Cambria Math"/>
              <w:i/>
              <w:iCs/>
            </w:rPr>
            <m:t xml:space="preserve"> </m:t>
          </m:r>
          <m:f>
            <m:fPr>
              <m:ctrlPr>
                <w:rPr>
                  <w:rFonts w:ascii="Cambria Math" w:hAnsi="Cambria Math"/>
                  <w:i/>
                  <w:iCs/>
                </w:rPr>
              </m:ctrlPr>
            </m:fPr>
            <m:num>
              <m:sSub>
                <m:sSubPr>
                  <m:ctrlPr>
                    <w:rPr>
                      <w:rFonts w:ascii="Cambria Math" w:hAnsi="Cambria Math"/>
                      <w:i/>
                      <w:iCs/>
                    </w:rPr>
                  </m:ctrlPr>
                </m:sSubPr>
                <m:e>
                  <m:r>
                    <m:rPr>
                      <m:nor/>
                    </m:rPr>
                    <w:rPr>
                      <w:i/>
                      <w:iCs/>
                    </w:rPr>
                    <m:t>E</m:t>
                  </m:r>
                </m:e>
                <m:sub>
                  <m:r>
                    <m:rPr>
                      <m:nor/>
                    </m:rPr>
                    <w:rPr>
                      <w:i/>
                      <w:iCs/>
                    </w:rPr>
                    <m:t>total</m:t>
                  </m:r>
                </m:sub>
              </m:sSub>
              <m:r>
                <w:rPr>
                  <w:rFonts w:ascii="Cambria Math" w:hAnsi="Cambria Math"/>
                </w:rPr>
                <m:t>-</m:t>
              </m:r>
              <m:sSub>
                <m:sSubPr>
                  <m:ctrlPr>
                    <w:rPr>
                      <w:rFonts w:ascii="Cambria Math" w:hAnsi="Cambria Math"/>
                      <w:i/>
                      <w:iCs/>
                    </w:rPr>
                  </m:ctrlPr>
                </m:sSubPr>
                <m:e>
                  <m:r>
                    <m:rPr>
                      <m:nor/>
                    </m:rPr>
                    <w:rPr>
                      <w:i/>
                      <w:iCs/>
                    </w:rPr>
                    <m:t>n</m:t>
                  </m:r>
                </m:e>
                <m:sub>
                  <m:r>
                    <m:rPr>
                      <m:nor/>
                    </m:rPr>
                    <w:rPr>
                      <w:i/>
                      <w:iCs/>
                    </w:rPr>
                    <m:t>Mn</m:t>
                  </m:r>
                </m:sub>
              </m:sSub>
              <m:r>
                <m:rPr>
                  <m:nor/>
                </m:rPr>
                <w:rPr>
                  <w:i/>
                  <w:iCs/>
                </w:rPr>
                <m:t>.</m:t>
              </m:r>
              <m:sSub>
                <m:sSubPr>
                  <m:ctrlPr>
                    <w:rPr>
                      <w:rFonts w:ascii="Cambria Math" w:hAnsi="Cambria Math"/>
                      <w:i/>
                      <w:iCs/>
                    </w:rPr>
                  </m:ctrlPr>
                </m:sSubPr>
                <m:e>
                  <m:r>
                    <m:rPr>
                      <m:nor/>
                    </m:rPr>
                    <w:rPr>
                      <w:i/>
                      <w:iCs/>
                    </w:rPr>
                    <m:t>E</m:t>
                  </m:r>
                </m:e>
                <m:sub>
                  <m:r>
                    <m:rPr>
                      <m:nor/>
                    </m:rPr>
                    <w:rPr>
                      <w:i/>
                      <w:iCs/>
                    </w:rPr>
                    <m:t>Mn</m:t>
                  </m:r>
                </m:sub>
              </m:sSub>
              <m:r>
                <w:rPr>
                  <w:rFonts w:ascii="Cambria Math" w:hAnsi="Cambria Math"/>
                </w:rPr>
                <m:t>-</m:t>
              </m:r>
              <m:sSub>
                <m:sSubPr>
                  <m:ctrlPr>
                    <w:rPr>
                      <w:rFonts w:ascii="Cambria Math" w:hAnsi="Cambria Math"/>
                      <w:i/>
                      <w:iCs/>
                    </w:rPr>
                  </m:ctrlPr>
                </m:sSubPr>
                <m:e>
                  <m:r>
                    <m:rPr>
                      <m:nor/>
                    </m:rPr>
                    <w:rPr>
                      <w:i/>
                      <w:iCs/>
                    </w:rPr>
                    <m:t>n</m:t>
                  </m:r>
                </m:e>
                <m:sub>
                  <m:r>
                    <m:rPr>
                      <m:nor/>
                    </m:rPr>
                    <w:rPr>
                      <w:i/>
                      <w:iCs/>
                    </w:rPr>
                    <m:t>Bi</m:t>
                  </m:r>
                </m:sub>
              </m:sSub>
              <m:r>
                <m:rPr>
                  <m:nor/>
                </m:rPr>
                <w:rPr>
                  <w:i/>
                  <w:iCs/>
                </w:rPr>
                <m:t>.</m:t>
              </m:r>
              <m:sSub>
                <m:sSubPr>
                  <m:ctrlPr>
                    <w:rPr>
                      <w:rFonts w:ascii="Cambria Math" w:hAnsi="Cambria Math"/>
                      <w:i/>
                      <w:iCs/>
                    </w:rPr>
                  </m:ctrlPr>
                </m:sSubPr>
                <m:e>
                  <m:r>
                    <m:rPr>
                      <m:nor/>
                    </m:rPr>
                    <w:rPr>
                      <w:i/>
                      <w:iCs/>
                    </w:rPr>
                    <m:t>E</m:t>
                  </m:r>
                </m:e>
                <m:sub>
                  <m:r>
                    <m:rPr>
                      <m:nor/>
                    </m:rPr>
                    <w:rPr>
                      <w:i/>
                      <w:iCs/>
                    </w:rPr>
                    <m:t>Bi</m:t>
                  </m:r>
                </m:sub>
              </m:sSub>
              <m:r>
                <w:rPr>
                  <w:rFonts w:ascii="Cambria Math" w:hAnsi="Cambria Math"/>
                </w:rPr>
                <m:t>-</m:t>
              </m:r>
              <m:sSub>
                <m:sSubPr>
                  <m:ctrlPr>
                    <w:rPr>
                      <w:rFonts w:ascii="Cambria Math" w:hAnsi="Cambria Math"/>
                      <w:i/>
                      <w:iCs/>
                    </w:rPr>
                  </m:ctrlPr>
                </m:sSubPr>
                <m:e>
                  <m:r>
                    <m:rPr>
                      <m:nor/>
                    </m:rPr>
                    <w:rPr>
                      <w:i/>
                      <w:iCs/>
                    </w:rPr>
                    <m:t>n</m:t>
                  </m:r>
                </m:e>
                <m:sub>
                  <m:r>
                    <m:rPr>
                      <m:nor/>
                    </m:rPr>
                    <w:rPr>
                      <w:i/>
                      <w:iCs/>
                    </w:rPr>
                    <m:t>Cr</m:t>
                  </m:r>
                </m:sub>
              </m:sSub>
              <m:r>
                <m:rPr>
                  <m:nor/>
                </m:rPr>
                <w:rPr>
                  <w:i/>
                  <w:iCs/>
                </w:rPr>
                <m:t>.</m:t>
              </m:r>
              <m:sSub>
                <m:sSubPr>
                  <m:ctrlPr>
                    <w:rPr>
                      <w:rFonts w:ascii="Cambria Math" w:hAnsi="Cambria Math"/>
                      <w:i/>
                      <w:iCs/>
                    </w:rPr>
                  </m:ctrlPr>
                </m:sSubPr>
                <m:e>
                  <m:r>
                    <m:rPr>
                      <m:nor/>
                    </m:rPr>
                    <w:rPr>
                      <w:i/>
                      <w:iCs/>
                    </w:rPr>
                    <m:t>E</m:t>
                  </m:r>
                </m:e>
                <m:sub>
                  <m:r>
                    <m:rPr>
                      <m:nor/>
                    </m:rPr>
                    <w:rPr>
                      <w:i/>
                      <w:iCs/>
                    </w:rPr>
                    <m:t>Cr</m:t>
                  </m:r>
                </m:sub>
              </m:sSub>
            </m:num>
            <m:den>
              <m:sSub>
                <m:sSubPr>
                  <m:ctrlPr>
                    <w:rPr>
                      <w:rFonts w:ascii="Cambria Math" w:hAnsi="Cambria Math"/>
                      <w:i/>
                      <w:iCs/>
                    </w:rPr>
                  </m:ctrlPr>
                </m:sSubPr>
                <m:e>
                  <m:r>
                    <m:rPr>
                      <m:nor/>
                    </m:rPr>
                    <w:rPr>
                      <w:i/>
                      <w:iCs/>
                    </w:rPr>
                    <m:t>n</m:t>
                  </m:r>
                </m:e>
                <m:sub>
                  <m:r>
                    <m:rPr>
                      <m:nor/>
                    </m:rPr>
                    <w:rPr>
                      <w:i/>
                      <w:iCs/>
                    </w:rPr>
                    <m:t>Mn</m:t>
                  </m:r>
                </m:sub>
              </m:sSub>
              <m:r>
                <m:rPr>
                  <m:nor/>
                </m:rPr>
                <w:rPr>
                  <w:rFonts w:ascii="Cambria Math" w:hAnsi="Cambria Math"/>
                </w:rPr>
                <m:t xml:space="preserve"> +</m:t>
              </m:r>
              <m:sSub>
                <m:sSubPr>
                  <m:ctrlPr>
                    <w:rPr>
                      <w:rFonts w:ascii="Cambria Math" w:hAnsi="Cambria Math"/>
                      <w:i/>
                      <w:iCs/>
                    </w:rPr>
                  </m:ctrlPr>
                </m:sSubPr>
                <m:e>
                  <m:r>
                    <m:rPr>
                      <m:nor/>
                    </m:rPr>
                    <w:rPr>
                      <w:rFonts w:ascii="Cambria Math"/>
                      <w:i/>
                      <w:iCs/>
                    </w:rPr>
                    <m:t xml:space="preserve"> </m:t>
                  </m:r>
                  <m:r>
                    <m:rPr>
                      <m:nor/>
                    </m:rPr>
                    <w:rPr>
                      <w:i/>
                      <w:iCs/>
                    </w:rPr>
                    <m:t>n</m:t>
                  </m:r>
                </m:e>
                <m:sub>
                  <m:r>
                    <m:rPr>
                      <m:nor/>
                    </m:rPr>
                    <w:rPr>
                      <w:i/>
                      <w:iCs/>
                    </w:rPr>
                    <m:t>Bi</m:t>
                  </m:r>
                </m:sub>
              </m:sSub>
              <m:r>
                <m:rPr>
                  <m:nor/>
                </m:rPr>
                <w:rPr>
                  <w:rFonts w:ascii="Cambria Math" w:hAnsi="Cambria Math"/>
                </w:rPr>
                <m:t xml:space="preserve"> + </m:t>
              </m:r>
              <m:sSub>
                <m:sSubPr>
                  <m:ctrlPr>
                    <w:rPr>
                      <w:rFonts w:ascii="Cambria Math" w:hAnsi="Cambria Math"/>
                      <w:i/>
                      <w:iCs/>
                    </w:rPr>
                  </m:ctrlPr>
                </m:sSubPr>
                <m:e>
                  <m:r>
                    <m:rPr>
                      <m:nor/>
                    </m:rPr>
                    <w:rPr>
                      <w:i/>
                      <w:iCs/>
                    </w:rPr>
                    <m:t>n</m:t>
                  </m:r>
                </m:e>
                <m:sub>
                  <m:r>
                    <m:rPr>
                      <m:nor/>
                    </m:rPr>
                    <w:rPr>
                      <w:i/>
                      <w:iCs/>
                    </w:rPr>
                    <m:t>Cr</m:t>
                  </m:r>
                </m:sub>
              </m:sSub>
            </m:den>
          </m:f>
        </m:oMath>
      </m:oMathPara>
    </w:p>
    <w:p w14:paraId="557057DE" w14:textId="77777777" w:rsidR="00A550C1" w:rsidRPr="00F76CF9" w:rsidRDefault="00A550C1" w:rsidP="00B802C7">
      <w:pPr>
        <w:pStyle w:val="JMMM-Content"/>
        <w:spacing w:line="240" w:lineRule="auto"/>
      </w:pPr>
    </w:p>
    <w:p w14:paraId="1014086C" w14:textId="743BDD01" w:rsidR="00197B4F" w:rsidRPr="00F76CF9" w:rsidRDefault="00197B4F" w:rsidP="00D30C05">
      <w:pPr>
        <w:pStyle w:val="JMMM-Content"/>
      </w:pPr>
      <w:r w:rsidRPr="00F76CF9">
        <w:rPr>
          <w:spacing w:val="-2"/>
        </w:rPr>
        <w:t xml:space="preserve">where </w:t>
      </w:r>
      <w:r w:rsidRPr="00F76CF9">
        <w:rPr>
          <w:i/>
          <w:iCs/>
          <w:spacing w:val="-2"/>
        </w:rPr>
        <w:t>E</w:t>
      </w:r>
      <w:r w:rsidRPr="00F76CF9">
        <w:rPr>
          <w:spacing w:val="-2"/>
          <w:vertAlign w:val="subscript"/>
        </w:rPr>
        <w:t>Cr</w:t>
      </w:r>
      <w:r w:rsidRPr="00F76CF9">
        <w:rPr>
          <w:spacing w:val="-2"/>
        </w:rPr>
        <w:t xml:space="preserve"> is the energy of a Cr atom in its bulk phase and n</w:t>
      </w:r>
      <w:r w:rsidRPr="00F76CF9">
        <w:rPr>
          <w:spacing w:val="-2"/>
          <w:vertAlign w:val="subscript"/>
        </w:rPr>
        <w:t>Cr</w:t>
      </w:r>
      <w:r w:rsidRPr="00F76CF9">
        <w:rPr>
          <w:spacing w:val="-2"/>
        </w:rPr>
        <w:t xml:space="preserve"> are</w:t>
      </w:r>
      <w:r w:rsidRPr="00F76CF9">
        <w:t xml:space="preserve"> the number of Cr atoms in the doped systems. </w:t>
      </w:r>
      <w:bookmarkStart w:id="12" w:name="_Hlk201750916"/>
      <w:r w:rsidRPr="00F76CF9">
        <w:t xml:space="preserve">Table 1 illustrates the sixth configuration as the lowest formation energy and the highest </w:t>
      </w:r>
      <w:r w:rsidRPr="00F76CF9">
        <w:rPr>
          <w:spacing w:val="2"/>
        </w:rPr>
        <w:t>Wyckoff symmetry (see Fig</w:t>
      </w:r>
      <w:r w:rsidR="00A550C1" w:rsidRPr="00F76CF9">
        <w:rPr>
          <w:spacing w:val="2"/>
        </w:rPr>
        <w:t>ure</w:t>
      </w:r>
      <w:r w:rsidRPr="00F76CF9">
        <w:rPr>
          <w:spacing w:val="2"/>
        </w:rPr>
        <w:t xml:space="preserve"> 1</w:t>
      </w:r>
      <w:r w:rsidR="00A550C1" w:rsidRPr="00F76CF9">
        <w:rPr>
          <w:spacing w:val="2"/>
        </w:rPr>
        <w:t>(</w:t>
      </w:r>
      <w:r w:rsidRPr="00F76CF9">
        <w:rPr>
          <w:spacing w:val="2"/>
        </w:rPr>
        <w:t>c-d</w:t>
      </w:r>
      <w:r w:rsidR="00A550C1" w:rsidRPr="00F76CF9">
        <w:rPr>
          <w:spacing w:val="2"/>
        </w:rPr>
        <w:t>)</w:t>
      </w:r>
      <w:r w:rsidRPr="00F76CF9">
        <w:rPr>
          <w:spacing w:val="2"/>
        </w:rPr>
        <w:t>). Taking this configurat</w:t>
      </w:r>
      <w:r w:rsidRPr="00F76CF9">
        <w:t xml:space="preserve">ion </w:t>
      </w:r>
      <w:r w:rsidRPr="00F76CF9">
        <w:rPr>
          <w:spacing w:val="2"/>
        </w:rPr>
        <w:t>as the optimal structure, we applied a similar method to create the</w:t>
      </w:r>
      <w:r w:rsidRPr="00F76CF9">
        <w:t xml:space="preserve"> </w:t>
      </w:r>
      <w:r w:rsidRPr="00F76CF9">
        <w:rPr>
          <w:spacing w:val="2"/>
        </w:rPr>
        <w:t>Mn</w:t>
      </w:r>
      <w:r w:rsidRPr="00F76CF9">
        <w:rPr>
          <w:spacing w:val="2"/>
          <w:vertAlign w:val="subscript"/>
        </w:rPr>
        <w:t>45</w:t>
      </w:r>
      <w:r w:rsidRPr="00F76CF9">
        <w:rPr>
          <w:spacing w:val="2"/>
        </w:rPr>
        <w:t>Cr</w:t>
      </w:r>
      <w:r w:rsidRPr="00F76CF9">
        <w:rPr>
          <w:spacing w:val="2"/>
          <w:vertAlign w:val="subscript"/>
        </w:rPr>
        <w:t>10</w:t>
      </w:r>
      <w:r w:rsidRPr="00F76CF9">
        <w:rPr>
          <w:spacing w:val="2"/>
        </w:rPr>
        <w:t>Bi</w:t>
      </w:r>
      <w:r w:rsidRPr="00F76CF9">
        <w:rPr>
          <w:spacing w:val="2"/>
          <w:vertAlign w:val="subscript"/>
        </w:rPr>
        <w:t xml:space="preserve">45 </w:t>
      </w:r>
      <w:r w:rsidRPr="00F76CF9">
        <w:rPr>
          <w:spacing w:val="2"/>
        </w:rPr>
        <w:t>sample (see Fig</w:t>
      </w:r>
      <w:r w:rsidR="00A550C1" w:rsidRPr="00F76CF9">
        <w:rPr>
          <w:spacing w:val="2"/>
        </w:rPr>
        <w:t>ure</w:t>
      </w:r>
      <w:r w:rsidRPr="00F76CF9">
        <w:rPr>
          <w:spacing w:val="2"/>
        </w:rPr>
        <w:t xml:space="preserve"> 1</w:t>
      </w:r>
      <w:r w:rsidR="00A550C1" w:rsidRPr="00F76CF9">
        <w:rPr>
          <w:spacing w:val="2"/>
        </w:rPr>
        <w:t>(</w:t>
      </w:r>
      <w:r w:rsidRPr="00F76CF9">
        <w:rPr>
          <w:spacing w:val="2"/>
        </w:rPr>
        <w:t>e-f</w:t>
      </w:r>
      <w:r w:rsidR="00A550C1" w:rsidRPr="00F76CF9">
        <w:rPr>
          <w:spacing w:val="2"/>
        </w:rPr>
        <w:t>)</w:t>
      </w:r>
      <w:r w:rsidRPr="00F76CF9">
        <w:rPr>
          <w:spacing w:val="2"/>
        </w:rPr>
        <w:t>). As shown in Table 1, the</w:t>
      </w:r>
      <w:r w:rsidRPr="00F76CF9">
        <w:t xml:space="preserve"> optimal configuration for Mn</w:t>
      </w:r>
      <w:r w:rsidRPr="00F76CF9">
        <w:rPr>
          <w:vertAlign w:val="subscript"/>
        </w:rPr>
        <w:t>45</w:t>
      </w:r>
      <w:r w:rsidRPr="00F76CF9">
        <w:t>Cr</w:t>
      </w:r>
      <w:r w:rsidRPr="00F76CF9">
        <w:rPr>
          <w:vertAlign w:val="subscript"/>
        </w:rPr>
        <w:t>10</w:t>
      </w:r>
      <w:r w:rsidRPr="00F76CF9">
        <w:t>Bi</w:t>
      </w:r>
      <w:r w:rsidRPr="00F76CF9">
        <w:rPr>
          <w:vertAlign w:val="subscript"/>
        </w:rPr>
        <w:t>45</w:t>
      </w:r>
      <w:r w:rsidRPr="00F76CF9">
        <w:t xml:space="preserve"> is associated with the third doping configuration. </w:t>
      </w:r>
      <w:bookmarkEnd w:id="12"/>
    </w:p>
    <w:p w14:paraId="32858505" w14:textId="2E551C39" w:rsidR="00E67CFE" w:rsidRPr="00F76CF9" w:rsidRDefault="00E67CFE" w:rsidP="00D30C05">
      <w:pPr>
        <w:pStyle w:val="JMMM-Content"/>
      </w:pPr>
      <w:r w:rsidRPr="00F76CF9">
        <w:rPr>
          <w:spacing w:val="2"/>
        </w:rPr>
        <w:t>To assess the structural stability of these systems, we calculate</w:t>
      </w:r>
      <w:r w:rsidRPr="00F76CF9">
        <w:t xml:space="preserve"> the phonon frequencies at high symmetry points using the M3GNet-UP-2022 machine learning potential. As illustrated in Fig</w:t>
      </w:r>
      <w:r w:rsidR="00B802C7" w:rsidRPr="00F76CF9">
        <w:t>ure</w:t>
      </w:r>
      <w:r w:rsidRPr="00F76CF9">
        <w:t xml:space="preserve"> 2, no </w:t>
      </w:r>
      <w:r w:rsidRPr="00F76CF9">
        <w:rPr>
          <w:spacing w:val="-2"/>
        </w:rPr>
        <w:t>imaginary frequencies along the high symmetry path exist for any of</w:t>
      </w:r>
      <w:r w:rsidRPr="00F76CF9">
        <w:t xml:space="preserve"> the evaluated crystalline structures. This finding indicates that these </w:t>
      </w:r>
      <w:r w:rsidRPr="00F76CF9">
        <w:rPr>
          <w:spacing w:val="2"/>
        </w:rPr>
        <w:t>optimized structures are dynamically stable and confirms that our</w:t>
      </w:r>
      <w:r w:rsidRPr="00F76CF9">
        <w:t xml:space="preserve"> crystal structure generation method is appropriate.</w:t>
      </w:r>
    </w:p>
    <w:p w14:paraId="3B8621C4" w14:textId="77777777" w:rsidR="00BA22A3" w:rsidRPr="00F76CF9" w:rsidRDefault="00BA22A3" w:rsidP="00BA22A3">
      <w:pPr>
        <w:pStyle w:val="JMMM-Figure-Table"/>
        <w:rPr>
          <w:b/>
          <w:bCs/>
        </w:rPr>
        <w:sectPr w:rsidR="00BA22A3" w:rsidRPr="00F76CF9" w:rsidSect="009A64FE">
          <w:type w:val="continuous"/>
          <w:pgSz w:w="11906" w:h="16838" w:code="9"/>
          <w:pgMar w:top="1418" w:right="991" w:bottom="1418" w:left="992" w:header="709" w:footer="709" w:gutter="0"/>
          <w:cols w:num="2" w:space="284"/>
          <w:docGrid w:linePitch="360"/>
        </w:sectPr>
      </w:pPr>
    </w:p>
    <w:p w14:paraId="68E44AE3" w14:textId="77777777" w:rsidR="00BA22A3" w:rsidRPr="00F76CF9" w:rsidRDefault="00BA22A3" w:rsidP="00BA22A3">
      <w:pPr>
        <w:pStyle w:val="JMMM-Figure-Table"/>
      </w:pPr>
      <w:r w:rsidRPr="00F76CF9">
        <w:rPr>
          <w:b/>
          <w:bCs/>
        </w:rPr>
        <w:lastRenderedPageBreak/>
        <w:t>Table 1.</w:t>
      </w:r>
      <w:r w:rsidRPr="00F76CF9">
        <w:t xml:space="preserve"> Lattice parameters </w:t>
      </w:r>
      <w:r w:rsidRPr="00F76CF9">
        <w:rPr>
          <w:lang w:val="vi-VN"/>
        </w:rPr>
        <w:t>of Mn</w:t>
      </w:r>
      <w:r w:rsidRPr="00F76CF9">
        <w:rPr>
          <w:vertAlign w:val="subscript"/>
          <w:lang w:val="vi-VN"/>
        </w:rPr>
        <w:t>55-x</w:t>
      </w:r>
      <w:r w:rsidRPr="00F76CF9">
        <w:rPr>
          <w:lang w:val="vi-VN"/>
        </w:rPr>
        <w:t>Cr</w:t>
      </w:r>
      <w:r w:rsidRPr="00F76CF9">
        <w:rPr>
          <w:vertAlign w:val="subscript"/>
          <w:lang w:val="vi-VN"/>
        </w:rPr>
        <w:t>x</w:t>
      </w:r>
      <w:r w:rsidRPr="00F76CF9">
        <w:rPr>
          <w:lang w:val="vi-VN"/>
        </w:rPr>
        <w:t>Bi</w:t>
      </w:r>
      <w:r w:rsidRPr="00F76CF9">
        <w:rPr>
          <w:vertAlign w:val="subscript"/>
          <w:lang w:val="vi-VN"/>
        </w:rPr>
        <w:t>45</w:t>
      </w:r>
      <w:r w:rsidRPr="00F76CF9">
        <w:rPr>
          <w:lang w:val="vi-VN"/>
        </w:rPr>
        <w:t xml:space="preserve">, where </w:t>
      </w:r>
      <w:r w:rsidRPr="00F76CF9">
        <w:rPr>
          <w:i/>
          <w:iCs/>
          <w:lang w:val="vi-VN"/>
        </w:rPr>
        <w:t>x</w:t>
      </w:r>
      <w:r w:rsidRPr="00F76CF9">
        <w:rPr>
          <w:lang w:val="vi-VN"/>
        </w:rPr>
        <w:t xml:space="preserve"> </w:t>
      </w:r>
      <w:r w:rsidRPr="00F76CF9">
        <w:t>equals</w:t>
      </w:r>
      <w:r w:rsidRPr="00F76CF9">
        <w:rPr>
          <w:lang w:val="vi-VN"/>
        </w:rPr>
        <w:t xml:space="preserve"> 0, 5, and 10.</w:t>
      </w:r>
    </w:p>
    <w:p w14:paraId="1919D8CF" w14:textId="77777777" w:rsidR="00BA22A3" w:rsidRPr="00F76CF9" w:rsidRDefault="00BA22A3" w:rsidP="00BA22A3">
      <w:pPr>
        <w:pStyle w:val="JMMM-Figure-Table"/>
      </w:pPr>
    </w:p>
    <w:tbl>
      <w:tblPr>
        <w:tblStyle w:val="TableGrid"/>
        <w:tblW w:w="0" w:type="auto"/>
        <w:tblBorders>
          <w:left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982"/>
        <w:gridCol w:w="1982"/>
        <w:gridCol w:w="1983"/>
        <w:gridCol w:w="1983"/>
        <w:gridCol w:w="1983"/>
      </w:tblGrid>
      <w:tr w:rsidR="00BA22A3" w:rsidRPr="00F76CF9" w14:paraId="539DA272" w14:textId="77777777" w:rsidTr="001C585D">
        <w:tc>
          <w:tcPr>
            <w:tcW w:w="1982" w:type="dxa"/>
            <w:tcBorders>
              <w:bottom w:val="single" w:sz="4" w:space="0" w:color="auto"/>
            </w:tcBorders>
          </w:tcPr>
          <w:p w14:paraId="0F9F37B9" w14:textId="77777777" w:rsidR="00BA22A3" w:rsidRPr="00F76CF9" w:rsidRDefault="00BA22A3" w:rsidP="001C585D">
            <w:pPr>
              <w:pStyle w:val="JMMM-Figure-Table"/>
            </w:pPr>
            <w:r w:rsidRPr="00F76CF9">
              <w:rPr>
                <w:b/>
                <w:bCs/>
              </w:rPr>
              <w:t>System</w:t>
            </w:r>
          </w:p>
        </w:tc>
        <w:tc>
          <w:tcPr>
            <w:tcW w:w="1982" w:type="dxa"/>
            <w:tcBorders>
              <w:bottom w:val="single" w:sz="4" w:space="0" w:color="auto"/>
            </w:tcBorders>
          </w:tcPr>
          <w:p w14:paraId="6A29625C" w14:textId="77777777" w:rsidR="00BA22A3" w:rsidRPr="00F76CF9" w:rsidRDefault="00BA22A3" w:rsidP="001C585D">
            <w:pPr>
              <w:pStyle w:val="JMMM-Figure-Table"/>
            </w:pPr>
            <w:r w:rsidRPr="00F76CF9">
              <w:rPr>
                <w:b/>
                <w:bCs/>
              </w:rPr>
              <w:t>a [Å]</w:t>
            </w:r>
          </w:p>
        </w:tc>
        <w:tc>
          <w:tcPr>
            <w:tcW w:w="1983" w:type="dxa"/>
            <w:tcBorders>
              <w:bottom w:val="single" w:sz="4" w:space="0" w:color="auto"/>
            </w:tcBorders>
          </w:tcPr>
          <w:p w14:paraId="50AF5F6D" w14:textId="77777777" w:rsidR="00BA22A3" w:rsidRPr="00F76CF9" w:rsidRDefault="00BA22A3" w:rsidP="001C585D">
            <w:pPr>
              <w:pStyle w:val="JMMM-Figure-Table"/>
            </w:pPr>
            <w:r w:rsidRPr="00F76CF9">
              <w:rPr>
                <w:b/>
                <w:bCs/>
              </w:rPr>
              <w:t>c [Å]</w:t>
            </w:r>
          </w:p>
        </w:tc>
        <w:tc>
          <w:tcPr>
            <w:tcW w:w="1983" w:type="dxa"/>
            <w:tcBorders>
              <w:bottom w:val="single" w:sz="4" w:space="0" w:color="auto"/>
            </w:tcBorders>
          </w:tcPr>
          <w:p w14:paraId="72ECCA09" w14:textId="77777777" w:rsidR="00BA22A3" w:rsidRPr="00F76CF9" w:rsidRDefault="00BA22A3" w:rsidP="001C585D">
            <w:pPr>
              <w:pStyle w:val="JMMM-Figure-Table"/>
            </w:pPr>
            <w:r w:rsidRPr="00F76CF9">
              <w:rPr>
                <w:b/>
                <w:bCs/>
              </w:rPr>
              <w:t>c/a</w:t>
            </w:r>
          </w:p>
        </w:tc>
        <w:tc>
          <w:tcPr>
            <w:tcW w:w="1983" w:type="dxa"/>
            <w:tcBorders>
              <w:bottom w:val="single" w:sz="4" w:space="0" w:color="auto"/>
            </w:tcBorders>
          </w:tcPr>
          <w:p w14:paraId="010FBBA0" w14:textId="77777777" w:rsidR="00BA22A3" w:rsidRPr="00F76CF9" w:rsidRDefault="00BA22A3" w:rsidP="001C585D">
            <w:pPr>
              <w:pStyle w:val="JMMM-Figure-Table"/>
            </w:pPr>
            <w:r w:rsidRPr="00F76CF9">
              <w:rPr>
                <w:b/>
                <w:bCs/>
              </w:rPr>
              <w:t>V [Å</w:t>
            </w:r>
            <w:r w:rsidRPr="00F76CF9">
              <w:rPr>
                <w:b/>
                <w:bCs/>
                <w:vertAlign w:val="superscript"/>
              </w:rPr>
              <w:t>3</w:t>
            </w:r>
            <w:r w:rsidRPr="00F76CF9">
              <w:rPr>
                <w:b/>
                <w:bCs/>
              </w:rPr>
              <w:t xml:space="preserve">] </w:t>
            </w:r>
          </w:p>
        </w:tc>
      </w:tr>
      <w:tr w:rsidR="00BA22A3" w:rsidRPr="00F76CF9" w14:paraId="6FE9B6C9" w14:textId="77777777" w:rsidTr="001C585D">
        <w:tc>
          <w:tcPr>
            <w:tcW w:w="1982" w:type="dxa"/>
            <w:tcBorders>
              <w:top w:val="single" w:sz="4" w:space="0" w:color="auto"/>
              <w:bottom w:val="nil"/>
            </w:tcBorders>
          </w:tcPr>
          <w:p w14:paraId="616DC787" w14:textId="77777777" w:rsidR="00BA22A3" w:rsidRPr="00F76CF9" w:rsidRDefault="00BA22A3" w:rsidP="001C585D">
            <w:pPr>
              <w:pStyle w:val="JMMM-Figure-Table"/>
            </w:pPr>
            <w:r w:rsidRPr="00F76CF9">
              <w:t>Mn</w:t>
            </w:r>
            <w:r w:rsidRPr="00F76CF9">
              <w:rPr>
                <w:vertAlign w:val="subscript"/>
              </w:rPr>
              <w:t>55</w:t>
            </w:r>
            <w:r w:rsidRPr="00F76CF9">
              <w:t>Bi</w:t>
            </w:r>
            <w:r w:rsidRPr="00F76CF9">
              <w:rPr>
                <w:vertAlign w:val="subscript"/>
              </w:rPr>
              <w:t>45</w:t>
            </w:r>
          </w:p>
        </w:tc>
        <w:tc>
          <w:tcPr>
            <w:tcW w:w="1982" w:type="dxa"/>
            <w:tcBorders>
              <w:top w:val="single" w:sz="4" w:space="0" w:color="auto"/>
              <w:bottom w:val="nil"/>
            </w:tcBorders>
          </w:tcPr>
          <w:p w14:paraId="4B8C82B9" w14:textId="77777777" w:rsidR="00BA22A3" w:rsidRPr="00F76CF9" w:rsidRDefault="00BA22A3" w:rsidP="001C585D">
            <w:pPr>
              <w:pStyle w:val="JMMM-Figure-Table"/>
            </w:pPr>
            <w:r w:rsidRPr="00F76CF9">
              <w:rPr>
                <w:kern w:val="24"/>
              </w:rPr>
              <w:t>10.470</w:t>
            </w:r>
          </w:p>
        </w:tc>
        <w:tc>
          <w:tcPr>
            <w:tcW w:w="1983" w:type="dxa"/>
            <w:tcBorders>
              <w:top w:val="single" w:sz="4" w:space="0" w:color="auto"/>
              <w:bottom w:val="nil"/>
            </w:tcBorders>
          </w:tcPr>
          <w:p w14:paraId="687FD6A2" w14:textId="77777777" w:rsidR="00BA22A3" w:rsidRPr="00F76CF9" w:rsidRDefault="00BA22A3" w:rsidP="001C585D">
            <w:pPr>
              <w:pStyle w:val="JMMM-Figure-Table"/>
            </w:pPr>
            <w:r w:rsidRPr="00F76CF9">
              <w:rPr>
                <w:kern w:val="24"/>
              </w:rPr>
              <w:t>5.779</w:t>
            </w:r>
          </w:p>
        </w:tc>
        <w:tc>
          <w:tcPr>
            <w:tcW w:w="1983" w:type="dxa"/>
            <w:tcBorders>
              <w:top w:val="single" w:sz="4" w:space="0" w:color="auto"/>
              <w:bottom w:val="nil"/>
            </w:tcBorders>
          </w:tcPr>
          <w:p w14:paraId="0B5A067B" w14:textId="77777777" w:rsidR="00BA22A3" w:rsidRPr="00F76CF9" w:rsidRDefault="00BA22A3" w:rsidP="001C585D">
            <w:pPr>
              <w:pStyle w:val="JMMM-Figure-Table"/>
            </w:pPr>
            <w:r w:rsidRPr="00F76CF9">
              <w:rPr>
                <w:kern w:val="24"/>
              </w:rPr>
              <w:t>0.552</w:t>
            </w:r>
          </w:p>
        </w:tc>
        <w:tc>
          <w:tcPr>
            <w:tcW w:w="1983" w:type="dxa"/>
            <w:tcBorders>
              <w:top w:val="single" w:sz="4" w:space="0" w:color="auto"/>
              <w:bottom w:val="nil"/>
            </w:tcBorders>
          </w:tcPr>
          <w:p w14:paraId="17B7594E" w14:textId="77777777" w:rsidR="00BA22A3" w:rsidRPr="00F76CF9" w:rsidRDefault="00BA22A3" w:rsidP="001C585D">
            <w:pPr>
              <w:pStyle w:val="JMMM-Figure-Table"/>
            </w:pPr>
            <w:r w:rsidRPr="00F76CF9">
              <w:t>446.687</w:t>
            </w:r>
          </w:p>
        </w:tc>
      </w:tr>
      <w:tr w:rsidR="00BA22A3" w:rsidRPr="00F76CF9" w14:paraId="529BF7F5" w14:textId="77777777" w:rsidTr="001C585D">
        <w:tc>
          <w:tcPr>
            <w:tcW w:w="1982" w:type="dxa"/>
            <w:tcBorders>
              <w:top w:val="nil"/>
            </w:tcBorders>
          </w:tcPr>
          <w:p w14:paraId="741638B9" w14:textId="77777777" w:rsidR="00BA22A3" w:rsidRPr="00F76CF9" w:rsidRDefault="00BA22A3" w:rsidP="001C585D">
            <w:pPr>
              <w:pStyle w:val="JMMM-Figure-Table"/>
            </w:pPr>
            <w:r w:rsidRPr="00F76CF9">
              <w:t>Mn</w:t>
            </w:r>
            <w:r w:rsidRPr="00F76CF9">
              <w:rPr>
                <w:vertAlign w:val="subscript"/>
              </w:rPr>
              <w:t>50</w:t>
            </w:r>
            <w:r w:rsidRPr="00F76CF9">
              <w:t>Cr</w:t>
            </w:r>
            <w:r w:rsidRPr="00F76CF9">
              <w:rPr>
                <w:vertAlign w:val="subscript"/>
              </w:rPr>
              <w:t>5</w:t>
            </w:r>
            <w:r w:rsidRPr="00F76CF9">
              <w:t>Bi</w:t>
            </w:r>
            <w:r w:rsidRPr="00F76CF9">
              <w:rPr>
                <w:vertAlign w:val="subscript"/>
              </w:rPr>
              <w:t>45</w:t>
            </w:r>
          </w:p>
        </w:tc>
        <w:tc>
          <w:tcPr>
            <w:tcW w:w="1982" w:type="dxa"/>
            <w:tcBorders>
              <w:top w:val="nil"/>
            </w:tcBorders>
          </w:tcPr>
          <w:p w14:paraId="138B0D37" w14:textId="77777777" w:rsidR="00BA22A3" w:rsidRPr="00F76CF9" w:rsidRDefault="00BA22A3" w:rsidP="001C585D">
            <w:pPr>
              <w:pStyle w:val="JMMM-Figure-Table"/>
            </w:pPr>
            <w:r w:rsidRPr="00F76CF9">
              <w:t>9.595</w:t>
            </w:r>
          </w:p>
        </w:tc>
        <w:tc>
          <w:tcPr>
            <w:tcW w:w="1983" w:type="dxa"/>
            <w:tcBorders>
              <w:top w:val="nil"/>
            </w:tcBorders>
          </w:tcPr>
          <w:p w14:paraId="5886C222" w14:textId="77777777" w:rsidR="00BA22A3" w:rsidRPr="00F76CF9" w:rsidRDefault="00BA22A3" w:rsidP="001C585D">
            <w:pPr>
              <w:pStyle w:val="JMMM-Figure-Table"/>
            </w:pPr>
            <w:r w:rsidRPr="00F76CF9">
              <w:rPr>
                <w:kern w:val="24"/>
              </w:rPr>
              <w:t>5.757</w:t>
            </w:r>
          </w:p>
        </w:tc>
        <w:tc>
          <w:tcPr>
            <w:tcW w:w="1983" w:type="dxa"/>
            <w:tcBorders>
              <w:top w:val="nil"/>
            </w:tcBorders>
          </w:tcPr>
          <w:p w14:paraId="44D2734F" w14:textId="77777777" w:rsidR="00BA22A3" w:rsidRPr="00F76CF9" w:rsidRDefault="00BA22A3" w:rsidP="001C585D">
            <w:pPr>
              <w:pStyle w:val="JMMM-Figure-Table"/>
            </w:pPr>
            <w:r w:rsidRPr="00F76CF9">
              <w:rPr>
                <w:kern w:val="24"/>
              </w:rPr>
              <w:t>0.600</w:t>
            </w:r>
          </w:p>
        </w:tc>
        <w:tc>
          <w:tcPr>
            <w:tcW w:w="1983" w:type="dxa"/>
            <w:tcBorders>
              <w:top w:val="nil"/>
            </w:tcBorders>
          </w:tcPr>
          <w:p w14:paraId="589E792F" w14:textId="77777777" w:rsidR="00BA22A3" w:rsidRPr="00F76CF9" w:rsidRDefault="00BA22A3" w:rsidP="001C585D">
            <w:pPr>
              <w:pStyle w:val="JMMM-Figure-Table"/>
            </w:pPr>
            <w:r w:rsidRPr="00F76CF9">
              <w:rPr>
                <w:rFonts w:eastAsiaTheme="minorEastAsia"/>
                <w:kern w:val="24"/>
              </w:rPr>
              <w:t>441.425</w:t>
            </w:r>
          </w:p>
        </w:tc>
      </w:tr>
      <w:tr w:rsidR="00BA22A3" w:rsidRPr="00F76CF9" w14:paraId="582C6E09" w14:textId="77777777" w:rsidTr="001C585D">
        <w:tc>
          <w:tcPr>
            <w:tcW w:w="1982" w:type="dxa"/>
          </w:tcPr>
          <w:p w14:paraId="448463D2" w14:textId="77777777" w:rsidR="00BA22A3" w:rsidRPr="00F76CF9" w:rsidRDefault="00BA22A3" w:rsidP="001C585D">
            <w:pPr>
              <w:pStyle w:val="JMMM-Figure-Table"/>
            </w:pPr>
            <w:r w:rsidRPr="00F76CF9">
              <w:t>Mn</w:t>
            </w:r>
            <w:r w:rsidRPr="00F76CF9">
              <w:rPr>
                <w:vertAlign w:val="subscript"/>
              </w:rPr>
              <w:t>45</w:t>
            </w:r>
            <w:r w:rsidRPr="00F76CF9">
              <w:t>Cr</w:t>
            </w:r>
            <w:r w:rsidRPr="00F76CF9">
              <w:rPr>
                <w:vertAlign w:val="subscript"/>
              </w:rPr>
              <w:t>10</w:t>
            </w:r>
            <w:r w:rsidRPr="00F76CF9">
              <w:t>Bi</w:t>
            </w:r>
            <w:r w:rsidRPr="00F76CF9">
              <w:rPr>
                <w:vertAlign w:val="subscript"/>
              </w:rPr>
              <w:t>45</w:t>
            </w:r>
          </w:p>
        </w:tc>
        <w:tc>
          <w:tcPr>
            <w:tcW w:w="1982" w:type="dxa"/>
          </w:tcPr>
          <w:p w14:paraId="25F645C2" w14:textId="77777777" w:rsidR="00BA22A3" w:rsidRPr="00F76CF9" w:rsidRDefault="00BA22A3" w:rsidP="001C585D">
            <w:pPr>
              <w:pStyle w:val="JMMM-Figure-Table"/>
            </w:pPr>
            <w:r w:rsidRPr="00F76CF9">
              <w:t>9.556</w:t>
            </w:r>
          </w:p>
        </w:tc>
        <w:tc>
          <w:tcPr>
            <w:tcW w:w="1983" w:type="dxa"/>
          </w:tcPr>
          <w:p w14:paraId="73DEEE7A" w14:textId="77777777" w:rsidR="00BA22A3" w:rsidRPr="00F76CF9" w:rsidRDefault="00BA22A3" w:rsidP="001C585D">
            <w:pPr>
              <w:pStyle w:val="JMMM-Figure-Table"/>
            </w:pPr>
            <w:r w:rsidRPr="00F76CF9">
              <w:rPr>
                <w:kern w:val="24"/>
              </w:rPr>
              <w:t>5.729</w:t>
            </w:r>
          </w:p>
        </w:tc>
        <w:tc>
          <w:tcPr>
            <w:tcW w:w="1983" w:type="dxa"/>
          </w:tcPr>
          <w:p w14:paraId="4A6FB7B4" w14:textId="77777777" w:rsidR="00BA22A3" w:rsidRPr="00F76CF9" w:rsidRDefault="00BA22A3" w:rsidP="001C585D">
            <w:pPr>
              <w:pStyle w:val="JMMM-Figure-Table"/>
            </w:pPr>
            <w:r w:rsidRPr="00F76CF9">
              <w:rPr>
                <w:kern w:val="24"/>
              </w:rPr>
              <w:t>0.600</w:t>
            </w:r>
          </w:p>
        </w:tc>
        <w:tc>
          <w:tcPr>
            <w:tcW w:w="1983" w:type="dxa"/>
          </w:tcPr>
          <w:p w14:paraId="3AE7581F" w14:textId="77777777" w:rsidR="00BA22A3" w:rsidRPr="00F76CF9" w:rsidRDefault="00BA22A3" w:rsidP="001C585D">
            <w:pPr>
              <w:pStyle w:val="JMMM-Figure-Table"/>
            </w:pPr>
            <w:r w:rsidRPr="00F76CF9">
              <w:t>437.052</w:t>
            </w:r>
          </w:p>
        </w:tc>
      </w:tr>
    </w:tbl>
    <w:p w14:paraId="5D96F940" w14:textId="77777777" w:rsidR="00197B4F" w:rsidRPr="00F76CF9" w:rsidRDefault="00197B4F" w:rsidP="00D403FB">
      <w:pPr>
        <w:pStyle w:val="JMMM-Content"/>
      </w:pPr>
    </w:p>
    <w:p w14:paraId="6B93CE9B" w14:textId="77777777" w:rsidR="00197B4F" w:rsidRPr="00F76CF9" w:rsidRDefault="00197B4F" w:rsidP="00D403FB">
      <w:pPr>
        <w:pStyle w:val="JMMM-Content"/>
        <w:ind w:firstLine="0"/>
        <w:jc w:val="center"/>
      </w:pPr>
      <w:r w:rsidRPr="00F76CF9">
        <w:drawing>
          <wp:inline distT="0" distB="0" distL="0" distR="0" wp14:anchorId="6BB026CB" wp14:editId="7DE14BDD">
            <wp:extent cx="5400000" cy="3240000"/>
            <wp:effectExtent l="0" t="0" r="0" b="0"/>
            <wp:docPr id="1" name="Picture 1" descr="A screenshot of a computer generated image&#10;&#10;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descr="A screenshot of a computer generated image&#10;&#10;AI-generated content may be incorrect."/>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1451" t="1198" r="1318" b="1"/>
                    <a:stretch>
                      <a:fillRect/>
                    </a:stretch>
                  </pic:blipFill>
                  <pic:spPr bwMode="auto">
                    <a:xfrm>
                      <a:off x="0" y="0"/>
                      <a:ext cx="5400000" cy="3240000"/>
                    </a:xfrm>
                    <a:prstGeom prst="rect">
                      <a:avLst/>
                    </a:prstGeom>
                    <a:noFill/>
                    <a:ln>
                      <a:noFill/>
                    </a:ln>
                    <a:extLst>
                      <a:ext uri="{53640926-AAD7-44D8-BBD7-CCE9431645EC}">
                        <a14:shadowObscured xmlns:a14="http://schemas.microsoft.com/office/drawing/2010/main"/>
                      </a:ext>
                    </a:extLst>
                  </pic:spPr>
                </pic:pic>
              </a:graphicData>
            </a:graphic>
          </wp:inline>
        </w:drawing>
      </w:r>
    </w:p>
    <w:p w14:paraId="2069F311" w14:textId="77777777" w:rsidR="00197B4F" w:rsidRPr="00F76CF9" w:rsidRDefault="00197B4F" w:rsidP="00197B4F">
      <w:pPr>
        <w:pStyle w:val="JMMM-Figure-Table"/>
        <w:spacing w:before="120"/>
      </w:pPr>
      <w:r w:rsidRPr="00F76CF9">
        <w:rPr>
          <w:b/>
          <w:bCs/>
          <w:spacing w:val="-4"/>
        </w:rPr>
        <w:t xml:space="preserve">Figure 1. </w:t>
      </w:r>
      <w:r w:rsidRPr="00F76CF9">
        <w:rPr>
          <w:spacing w:val="-4"/>
        </w:rPr>
        <w:t xml:space="preserve">Side-view (left) and top-view (right) of </w:t>
      </w:r>
      <w:r w:rsidRPr="00F76CF9">
        <w:rPr>
          <w:spacing w:val="-4"/>
          <w:lang w:val="vi-VN"/>
        </w:rPr>
        <w:t>Mn</w:t>
      </w:r>
      <w:r w:rsidRPr="00F76CF9">
        <w:rPr>
          <w:spacing w:val="-4"/>
          <w:vertAlign w:val="subscript"/>
          <w:lang w:val="vi-VN"/>
        </w:rPr>
        <w:t>55-x</w:t>
      </w:r>
      <w:r w:rsidRPr="00F76CF9">
        <w:rPr>
          <w:spacing w:val="-4"/>
          <w:lang w:val="vi-VN"/>
        </w:rPr>
        <w:t>Cr</w:t>
      </w:r>
      <w:r w:rsidRPr="00F76CF9">
        <w:rPr>
          <w:spacing w:val="-4"/>
          <w:vertAlign w:val="subscript"/>
          <w:lang w:val="vi-VN"/>
        </w:rPr>
        <w:t>x</w:t>
      </w:r>
      <w:r w:rsidRPr="00F76CF9">
        <w:rPr>
          <w:spacing w:val="-4"/>
          <w:lang w:val="vi-VN"/>
        </w:rPr>
        <w:t>Bi</w:t>
      </w:r>
      <w:r w:rsidRPr="00F76CF9">
        <w:rPr>
          <w:spacing w:val="-4"/>
          <w:vertAlign w:val="subscript"/>
          <w:lang w:val="vi-VN"/>
        </w:rPr>
        <w:t>45</w:t>
      </w:r>
      <w:r w:rsidRPr="00F76CF9">
        <w:rPr>
          <w:spacing w:val="-4"/>
          <w:lang w:val="vi-VN"/>
        </w:rPr>
        <w:t xml:space="preserve">, where </w:t>
      </w:r>
      <w:r w:rsidRPr="00F76CF9">
        <w:rPr>
          <w:i/>
          <w:iCs/>
          <w:spacing w:val="-4"/>
          <w:lang w:val="vi-VN"/>
        </w:rPr>
        <w:t>x</w:t>
      </w:r>
      <w:r w:rsidRPr="00F76CF9">
        <w:rPr>
          <w:spacing w:val="-4"/>
          <w:lang w:val="vi-VN"/>
        </w:rPr>
        <w:t xml:space="preserve"> is equal to 0, 5, and 10.</w:t>
      </w:r>
      <w:r w:rsidRPr="00F76CF9">
        <w:rPr>
          <w:spacing w:val="-4"/>
        </w:rPr>
        <w:t xml:space="preserve"> </w:t>
      </w:r>
      <w:bookmarkStart w:id="13" w:name="_Hlk185237614"/>
      <w:r w:rsidRPr="00F76CF9">
        <w:rPr>
          <w:spacing w:val="-4"/>
        </w:rPr>
        <w:t>The blue, purple, and green balls represent Bi, Mn, and Cr atoms</w:t>
      </w:r>
      <w:r w:rsidRPr="00F76CF9">
        <w:rPr>
          <w:spacing w:val="-2"/>
        </w:rPr>
        <w:t>,</w:t>
      </w:r>
      <w:r w:rsidRPr="00F76CF9">
        <w:t xml:space="preserve"> respectively.</w:t>
      </w:r>
      <w:bookmarkEnd w:id="13"/>
    </w:p>
    <w:p w14:paraId="018978F1" w14:textId="77777777" w:rsidR="00197B4F" w:rsidRPr="00F76CF9" w:rsidRDefault="00197B4F" w:rsidP="00197B4F">
      <w:pPr>
        <w:pStyle w:val="JMMM-Content"/>
      </w:pPr>
    </w:p>
    <w:p w14:paraId="5215D434" w14:textId="490C00AA" w:rsidR="00D015DF" w:rsidRPr="00F76CF9" w:rsidRDefault="00D015DF" w:rsidP="00D015DF">
      <w:pPr>
        <w:pStyle w:val="JMMM-Figure-Table"/>
        <w:jc w:val="center"/>
        <w:rPr>
          <w:sz w:val="18"/>
          <w:szCs w:val="18"/>
        </w:rPr>
      </w:pPr>
      <w:r w:rsidRPr="00F76CF9">
        <w:rPr>
          <w:sz w:val="18"/>
          <w:szCs w:val="18"/>
        </w:rPr>
        <mc:AlternateContent>
          <mc:Choice Requires="wpg">
            <w:drawing>
              <wp:inline distT="0" distB="0" distL="0" distR="0" wp14:anchorId="70957BD6" wp14:editId="48FC5F66">
                <wp:extent cx="6300000" cy="1620000"/>
                <wp:effectExtent l="0" t="0" r="5715" b="0"/>
                <wp:docPr id="453051233" name="Group 22"/>
                <wp:cNvGraphicFramePr/>
                <a:graphic xmlns:a="http://schemas.openxmlformats.org/drawingml/2006/main">
                  <a:graphicData uri="http://schemas.microsoft.com/office/word/2010/wordprocessingGroup">
                    <wpg:wgp>
                      <wpg:cNvGrpSpPr/>
                      <wpg:grpSpPr>
                        <a:xfrm>
                          <a:off x="0" y="0"/>
                          <a:ext cx="6300000" cy="1620000"/>
                          <a:chOff x="0" y="0"/>
                          <a:chExt cx="6196996" cy="1619885"/>
                        </a:xfrm>
                      </wpg:grpSpPr>
                      <wpg:grpSp>
                        <wpg:cNvPr id="979030069" name="Group 15"/>
                        <wpg:cNvGrpSpPr/>
                        <wpg:grpSpPr>
                          <a:xfrm>
                            <a:off x="0" y="0"/>
                            <a:ext cx="2002592" cy="1619885"/>
                            <a:chOff x="0" y="0"/>
                            <a:chExt cx="2002592" cy="1619885"/>
                          </a:xfrm>
                        </wpg:grpSpPr>
                        <pic:pic xmlns:pic="http://schemas.openxmlformats.org/drawingml/2006/picture">
                          <pic:nvPicPr>
                            <pic:cNvPr id="956313056" name="Picture 486974337" descr="A screenshot of a graph&#10;&#10;Description automatically generated"/>
                            <pic:cNvPicPr>
                              <a:picLocks noChangeAspect="1"/>
                            </pic:cNvPicPr>
                          </pic:nvPicPr>
                          <pic:blipFill rotWithShape="1">
                            <a:blip r:embed="rId15" cstate="print">
                              <a:extLst>
                                <a:ext uri="{28A0092B-C50C-407E-A947-70E740481C1C}">
                                  <a14:useLocalDpi xmlns:a14="http://schemas.microsoft.com/office/drawing/2010/main" val="0"/>
                                </a:ext>
                              </a:extLst>
                            </a:blip>
                            <a:srcRect l="9721" t="332" r="312" b="67451"/>
                            <a:stretch>
                              <a:fillRect/>
                            </a:stretch>
                          </pic:blipFill>
                          <pic:spPr bwMode="auto">
                            <a:xfrm>
                              <a:off x="49967" y="0"/>
                              <a:ext cx="1952625" cy="1619885"/>
                            </a:xfrm>
                            <a:prstGeom prst="rect">
                              <a:avLst/>
                            </a:prstGeom>
                            <a:noFill/>
                            <a:ln>
                              <a:noFill/>
                            </a:ln>
                            <a:extLst>
                              <a:ext uri="{53640926-AAD7-44D8-BBD7-CCE9431645EC}">
                                <a14:shadowObscured xmlns:a14="http://schemas.microsoft.com/office/drawing/2010/main"/>
                              </a:ext>
                            </a:extLst>
                          </pic:spPr>
                        </pic:pic>
                        <wps:wsp>
                          <wps:cNvPr id="950776284" name="Text Box 2"/>
                          <wps:cNvSpPr txBox="1">
                            <a:spLocks noChangeArrowheads="1"/>
                          </wps:cNvSpPr>
                          <wps:spPr bwMode="auto">
                            <a:xfrm>
                              <a:off x="0" y="0"/>
                              <a:ext cx="141605" cy="146685"/>
                            </a:xfrm>
                            <a:prstGeom prst="rect">
                              <a:avLst/>
                            </a:prstGeom>
                            <a:solidFill>
                              <a:srgbClr val="FFFFFF"/>
                            </a:solidFill>
                            <a:ln w="9525">
                              <a:noFill/>
                              <a:miter lim="800000"/>
                              <a:headEnd/>
                              <a:tailEnd/>
                            </a:ln>
                          </wps:spPr>
                          <wps:txbx>
                            <w:txbxContent>
                              <w:p w14:paraId="7462A5D3" w14:textId="77777777" w:rsidR="00D015DF" w:rsidRPr="00D403FB" w:rsidRDefault="00D015DF" w:rsidP="00D015DF">
                                <w:pPr>
                                  <w:spacing w:after="0" w:line="240" w:lineRule="auto"/>
                                  <w:jc w:val="center"/>
                                  <w:rPr>
                                    <w:rFonts w:ascii="Times New Roman" w:hAnsi="Times New Roman" w:cs="Times New Roman"/>
                                    <w:b/>
                                    <w:bCs/>
                                    <w:sz w:val="16"/>
                                    <w:szCs w:val="20"/>
                                  </w:rPr>
                                </w:pPr>
                                <w:r w:rsidRPr="00D403FB">
                                  <w:rPr>
                                    <w:rFonts w:ascii="Times New Roman" w:hAnsi="Times New Roman" w:cs="Times New Roman"/>
                                    <w:b/>
                                    <w:bCs/>
                                    <w:sz w:val="16"/>
                                    <w:szCs w:val="20"/>
                                  </w:rPr>
                                  <w:t>(a)</w:t>
                                </w:r>
                              </w:p>
                            </w:txbxContent>
                          </wps:txbx>
                          <wps:bodyPr rot="0" vert="horz" wrap="square" lIns="0" tIns="0" rIns="0" bIns="0" anchor="t" anchorCtr="0">
                            <a:noAutofit/>
                          </wps:bodyPr>
                        </wps:wsp>
                      </wpg:grpSp>
                      <wpg:grpSp>
                        <wpg:cNvPr id="352552662" name="Group 16"/>
                        <wpg:cNvGrpSpPr/>
                        <wpg:grpSpPr>
                          <a:xfrm>
                            <a:off x="2078636" y="0"/>
                            <a:ext cx="2028377" cy="1619885"/>
                            <a:chOff x="0" y="0"/>
                            <a:chExt cx="2028377" cy="1619885"/>
                          </a:xfrm>
                        </wpg:grpSpPr>
                        <pic:pic xmlns:pic="http://schemas.openxmlformats.org/drawingml/2006/picture">
                          <pic:nvPicPr>
                            <pic:cNvPr id="361115593" name="Picture 987570954" descr="A screenshot of a graph&#10;&#10;Description automatically generated"/>
                            <pic:cNvPicPr>
                              <a:picLocks noChangeAspect="1"/>
                            </pic:cNvPicPr>
                          </pic:nvPicPr>
                          <pic:blipFill rotWithShape="1">
                            <a:blip r:embed="rId16" cstate="print">
                              <a:extLst>
                                <a:ext uri="{28A0092B-C50C-407E-A947-70E740481C1C}">
                                  <a14:useLocalDpi xmlns:a14="http://schemas.microsoft.com/office/drawing/2010/main" val="0"/>
                                </a:ext>
                              </a:extLst>
                            </a:blip>
                            <a:srcRect l="9721" t="33884" r="312" b="33712"/>
                            <a:stretch>
                              <a:fillRect/>
                            </a:stretch>
                          </pic:blipFill>
                          <pic:spPr bwMode="auto">
                            <a:xfrm>
                              <a:off x="64957" y="0"/>
                              <a:ext cx="1963420" cy="1619885"/>
                            </a:xfrm>
                            <a:prstGeom prst="rect">
                              <a:avLst/>
                            </a:prstGeom>
                            <a:noFill/>
                            <a:ln>
                              <a:noFill/>
                            </a:ln>
                            <a:extLst>
                              <a:ext uri="{53640926-AAD7-44D8-BBD7-CCE9431645EC}">
                                <a14:shadowObscured xmlns:a14="http://schemas.microsoft.com/office/drawing/2010/main"/>
                              </a:ext>
                            </a:extLst>
                          </pic:spPr>
                        </pic:pic>
                        <wps:wsp>
                          <wps:cNvPr id="1629479549" name="Text Box 2"/>
                          <wps:cNvSpPr txBox="1">
                            <a:spLocks noChangeArrowheads="1"/>
                          </wps:cNvSpPr>
                          <wps:spPr bwMode="auto">
                            <a:xfrm>
                              <a:off x="0" y="0"/>
                              <a:ext cx="141605" cy="146685"/>
                            </a:xfrm>
                            <a:prstGeom prst="rect">
                              <a:avLst/>
                            </a:prstGeom>
                            <a:solidFill>
                              <a:srgbClr val="FFFFFF"/>
                            </a:solidFill>
                            <a:ln w="9525">
                              <a:noFill/>
                              <a:miter lim="800000"/>
                              <a:headEnd/>
                              <a:tailEnd/>
                            </a:ln>
                          </wps:spPr>
                          <wps:txbx>
                            <w:txbxContent>
                              <w:p w14:paraId="69E836FE" w14:textId="210B9AFC" w:rsidR="00D015DF" w:rsidRPr="00D403FB" w:rsidRDefault="00D015DF" w:rsidP="00D015DF">
                                <w:pPr>
                                  <w:spacing w:after="0" w:line="240" w:lineRule="auto"/>
                                  <w:jc w:val="center"/>
                                  <w:rPr>
                                    <w:rFonts w:ascii="Times New Roman" w:hAnsi="Times New Roman" w:cs="Times New Roman"/>
                                    <w:b/>
                                    <w:bCs/>
                                    <w:sz w:val="16"/>
                                    <w:szCs w:val="20"/>
                                  </w:rPr>
                                </w:pPr>
                                <w:r w:rsidRPr="00D403FB">
                                  <w:rPr>
                                    <w:rFonts w:ascii="Times New Roman" w:hAnsi="Times New Roman" w:cs="Times New Roman"/>
                                    <w:b/>
                                    <w:bCs/>
                                    <w:sz w:val="16"/>
                                    <w:szCs w:val="20"/>
                                  </w:rPr>
                                  <w:t>(</w:t>
                                </w:r>
                                <w:r>
                                  <w:rPr>
                                    <w:rFonts w:ascii="Times New Roman" w:hAnsi="Times New Roman" w:cs="Times New Roman"/>
                                    <w:b/>
                                    <w:bCs/>
                                    <w:sz w:val="16"/>
                                    <w:szCs w:val="20"/>
                                  </w:rPr>
                                  <w:t>b</w:t>
                                </w:r>
                                <w:r w:rsidRPr="00D403FB">
                                  <w:rPr>
                                    <w:rFonts w:ascii="Times New Roman" w:hAnsi="Times New Roman" w:cs="Times New Roman"/>
                                    <w:b/>
                                    <w:bCs/>
                                    <w:sz w:val="16"/>
                                    <w:szCs w:val="20"/>
                                  </w:rPr>
                                  <w:t>)</w:t>
                                </w:r>
                              </w:p>
                            </w:txbxContent>
                          </wps:txbx>
                          <wps:bodyPr rot="0" vert="horz" wrap="square" lIns="0" tIns="0" rIns="0" bIns="0" anchor="t" anchorCtr="0">
                            <a:noAutofit/>
                          </wps:bodyPr>
                        </wps:wsp>
                      </wpg:grpSp>
                      <wpg:grpSp>
                        <wpg:cNvPr id="1175470021" name="Group 17"/>
                        <wpg:cNvGrpSpPr/>
                        <wpg:grpSpPr>
                          <a:xfrm>
                            <a:off x="4177259" y="0"/>
                            <a:ext cx="2019737" cy="1619885"/>
                            <a:chOff x="0" y="0"/>
                            <a:chExt cx="2019737" cy="1619885"/>
                          </a:xfrm>
                        </wpg:grpSpPr>
                        <pic:pic xmlns:pic="http://schemas.openxmlformats.org/drawingml/2006/picture">
                          <pic:nvPicPr>
                            <pic:cNvPr id="2071956967" name="Picture 1108230781" descr="A screenshot of a graph&#10;&#10;Description automatically generated"/>
                            <pic:cNvPicPr>
                              <a:picLocks noChangeAspect="1"/>
                            </pic:cNvPicPr>
                          </pic:nvPicPr>
                          <pic:blipFill rotWithShape="1">
                            <a:blip r:embed="rId17" cstate="print">
                              <a:extLst>
                                <a:ext uri="{28A0092B-C50C-407E-A947-70E740481C1C}">
                                  <a14:useLocalDpi xmlns:a14="http://schemas.microsoft.com/office/drawing/2010/main" val="0"/>
                                </a:ext>
                              </a:extLst>
                            </a:blip>
                            <a:srcRect l="9721" t="67497" r="312"/>
                            <a:stretch>
                              <a:fillRect/>
                            </a:stretch>
                          </pic:blipFill>
                          <pic:spPr bwMode="auto">
                            <a:xfrm>
                              <a:off x="49967" y="0"/>
                              <a:ext cx="1969770" cy="1619885"/>
                            </a:xfrm>
                            <a:prstGeom prst="rect">
                              <a:avLst/>
                            </a:prstGeom>
                            <a:noFill/>
                            <a:ln>
                              <a:noFill/>
                            </a:ln>
                            <a:extLst>
                              <a:ext uri="{53640926-AAD7-44D8-BBD7-CCE9431645EC}">
                                <a14:shadowObscured xmlns:a14="http://schemas.microsoft.com/office/drawing/2010/main"/>
                              </a:ext>
                            </a:extLst>
                          </pic:spPr>
                        </pic:pic>
                        <wps:wsp>
                          <wps:cNvPr id="381327283" name="Text Box 2"/>
                          <wps:cNvSpPr txBox="1">
                            <a:spLocks noChangeArrowheads="1"/>
                          </wps:cNvSpPr>
                          <wps:spPr bwMode="auto">
                            <a:xfrm>
                              <a:off x="0" y="0"/>
                              <a:ext cx="141605" cy="146685"/>
                            </a:xfrm>
                            <a:prstGeom prst="rect">
                              <a:avLst/>
                            </a:prstGeom>
                            <a:solidFill>
                              <a:srgbClr val="FFFFFF"/>
                            </a:solidFill>
                            <a:ln w="9525">
                              <a:noFill/>
                              <a:miter lim="800000"/>
                              <a:headEnd/>
                              <a:tailEnd/>
                            </a:ln>
                          </wps:spPr>
                          <wps:txbx>
                            <w:txbxContent>
                              <w:p w14:paraId="05BE5CCF" w14:textId="73630046" w:rsidR="00D015DF" w:rsidRPr="00D403FB" w:rsidRDefault="00D015DF" w:rsidP="00D015DF">
                                <w:pPr>
                                  <w:spacing w:after="0" w:line="240" w:lineRule="auto"/>
                                  <w:jc w:val="center"/>
                                  <w:rPr>
                                    <w:rFonts w:ascii="Times New Roman" w:hAnsi="Times New Roman" w:cs="Times New Roman"/>
                                    <w:b/>
                                    <w:bCs/>
                                    <w:sz w:val="16"/>
                                    <w:szCs w:val="20"/>
                                  </w:rPr>
                                </w:pPr>
                                <w:r w:rsidRPr="00D403FB">
                                  <w:rPr>
                                    <w:rFonts w:ascii="Times New Roman" w:hAnsi="Times New Roman" w:cs="Times New Roman"/>
                                    <w:b/>
                                    <w:bCs/>
                                    <w:sz w:val="16"/>
                                    <w:szCs w:val="20"/>
                                  </w:rPr>
                                  <w:t>(</w:t>
                                </w:r>
                                <w:r>
                                  <w:rPr>
                                    <w:rFonts w:ascii="Times New Roman" w:hAnsi="Times New Roman" w:cs="Times New Roman"/>
                                    <w:b/>
                                    <w:bCs/>
                                    <w:sz w:val="16"/>
                                    <w:szCs w:val="20"/>
                                  </w:rPr>
                                  <w:t>c</w:t>
                                </w:r>
                                <w:r w:rsidRPr="00D403FB">
                                  <w:rPr>
                                    <w:rFonts w:ascii="Times New Roman" w:hAnsi="Times New Roman" w:cs="Times New Roman"/>
                                    <w:b/>
                                    <w:bCs/>
                                    <w:sz w:val="16"/>
                                    <w:szCs w:val="20"/>
                                  </w:rPr>
                                  <w:t>)</w:t>
                                </w:r>
                              </w:p>
                            </w:txbxContent>
                          </wps:txbx>
                          <wps:bodyPr rot="0" vert="horz" wrap="square" lIns="0" tIns="0" rIns="0" bIns="0" anchor="t" anchorCtr="0">
                            <a:noAutofit/>
                          </wps:bodyPr>
                        </wps:wsp>
                      </wpg:grpSp>
                    </wpg:wgp>
                  </a:graphicData>
                </a:graphic>
              </wp:inline>
            </w:drawing>
          </mc:Choice>
          <mc:Fallback>
            <w:pict>
              <v:group w14:anchorId="70957BD6" id="Group 22" o:spid="_x0000_s1026" style="width:496.05pt;height:127.55pt;mso-position-horizontal-relative:char;mso-position-vertical-relative:line" coordsize="61969,161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">
                <v:group id="Group 15" o:spid="_x0000_s1027" style="position:absolute;width:20025;height:16198" coordsize="20025,161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86974337" o:spid="_x0000_s1028" type="#_x0000_t75" alt="A screenshot of a graph&#10;&#10;Description automatically generated" style="position:absolute;left:499;width:19526;height:161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">
                    <v:imagedata r:id="rId18" o:title="A screenshot of a graph&#10;&#10;Description automatically generated" croptop="218f" cropbottom="44205f" cropleft="6371f" cropright="204f"/>
                  </v:shape>
                  <v:shapetype id="_x0000_t202" coordsize="21600,21600" o:spt="202" path="m,l,21600r21600,l21600,xe">
                    <v:stroke joinstyle="miter"/>
                    <v:path gradientshapeok="t" o:connecttype="rect"/>
                  </v:shapetype>
                  <v:shape id="Text Box 2" o:spid="_x0000_s1029" type="#_x0000_t202" style="position:absolute;width:1416;height:14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" stroked="f">
                    <v:textbox inset="0,0,0,0">
                      <w:txbxContent>
                        <w:p w14:paraId="7462A5D3" w14:textId="77777777" w:rsidR="00D015DF" w:rsidRPr="00D403FB" w:rsidRDefault="00D015DF" w:rsidP="00D015DF">
                          <w:pPr>
                            <w:spacing w:after="0" w:line="240" w:lineRule="auto"/>
                            <w:jc w:val="center"/>
                            <w:rPr>
                              <w:rFonts w:ascii="Times New Roman" w:hAnsi="Times New Roman" w:cs="Times New Roman"/>
                              <w:b/>
                              <w:bCs/>
                              <w:sz w:val="16"/>
                              <w:szCs w:val="20"/>
                            </w:rPr>
                          </w:pPr>
                          <w:r w:rsidRPr="00D403FB">
                            <w:rPr>
                              <w:rFonts w:ascii="Times New Roman" w:hAnsi="Times New Roman" w:cs="Times New Roman"/>
                              <w:b/>
                              <w:bCs/>
                              <w:sz w:val="16"/>
                              <w:szCs w:val="20"/>
                            </w:rPr>
                            <w:t>(a)</w:t>
                          </w:r>
                        </w:p>
                      </w:txbxContent>
                    </v:textbox>
                  </v:shape>
                </v:group>
                <v:group id="Group 16" o:spid="_x0000_s1030" style="position:absolute;left:20786;width:20284;height:16198" coordsize="20283,161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">
                  <v:shape id="Picture 987570954" o:spid="_x0000_s1031" type="#_x0000_t75" alt="A screenshot of a graph&#10;&#10;Description automatically generated" style="position:absolute;left:649;width:19634;height:161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">
                    <v:imagedata r:id="rId19" o:title="A screenshot of a graph&#10;&#10;Description automatically generated" croptop="22206f" cropbottom="22093f" cropleft="6371f" cropright="204f"/>
                  </v:shape>
                  <v:shape id="Text Box 2" o:spid="_x0000_s1032" type="#_x0000_t202" style="position:absolute;width:1416;height:14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" stroked="f">
                    <v:textbox inset="0,0,0,0">
                      <w:txbxContent>
                        <w:p w14:paraId="69E836FE" w14:textId="210B9AFC" w:rsidR="00D015DF" w:rsidRPr="00D403FB" w:rsidRDefault="00D015DF" w:rsidP="00D015DF">
                          <w:pPr>
                            <w:spacing w:after="0" w:line="240" w:lineRule="auto"/>
                            <w:jc w:val="center"/>
                            <w:rPr>
                              <w:rFonts w:ascii="Times New Roman" w:hAnsi="Times New Roman" w:cs="Times New Roman"/>
                              <w:b/>
                              <w:bCs/>
                              <w:sz w:val="16"/>
                              <w:szCs w:val="20"/>
                            </w:rPr>
                          </w:pPr>
                          <w:r w:rsidRPr="00D403FB">
                            <w:rPr>
                              <w:rFonts w:ascii="Times New Roman" w:hAnsi="Times New Roman" w:cs="Times New Roman"/>
                              <w:b/>
                              <w:bCs/>
                              <w:sz w:val="16"/>
                              <w:szCs w:val="20"/>
                            </w:rPr>
                            <w:t>(</w:t>
                          </w:r>
                          <w:r>
                            <w:rPr>
                              <w:rFonts w:ascii="Times New Roman" w:hAnsi="Times New Roman" w:cs="Times New Roman"/>
                              <w:b/>
                              <w:bCs/>
                              <w:sz w:val="16"/>
                              <w:szCs w:val="20"/>
                            </w:rPr>
                            <w:t>b</w:t>
                          </w:r>
                          <w:r w:rsidRPr="00D403FB">
                            <w:rPr>
                              <w:rFonts w:ascii="Times New Roman" w:hAnsi="Times New Roman" w:cs="Times New Roman"/>
                              <w:b/>
                              <w:bCs/>
                              <w:sz w:val="16"/>
                              <w:szCs w:val="20"/>
                            </w:rPr>
                            <w:t>)</w:t>
                          </w:r>
                        </w:p>
                      </w:txbxContent>
                    </v:textbox>
                  </v:shape>
                </v:group>
                <v:group id="Group 17" o:spid="_x0000_s1033" style="position:absolute;left:41772;width:20197;height:16198" coordsize="20197,161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">
                  <v:shape id="Picture 1108230781" o:spid="_x0000_s1034" type="#_x0000_t75" alt="A screenshot of a graph&#10;&#10;Description automatically generated" style="position:absolute;left:499;width:19698;height:161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">
                    <v:imagedata r:id="rId20" o:title="A screenshot of a graph&#10;&#10;Description automatically generated" croptop="44235f" cropleft="6371f" cropright="204f"/>
                  </v:shape>
                  <v:shape id="Text Box 2" o:spid="_x0000_s1035" type="#_x0000_t202" style="position:absolute;width:1416;height:14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" stroked="f">
                    <v:textbox inset="0,0,0,0">
                      <w:txbxContent>
                        <w:p w14:paraId="05BE5CCF" w14:textId="73630046" w:rsidR="00D015DF" w:rsidRPr="00D403FB" w:rsidRDefault="00D015DF" w:rsidP="00D015DF">
                          <w:pPr>
                            <w:spacing w:after="0" w:line="240" w:lineRule="auto"/>
                            <w:jc w:val="center"/>
                            <w:rPr>
                              <w:rFonts w:ascii="Times New Roman" w:hAnsi="Times New Roman" w:cs="Times New Roman"/>
                              <w:b/>
                              <w:bCs/>
                              <w:sz w:val="16"/>
                              <w:szCs w:val="20"/>
                            </w:rPr>
                          </w:pPr>
                          <w:r w:rsidRPr="00D403FB">
                            <w:rPr>
                              <w:rFonts w:ascii="Times New Roman" w:hAnsi="Times New Roman" w:cs="Times New Roman"/>
                              <w:b/>
                              <w:bCs/>
                              <w:sz w:val="16"/>
                              <w:szCs w:val="20"/>
                            </w:rPr>
                            <w:t>(</w:t>
                          </w:r>
                          <w:r>
                            <w:rPr>
                              <w:rFonts w:ascii="Times New Roman" w:hAnsi="Times New Roman" w:cs="Times New Roman"/>
                              <w:b/>
                              <w:bCs/>
                              <w:sz w:val="16"/>
                              <w:szCs w:val="20"/>
                            </w:rPr>
                            <w:t>c</w:t>
                          </w:r>
                          <w:r w:rsidRPr="00D403FB">
                            <w:rPr>
                              <w:rFonts w:ascii="Times New Roman" w:hAnsi="Times New Roman" w:cs="Times New Roman"/>
                              <w:b/>
                              <w:bCs/>
                              <w:sz w:val="16"/>
                              <w:szCs w:val="20"/>
                            </w:rPr>
                            <w:t>)</w:t>
                          </w:r>
                        </w:p>
                      </w:txbxContent>
                    </v:textbox>
                  </v:shape>
                </v:group>
                <w10:anchorlock/>
              </v:group>
            </w:pict>
          </mc:Fallback>
        </mc:AlternateContent>
      </w:r>
    </w:p>
    <w:p w14:paraId="743399BA" w14:textId="48F15421" w:rsidR="000B1E24" w:rsidRPr="00F76CF9" w:rsidRDefault="000B1E24" w:rsidP="000B1E24">
      <w:pPr>
        <w:pStyle w:val="JMMM-Figure-Table"/>
        <w:spacing w:before="120"/>
      </w:pPr>
      <w:r w:rsidRPr="00F76CF9">
        <w:rPr>
          <w:b/>
          <w:bCs/>
        </w:rPr>
        <w:t xml:space="preserve">Figure 2. </w:t>
      </w:r>
      <w:r w:rsidRPr="00F76CF9">
        <w:t>Phonon dispersion spectra of Mn</w:t>
      </w:r>
      <w:r w:rsidRPr="00F76CF9">
        <w:rPr>
          <w:vertAlign w:val="subscript"/>
        </w:rPr>
        <w:t>55-x</w:t>
      </w:r>
      <w:r w:rsidRPr="00F76CF9">
        <w:t>Cr</w:t>
      </w:r>
      <w:r w:rsidRPr="00F76CF9">
        <w:rPr>
          <w:vertAlign w:val="subscript"/>
        </w:rPr>
        <w:t>x</w:t>
      </w:r>
      <w:r w:rsidRPr="00F76CF9">
        <w:t>Bi</w:t>
      </w:r>
      <w:r w:rsidRPr="00F76CF9">
        <w:rPr>
          <w:vertAlign w:val="subscript"/>
        </w:rPr>
        <w:t>45</w:t>
      </w:r>
      <w:r w:rsidRPr="00F76CF9">
        <w:t>, where x equals 0 (a), 5 (b), and 10 (c).</w:t>
      </w:r>
    </w:p>
    <w:p w14:paraId="475E0B54" w14:textId="77777777" w:rsidR="00D015DF" w:rsidRPr="00F76CF9" w:rsidRDefault="00D015DF" w:rsidP="00D015DF">
      <w:pPr>
        <w:pStyle w:val="JMMM-Figure-Table"/>
        <w:jc w:val="distribute"/>
        <w:rPr>
          <w:sz w:val="18"/>
          <w:szCs w:val="18"/>
        </w:rPr>
      </w:pPr>
    </w:p>
    <w:p w14:paraId="510C8EC2" w14:textId="65CD3BCD" w:rsidR="006E527B" w:rsidRPr="00F76CF9" w:rsidRDefault="00D015DF" w:rsidP="00D015DF">
      <w:pPr>
        <w:pStyle w:val="JMMM-Figure-Table"/>
        <w:jc w:val="center"/>
        <w:rPr>
          <w:i/>
          <w:iCs/>
          <w:sz w:val="18"/>
          <w:szCs w:val="18"/>
        </w:rPr>
      </w:pPr>
      <w:r w:rsidRPr="00F76CF9">
        <w:rPr>
          <w:b/>
          <w:bCs/>
        </w:rPr>
        <mc:AlternateContent>
          <mc:Choice Requires="wpg">
            <w:drawing>
              <wp:inline distT="0" distB="0" distL="0" distR="0" wp14:anchorId="0D7C1549" wp14:editId="597E135C">
                <wp:extent cx="6300000" cy="1832610"/>
                <wp:effectExtent l="0" t="0" r="5715" b="0"/>
                <wp:docPr id="2019564443" name="Group 21"/>
                <wp:cNvGraphicFramePr/>
                <a:graphic xmlns:a="http://schemas.openxmlformats.org/drawingml/2006/main">
                  <a:graphicData uri="http://schemas.microsoft.com/office/word/2010/wordprocessingGroup">
                    <wpg:wgp>
                      <wpg:cNvGrpSpPr/>
                      <wpg:grpSpPr>
                        <a:xfrm>
                          <a:off x="0" y="0"/>
                          <a:ext cx="6300000" cy="1832610"/>
                          <a:chOff x="0" y="0"/>
                          <a:chExt cx="6297191" cy="1832610"/>
                        </a:xfrm>
                      </wpg:grpSpPr>
                      <wpg:grpSp>
                        <wpg:cNvPr id="1979629246" name="Group 18"/>
                        <wpg:cNvGrpSpPr/>
                        <wpg:grpSpPr>
                          <a:xfrm>
                            <a:off x="0" y="0"/>
                            <a:ext cx="2096135" cy="1822450"/>
                            <a:chOff x="0" y="0"/>
                            <a:chExt cx="2096135" cy="1822450"/>
                          </a:xfrm>
                        </wpg:grpSpPr>
                        <pic:pic xmlns:pic="http://schemas.openxmlformats.org/drawingml/2006/picture">
                          <pic:nvPicPr>
                            <pic:cNvPr id="1632921554" name="Picture 1" descr="A graph of a graph showing a number of different colored lines&#10;&#10;Description automatically generated with medium confidence"/>
                            <pic:cNvPicPr>
                              <a:picLocks/>
                            </pic:cNvPicPr>
                          </pic:nvPicPr>
                          <pic:blipFill rotWithShape="1">
                            <a:blip r:embed="rId21" cstate="print">
                              <a:extLst>
                                <a:ext uri="{28A0092B-C50C-407E-A947-70E740481C1C}">
                                  <a14:useLocalDpi xmlns:a14="http://schemas.microsoft.com/office/drawing/2010/main" val="0"/>
                                </a:ext>
                              </a:extLst>
                            </a:blip>
                            <a:srcRect l="917" t="2809" r="66259" b="6"/>
                            <a:stretch>
                              <a:fillRect/>
                            </a:stretch>
                          </pic:blipFill>
                          <pic:spPr bwMode="auto">
                            <a:xfrm>
                              <a:off x="0" y="0"/>
                              <a:ext cx="2096135" cy="1822450"/>
                            </a:xfrm>
                            <a:prstGeom prst="rect">
                              <a:avLst/>
                            </a:prstGeom>
                            <a:ln>
                              <a:noFill/>
                            </a:ln>
                            <a:extLst>
                              <a:ext uri="{53640926-AAD7-44D8-BBD7-CCE9431645EC}">
                                <a14:shadowObscured xmlns:a14="http://schemas.microsoft.com/office/drawing/2010/main"/>
                              </a:ext>
                            </a:extLst>
                          </pic:spPr>
                        </pic:pic>
                        <wps:wsp>
                          <wps:cNvPr id="1428041621" name="Text Box 2"/>
                          <wps:cNvSpPr txBox="1">
                            <a:spLocks noChangeArrowheads="1"/>
                          </wps:cNvSpPr>
                          <wps:spPr bwMode="auto">
                            <a:xfrm>
                              <a:off x="64958" y="19986"/>
                              <a:ext cx="141605" cy="146685"/>
                            </a:xfrm>
                            <a:prstGeom prst="rect">
                              <a:avLst/>
                            </a:prstGeom>
                            <a:solidFill>
                              <a:srgbClr val="FFFFFF"/>
                            </a:solidFill>
                            <a:ln w="9525">
                              <a:noFill/>
                              <a:miter lim="800000"/>
                              <a:headEnd/>
                              <a:tailEnd/>
                            </a:ln>
                          </wps:spPr>
                          <wps:txbx>
                            <w:txbxContent>
                              <w:p w14:paraId="00242BB0" w14:textId="77777777" w:rsidR="00D015DF" w:rsidRPr="00D403FB" w:rsidRDefault="00D015DF" w:rsidP="00D015DF">
                                <w:pPr>
                                  <w:spacing w:after="0" w:line="240" w:lineRule="auto"/>
                                  <w:jc w:val="center"/>
                                  <w:rPr>
                                    <w:rFonts w:ascii="Times New Roman" w:hAnsi="Times New Roman" w:cs="Times New Roman"/>
                                    <w:b/>
                                    <w:bCs/>
                                    <w:sz w:val="16"/>
                                    <w:szCs w:val="20"/>
                                  </w:rPr>
                                </w:pPr>
                                <w:r w:rsidRPr="00D403FB">
                                  <w:rPr>
                                    <w:rFonts w:ascii="Times New Roman" w:hAnsi="Times New Roman" w:cs="Times New Roman"/>
                                    <w:b/>
                                    <w:bCs/>
                                    <w:sz w:val="16"/>
                                    <w:szCs w:val="20"/>
                                  </w:rPr>
                                  <w:t>(a)</w:t>
                                </w:r>
                              </w:p>
                            </w:txbxContent>
                          </wps:txbx>
                          <wps:bodyPr rot="0" vert="horz" wrap="square" lIns="0" tIns="0" rIns="0" bIns="0" anchor="t" anchorCtr="0">
                            <a:noAutofit/>
                          </wps:bodyPr>
                        </wps:wsp>
                      </wpg:grpSp>
                      <wpg:grpSp>
                        <wpg:cNvPr id="1241636773" name="Group 19"/>
                        <wpg:cNvGrpSpPr/>
                        <wpg:grpSpPr>
                          <a:xfrm>
                            <a:off x="2108617" y="0"/>
                            <a:ext cx="2079625" cy="1832610"/>
                            <a:chOff x="0" y="0"/>
                            <a:chExt cx="2079625" cy="1832610"/>
                          </a:xfrm>
                        </wpg:grpSpPr>
                        <pic:pic xmlns:pic="http://schemas.openxmlformats.org/drawingml/2006/picture">
                          <pic:nvPicPr>
                            <pic:cNvPr id="1085485948" name="Picture 1" descr="A graph of a graph showing a number of different colored lines&#10;&#10;Description automatically generated with medium confidence"/>
                            <pic:cNvPicPr>
                              <a:picLocks noChangeAspect="1"/>
                            </pic:cNvPicPr>
                          </pic:nvPicPr>
                          <pic:blipFill rotWithShape="1">
                            <a:blip r:embed="rId21" cstate="print">
                              <a:extLst>
                                <a:ext uri="{28A0092B-C50C-407E-A947-70E740481C1C}">
                                  <a14:useLocalDpi xmlns:a14="http://schemas.microsoft.com/office/drawing/2010/main" val="0"/>
                                </a:ext>
                              </a:extLst>
                            </a:blip>
                            <a:srcRect l="33742" t="2809" r="33696" b="6"/>
                            <a:stretch>
                              <a:fillRect/>
                            </a:stretch>
                          </pic:blipFill>
                          <pic:spPr bwMode="auto">
                            <a:xfrm>
                              <a:off x="0" y="0"/>
                              <a:ext cx="2079625" cy="1832610"/>
                            </a:xfrm>
                            <a:prstGeom prst="rect">
                              <a:avLst/>
                            </a:prstGeom>
                            <a:ln>
                              <a:noFill/>
                            </a:ln>
                            <a:extLst>
                              <a:ext uri="{53640926-AAD7-44D8-BBD7-CCE9431645EC}">
                                <a14:shadowObscured xmlns:a14="http://schemas.microsoft.com/office/drawing/2010/main"/>
                              </a:ext>
                            </a:extLst>
                          </pic:spPr>
                        </pic:pic>
                        <wps:wsp>
                          <wps:cNvPr id="2070565860" name="Text Box 2"/>
                          <wps:cNvSpPr txBox="1">
                            <a:spLocks noChangeArrowheads="1"/>
                          </wps:cNvSpPr>
                          <wps:spPr bwMode="auto">
                            <a:xfrm>
                              <a:off x="34977" y="19986"/>
                              <a:ext cx="141605" cy="146685"/>
                            </a:xfrm>
                            <a:prstGeom prst="rect">
                              <a:avLst/>
                            </a:prstGeom>
                            <a:solidFill>
                              <a:srgbClr val="FFFFFF"/>
                            </a:solidFill>
                            <a:ln w="9525">
                              <a:noFill/>
                              <a:miter lim="800000"/>
                              <a:headEnd/>
                              <a:tailEnd/>
                            </a:ln>
                          </wps:spPr>
                          <wps:txbx>
                            <w:txbxContent>
                              <w:p w14:paraId="06ACAD66" w14:textId="77777777" w:rsidR="00D015DF" w:rsidRPr="00D403FB" w:rsidRDefault="00D015DF" w:rsidP="00D015DF">
                                <w:pPr>
                                  <w:spacing w:after="0" w:line="240" w:lineRule="auto"/>
                                  <w:jc w:val="center"/>
                                  <w:rPr>
                                    <w:rFonts w:ascii="Times New Roman" w:hAnsi="Times New Roman" w:cs="Times New Roman"/>
                                    <w:b/>
                                    <w:bCs/>
                                    <w:sz w:val="16"/>
                                    <w:szCs w:val="20"/>
                                  </w:rPr>
                                </w:pPr>
                                <w:r w:rsidRPr="00D403FB">
                                  <w:rPr>
                                    <w:rFonts w:ascii="Times New Roman" w:hAnsi="Times New Roman" w:cs="Times New Roman"/>
                                    <w:b/>
                                    <w:bCs/>
                                    <w:sz w:val="16"/>
                                    <w:szCs w:val="20"/>
                                  </w:rPr>
                                  <w:t>(</w:t>
                                </w:r>
                                <w:r>
                                  <w:rPr>
                                    <w:rFonts w:ascii="Times New Roman" w:hAnsi="Times New Roman" w:cs="Times New Roman"/>
                                    <w:b/>
                                    <w:bCs/>
                                    <w:sz w:val="16"/>
                                    <w:szCs w:val="20"/>
                                  </w:rPr>
                                  <w:t>b</w:t>
                                </w:r>
                                <w:r w:rsidRPr="00D403FB">
                                  <w:rPr>
                                    <w:rFonts w:ascii="Times New Roman" w:hAnsi="Times New Roman" w:cs="Times New Roman"/>
                                    <w:b/>
                                    <w:bCs/>
                                    <w:sz w:val="16"/>
                                    <w:szCs w:val="20"/>
                                  </w:rPr>
                                  <w:t>)</w:t>
                                </w:r>
                              </w:p>
                            </w:txbxContent>
                          </wps:txbx>
                          <wps:bodyPr rot="0" vert="horz" wrap="square" lIns="0" tIns="0" rIns="0" bIns="0" anchor="t" anchorCtr="0">
                            <a:noAutofit/>
                          </wps:bodyPr>
                        </wps:wsp>
                      </wpg:grpSp>
                      <wpg:grpSp>
                        <wpg:cNvPr id="902215398" name="Group 20"/>
                        <wpg:cNvGrpSpPr/>
                        <wpg:grpSpPr>
                          <a:xfrm>
                            <a:off x="4197246" y="0"/>
                            <a:ext cx="2099945" cy="1812290"/>
                            <a:chOff x="0" y="0"/>
                            <a:chExt cx="2099945" cy="1812290"/>
                          </a:xfrm>
                        </wpg:grpSpPr>
                        <pic:pic xmlns:pic="http://schemas.openxmlformats.org/drawingml/2006/picture">
                          <pic:nvPicPr>
                            <pic:cNvPr id="968600939" name="Picture 1" descr="A graph of a graph showing a number of different colored lines&#10;&#10;Description automatically generated with medium confidence"/>
                            <pic:cNvPicPr>
                              <a:picLocks noChangeAspect="1"/>
                            </pic:cNvPicPr>
                          </pic:nvPicPr>
                          <pic:blipFill rotWithShape="1">
                            <a:blip r:embed="rId21" cstate="print">
                              <a:extLst>
                                <a:ext uri="{28A0092B-C50C-407E-A947-70E740481C1C}">
                                  <a14:useLocalDpi xmlns:a14="http://schemas.microsoft.com/office/drawing/2010/main" val="0"/>
                                </a:ext>
                              </a:extLst>
                            </a:blip>
                            <a:srcRect l="66878" t="2809" r="431" b="6"/>
                            <a:stretch>
                              <a:fillRect/>
                            </a:stretch>
                          </pic:blipFill>
                          <pic:spPr bwMode="auto">
                            <a:xfrm>
                              <a:off x="0" y="0"/>
                              <a:ext cx="2099945" cy="1812290"/>
                            </a:xfrm>
                            <a:prstGeom prst="rect">
                              <a:avLst/>
                            </a:prstGeom>
                            <a:ln>
                              <a:noFill/>
                            </a:ln>
                            <a:extLst>
                              <a:ext uri="{53640926-AAD7-44D8-BBD7-CCE9431645EC}">
                                <a14:shadowObscured xmlns:a14="http://schemas.microsoft.com/office/drawing/2010/main"/>
                              </a:ext>
                            </a:extLst>
                          </pic:spPr>
                        </pic:pic>
                        <wps:wsp>
                          <wps:cNvPr id="1474243972" name="Text Box 2"/>
                          <wps:cNvSpPr txBox="1">
                            <a:spLocks noChangeArrowheads="1"/>
                          </wps:cNvSpPr>
                          <wps:spPr bwMode="auto">
                            <a:xfrm>
                              <a:off x="44971" y="19986"/>
                              <a:ext cx="141605" cy="146685"/>
                            </a:xfrm>
                            <a:prstGeom prst="rect">
                              <a:avLst/>
                            </a:prstGeom>
                            <a:solidFill>
                              <a:srgbClr val="FFFFFF"/>
                            </a:solidFill>
                            <a:ln w="9525">
                              <a:noFill/>
                              <a:miter lim="800000"/>
                              <a:headEnd/>
                              <a:tailEnd/>
                            </a:ln>
                          </wps:spPr>
                          <wps:txbx>
                            <w:txbxContent>
                              <w:p w14:paraId="2984C6D9" w14:textId="77777777" w:rsidR="00D015DF" w:rsidRPr="00D403FB" w:rsidRDefault="00D015DF" w:rsidP="00D015DF">
                                <w:pPr>
                                  <w:spacing w:after="0" w:line="240" w:lineRule="auto"/>
                                  <w:jc w:val="center"/>
                                  <w:rPr>
                                    <w:rFonts w:ascii="Times New Roman" w:hAnsi="Times New Roman" w:cs="Times New Roman"/>
                                    <w:b/>
                                    <w:bCs/>
                                    <w:sz w:val="16"/>
                                    <w:szCs w:val="20"/>
                                  </w:rPr>
                                </w:pPr>
                                <w:r w:rsidRPr="00D403FB">
                                  <w:rPr>
                                    <w:rFonts w:ascii="Times New Roman" w:hAnsi="Times New Roman" w:cs="Times New Roman"/>
                                    <w:b/>
                                    <w:bCs/>
                                    <w:sz w:val="16"/>
                                    <w:szCs w:val="20"/>
                                  </w:rPr>
                                  <w:t>(</w:t>
                                </w:r>
                                <w:r>
                                  <w:rPr>
                                    <w:rFonts w:ascii="Times New Roman" w:hAnsi="Times New Roman" w:cs="Times New Roman"/>
                                    <w:b/>
                                    <w:bCs/>
                                    <w:sz w:val="16"/>
                                    <w:szCs w:val="20"/>
                                  </w:rPr>
                                  <w:t>c</w:t>
                                </w:r>
                                <w:r w:rsidRPr="00D403FB">
                                  <w:rPr>
                                    <w:rFonts w:ascii="Times New Roman" w:hAnsi="Times New Roman" w:cs="Times New Roman"/>
                                    <w:b/>
                                    <w:bCs/>
                                    <w:sz w:val="16"/>
                                    <w:szCs w:val="20"/>
                                  </w:rPr>
                                  <w:t>)</w:t>
                                </w:r>
                              </w:p>
                            </w:txbxContent>
                          </wps:txbx>
                          <wps:bodyPr rot="0" vert="horz" wrap="square" lIns="0" tIns="0" rIns="0" bIns="0" anchor="t" anchorCtr="0">
                            <a:noAutofit/>
                          </wps:bodyPr>
                        </wps:wsp>
                      </wpg:grpSp>
                    </wpg:wgp>
                  </a:graphicData>
                </a:graphic>
              </wp:inline>
            </w:drawing>
          </mc:Choice>
          <mc:Fallback>
            <w:pict>
              <v:group w14:anchorId="0D7C1549" id="Group 21" o:spid="_x0000_s1036" style="width:496.05pt;height:144.3pt;mso-position-horizontal-relative:char;mso-position-vertical-relative:line" coordsize="62971,183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">
                <v:group id="_x0000_s1037" style="position:absolute;width:20961;height:18224" coordsize="20961,182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">
                  <v:shape id="Picture 1" o:spid="_x0000_s1038" type="#_x0000_t75" alt="A graph of a graph showing a number of different colored lines&#10;&#10;Description automatically generated with medium confidence" style="position:absolute;width:20961;height:182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">
                    <v:imagedata r:id="rId22" o:title="A graph of a graph showing a number of different colored lines&#10;&#10;Description automatically generated with medium confidence" croptop="1841f" cropbottom="4f" cropleft="601f" cropright="43423f"/>
                    <o:lock v:ext="edit" aspectratio="f"/>
                  </v:shape>
                  <v:shape id="Text Box 2" o:spid="_x0000_s1039" type="#_x0000_t202" style="position:absolute;left:649;top:199;width:1416;height:14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" stroked="f">
                    <v:textbox inset="0,0,0,0">
                      <w:txbxContent>
                        <w:p w14:paraId="00242BB0" w14:textId="77777777" w:rsidR="00D015DF" w:rsidRPr="00D403FB" w:rsidRDefault="00D015DF" w:rsidP="00D015DF">
                          <w:pPr>
                            <w:spacing w:after="0" w:line="240" w:lineRule="auto"/>
                            <w:jc w:val="center"/>
                            <w:rPr>
                              <w:rFonts w:ascii="Times New Roman" w:hAnsi="Times New Roman" w:cs="Times New Roman"/>
                              <w:b/>
                              <w:bCs/>
                              <w:sz w:val="16"/>
                              <w:szCs w:val="20"/>
                            </w:rPr>
                          </w:pPr>
                          <w:r w:rsidRPr="00D403FB">
                            <w:rPr>
                              <w:rFonts w:ascii="Times New Roman" w:hAnsi="Times New Roman" w:cs="Times New Roman"/>
                              <w:b/>
                              <w:bCs/>
                              <w:sz w:val="16"/>
                              <w:szCs w:val="20"/>
                            </w:rPr>
                            <w:t>(a)</w:t>
                          </w:r>
                        </w:p>
                      </w:txbxContent>
                    </v:textbox>
                  </v:shape>
                </v:group>
                <v:group id="_x0000_s1040" style="position:absolute;left:21086;width:20796;height:18326" coordsize="20796,183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">
                  <v:shape id="Picture 1" o:spid="_x0000_s1041" type="#_x0000_t75" alt="A graph of a graph showing a number of different colored lines&#10;&#10;Description automatically generated with medium confidence" style="position:absolute;width:20796;height:183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">
                    <v:imagedata r:id="rId22" o:title="A graph of a graph showing a number of different colored lines&#10;&#10;Description automatically generated with medium confidence" croptop="1841f" cropbottom="4f" cropleft="22113f" cropright="22083f"/>
                  </v:shape>
                  <v:shape id="Text Box 2" o:spid="_x0000_s1042" type="#_x0000_t202" style="position:absolute;left:349;top:199;width:1416;height:14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" stroked="f">
                    <v:textbox inset="0,0,0,0">
                      <w:txbxContent>
                        <w:p w14:paraId="06ACAD66" w14:textId="77777777" w:rsidR="00D015DF" w:rsidRPr="00D403FB" w:rsidRDefault="00D015DF" w:rsidP="00D015DF">
                          <w:pPr>
                            <w:spacing w:after="0" w:line="240" w:lineRule="auto"/>
                            <w:jc w:val="center"/>
                            <w:rPr>
                              <w:rFonts w:ascii="Times New Roman" w:hAnsi="Times New Roman" w:cs="Times New Roman"/>
                              <w:b/>
                              <w:bCs/>
                              <w:sz w:val="16"/>
                              <w:szCs w:val="20"/>
                            </w:rPr>
                          </w:pPr>
                          <w:r w:rsidRPr="00D403FB">
                            <w:rPr>
                              <w:rFonts w:ascii="Times New Roman" w:hAnsi="Times New Roman" w:cs="Times New Roman"/>
                              <w:b/>
                              <w:bCs/>
                              <w:sz w:val="16"/>
                              <w:szCs w:val="20"/>
                            </w:rPr>
                            <w:t>(</w:t>
                          </w:r>
                          <w:r>
                            <w:rPr>
                              <w:rFonts w:ascii="Times New Roman" w:hAnsi="Times New Roman" w:cs="Times New Roman"/>
                              <w:b/>
                              <w:bCs/>
                              <w:sz w:val="16"/>
                              <w:szCs w:val="20"/>
                            </w:rPr>
                            <w:t>b</w:t>
                          </w:r>
                          <w:r w:rsidRPr="00D403FB">
                            <w:rPr>
                              <w:rFonts w:ascii="Times New Roman" w:hAnsi="Times New Roman" w:cs="Times New Roman"/>
                              <w:b/>
                              <w:bCs/>
                              <w:sz w:val="16"/>
                              <w:szCs w:val="20"/>
                            </w:rPr>
                            <w:t>)</w:t>
                          </w:r>
                        </w:p>
                      </w:txbxContent>
                    </v:textbox>
                  </v:shape>
                </v:group>
                <v:group id="_x0000_s1043" style="position:absolute;left:41972;width:20999;height:18122" coordsize="20999,181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">
                  <v:shape id="Picture 1" o:spid="_x0000_s1044" type="#_x0000_t75" alt="A graph of a graph showing a number of different colored lines&#10;&#10;Description automatically generated with medium confidence" style="position:absolute;width:20999;height:18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">
                    <v:imagedata r:id="rId22" o:title="A graph of a graph showing a number of different colored lines&#10;&#10;Description automatically generated with medium confidence" croptop="1841f" cropbottom="4f" cropleft="43829f" cropright="282f"/>
                  </v:shape>
                  <v:shape id="Text Box 2" o:spid="_x0000_s1045" type="#_x0000_t202" style="position:absolute;left:449;top:199;width:1416;height:14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" stroked="f">
                    <v:textbox inset="0,0,0,0">
                      <w:txbxContent>
                        <w:p w14:paraId="2984C6D9" w14:textId="77777777" w:rsidR="00D015DF" w:rsidRPr="00D403FB" w:rsidRDefault="00D015DF" w:rsidP="00D015DF">
                          <w:pPr>
                            <w:spacing w:after="0" w:line="240" w:lineRule="auto"/>
                            <w:jc w:val="center"/>
                            <w:rPr>
                              <w:rFonts w:ascii="Times New Roman" w:hAnsi="Times New Roman" w:cs="Times New Roman"/>
                              <w:b/>
                              <w:bCs/>
                              <w:sz w:val="16"/>
                              <w:szCs w:val="20"/>
                            </w:rPr>
                          </w:pPr>
                          <w:r w:rsidRPr="00D403FB">
                            <w:rPr>
                              <w:rFonts w:ascii="Times New Roman" w:hAnsi="Times New Roman" w:cs="Times New Roman"/>
                              <w:b/>
                              <w:bCs/>
                              <w:sz w:val="16"/>
                              <w:szCs w:val="20"/>
                            </w:rPr>
                            <w:t>(</w:t>
                          </w:r>
                          <w:r>
                            <w:rPr>
                              <w:rFonts w:ascii="Times New Roman" w:hAnsi="Times New Roman" w:cs="Times New Roman"/>
                              <w:b/>
                              <w:bCs/>
                              <w:sz w:val="16"/>
                              <w:szCs w:val="20"/>
                            </w:rPr>
                            <w:t>c</w:t>
                          </w:r>
                          <w:r w:rsidRPr="00D403FB">
                            <w:rPr>
                              <w:rFonts w:ascii="Times New Roman" w:hAnsi="Times New Roman" w:cs="Times New Roman"/>
                              <w:b/>
                              <w:bCs/>
                              <w:sz w:val="16"/>
                              <w:szCs w:val="20"/>
                            </w:rPr>
                            <w:t>)</w:t>
                          </w:r>
                        </w:p>
                      </w:txbxContent>
                    </v:textbox>
                  </v:shape>
                </v:group>
                <w10:anchorlock/>
              </v:group>
            </w:pict>
          </mc:Fallback>
        </mc:AlternateContent>
      </w:r>
    </w:p>
    <w:p w14:paraId="1C54E18D" w14:textId="7886B564" w:rsidR="00D403FB" w:rsidRPr="00F76CF9" w:rsidRDefault="000B1E24" w:rsidP="00D015DF">
      <w:pPr>
        <w:pStyle w:val="JMMM-Figure-Table"/>
        <w:spacing w:before="120"/>
      </w:pPr>
      <w:r w:rsidRPr="00F76CF9">
        <w:rPr>
          <w:b/>
          <w:bCs/>
        </w:rPr>
        <w:t>Figure 3</w:t>
      </w:r>
      <w:r w:rsidRPr="00F76CF9">
        <w:t xml:space="preserve">. Projected density of states (pDOS) of </w:t>
      </w:r>
      <w:r w:rsidRPr="00F76CF9">
        <w:rPr>
          <w:lang w:val="vi-VN"/>
        </w:rPr>
        <w:t>Mn</w:t>
      </w:r>
      <w:r w:rsidRPr="00F76CF9">
        <w:rPr>
          <w:vertAlign w:val="subscript"/>
          <w:lang w:val="vi-VN"/>
        </w:rPr>
        <w:t>55-x</w:t>
      </w:r>
      <w:r w:rsidRPr="00F76CF9">
        <w:rPr>
          <w:lang w:val="vi-VN"/>
        </w:rPr>
        <w:t>Cr</w:t>
      </w:r>
      <w:r w:rsidRPr="00F76CF9">
        <w:rPr>
          <w:vertAlign w:val="subscript"/>
          <w:lang w:val="vi-VN"/>
        </w:rPr>
        <w:t>x</w:t>
      </w:r>
      <w:r w:rsidRPr="00F76CF9">
        <w:rPr>
          <w:lang w:val="vi-VN"/>
        </w:rPr>
        <w:t>Bi</w:t>
      </w:r>
      <w:r w:rsidRPr="00F76CF9">
        <w:rPr>
          <w:vertAlign w:val="subscript"/>
          <w:lang w:val="vi-VN"/>
        </w:rPr>
        <w:t>45</w:t>
      </w:r>
      <w:r w:rsidRPr="00F76CF9">
        <w:rPr>
          <w:lang w:val="vi-VN"/>
        </w:rPr>
        <w:t xml:space="preserve">, where </w:t>
      </w:r>
      <w:r w:rsidRPr="00F76CF9">
        <w:rPr>
          <w:i/>
          <w:iCs/>
          <w:lang w:val="vi-VN"/>
        </w:rPr>
        <w:t>x</w:t>
      </w:r>
      <w:r w:rsidRPr="00F76CF9">
        <w:rPr>
          <w:lang w:val="vi-VN"/>
        </w:rPr>
        <w:t xml:space="preserve"> is equal to 0, 5, and 10.</w:t>
      </w:r>
    </w:p>
    <w:p w14:paraId="515FEB5D" w14:textId="77777777" w:rsidR="00BA22A3" w:rsidRPr="00F76CF9" w:rsidRDefault="00BA22A3" w:rsidP="00E67CFE">
      <w:pPr>
        <w:pStyle w:val="JMMM-Content"/>
        <w:ind w:firstLine="0"/>
        <w:sectPr w:rsidR="00BA22A3" w:rsidRPr="00F76CF9" w:rsidSect="00D403FB">
          <w:type w:val="continuous"/>
          <w:pgSz w:w="11906" w:h="16838" w:code="9"/>
          <w:pgMar w:top="1418" w:right="991" w:bottom="1418" w:left="992" w:header="709" w:footer="709" w:gutter="0"/>
          <w:cols w:space="284"/>
          <w:docGrid w:linePitch="360"/>
        </w:sectPr>
      </w:pPr>
    </w:p>
    <w:p w14:paraId="6F11C698" w14:textId="28B8F7EE" w:rsidR="00D403FB" w:rsidRPr="00F76CF9" w:rsidRDefault="00D403FB" w:rsidP="00E67CFE">
      <w:pPr>
        <w:pStyle w:val="JMMM-Content"/>
        <w:ind w:firstLine="0"/>
        <w:sectPr w:rsidR="00D403FB" w:rsidRPr="00F76CF9" w:rsidSect="00D403FB">
          <w:type w:val="continuous"/>
          <w:pgSz w:w="11906" w:h="16838" w:code="9"/>
          <w:pgMar w:top="1418" w:right="991" w:bottom="1418" w:left="992" w:header="709" w:footer="709" w:gutter="0"/>
          <w:cols w:space="284"/>
          <w:docGrid w:linePitch="360"/>
        </w:sectPr>
      </w:pPr>
    </w:p>
    <w:p w14:paraId="7C0BB26D" w14:textId="46E8F57F" w:rsidR="00197B4F" w:rsidRPr="00F76CF9" w:rsidRDefault="00197B4F" w:rsidP="00D30C05">
      <w:pPr>
        <w:pStyle w:val="JMMM-Content"/>
      </w:pPr>
      <w:r w:rsidRPr="00F76CF9">
        <w:rPr>
          <w:spacing w:val="-4"/>
        </w:rPr>
        <w:lastRenderedPageBreak/>
        <w:t>We now evaluate the effect of doping a Cr-doped atom to the MnBi</w:t>
      </w:r>
      <w:r w:rsidRPr="00F76CF9">
        <w:t xml:space="preserve"> </w:t>
      </w:r>
      <w:r w:rsidRPr="00F76CF9">
        <w:rPr>
          <w:spacing w:val="-2"/>
        </w:rPr>
        <w:t>systems on their electronic and magnetic behavior. Figure 3 presents</w:t>
      </w:r>
      <w:r w:rsidRPr="00F76CF9">
        <w:t xml:space="preserve"> </w:t>
      </w:r>
      <w:r w:rsidRPr="00F76CF9">
        <w:rPr>
          <w:spacing w:val="-2"/>
        </w:rPr>
        <w:t>the density of states (DOS) of Mn</w:t>
      </w:r>
      <w:r w:rsidRPr="00F76CF9">
        <w:rPr>
          <w:spacing w:val="-2"/>
          <w:vertAlign w:val="subscript"/>
        </w:rPr>
        <w:t>55-x</w:t>
      </w:r>
      <w:r w:rsidRPr="00F76CF9">
        <w:rPr>
          <w:spacing w:val="-2"/>
        </w:rPr>
        <w:t>Cr</w:t>
      </w:r>
      <w:r w:rsidRPr="00F76CF9">
        <w:rPr>
          <w:spacing w:val="-2"/>
          <w:vertAlign w:val="subscript"/>
        </w:rPr>
        <w:t>x</w:t>
      </w:r>
      <w:r w:rsidRPr="00F76CF9">
        <w:rPr>
          <w:spacing w:val="-2"/>
        </w:rPr>
        <w:t>Bi</w:t>
      </w:r>
      <w:r w:rsidRPr="00F76CF9">
        <w:rPr>
          <w:spacing w:val="-2"/>
          <w:vertAlign w:val="subscript"/>
        </w:rPr>
        <w:t>45</w:t>
      </w:r>
      <w:r w:rsidRPr="00F76CF9">
        <w:rPr>
          <w:spacing w:val="-2"/>
        </w:rPr>
        <w:t>, where x is 0, 5, and 10.</w:t>
      </w:r>
      <w:r w:rsidRPr="00F76CF9">
        <w:t xml:space="preserve"> The Fermi level is set at zero energy to distinguish the valence and conduction states in electronic band structures, as indicated by solid </w:t>
      </w:r>
      <w:r w:rsidRPr="00F76CF9">
        <w:rPr>
          <w:spacing w:val="-4"/>
        </w:rPr>
        <w:t>black lines. In the case of Mn</w:t>
      </w:r>
      <w:r w:rsidRPr="00F76CF9">
        <w:rPr>
          <w:spacing w:val="-4"/>
          <w:vertAlign w:val="subscript"/>
        </w:rPr>
        <w:t>55</w:t>
      </w:r>
      <w:r w:rsidRPr="00F76CF9">
        <w:rPr>
          <w:spacing w:val="-4"/>
        </w:rPr>
        <w:t>Bi</w:t>
      </w:r>
      <w:r w:rsidRPr="00F76CF9">
        <w:rPr>
          <w:spacing w:val="-4"/>
          <w:vertAlign w:val="subscript"/>
        </w:rPr>
        <w:t>45</w:t>
      </w:r>
      <w:r w:rsidRPr="00F76CF9">
        <w:rPr>
          <w:spacing w:val="-4"/>
        </w:rPr>
        <w:t xml:space="preserve"> in Fig</w:t>
      </w:r>
      <w:r w:rsidR="007636DB" w:rsidRPr="00F76CF9">
        <w:rPr>
          <w:spacing w:val="-4"/>
        </w:rPr>
        <w:t>ure</w:t>
      </w:r>
      <w:r w:rsidRPr="00F76CF9">
        <w:rPr>
          <w:spacing w:val="-4"/>
        </w:rPr>
        <w:t xml:space="preserve"> 3</w:t>
      </w:r>
      <w:r w:rsidR="007636DB" w:rsidRPr="00F76CF9">
        <w:rPr>
          <w:spacing w:val="-4"/>
        </w:rPr>
        <w:t>(</w:t>
      </w:r>
      <w:r w:rsidRPr="00F76CF9">
        <w:rPr>
          <w:spacing w:val="-4"/>
        </w:rPr>
        <w:t>a</w:t>
      </w:r>
      <w:r w:rsidR="007636DB" w:rsidRPr="00F76CF9">
        <w:rPr>
          <w:spacing w:val="-4"/>
        </w:rPr>
        <w:t>)</w:t>
      </w:r>
      <w:r w:rsidRPr="00F76CF9">
        <w:rPr>
          <w:spacing w:val="-4"/>
        </w:rPr>
        <w:t>, the major electronic</w:t>
      </w:r>
      <w:r w:rsidRPr="00F76CF9">
        <w:t xml:space="preserve"> </w:t>
      </w:r>
      <w:r w:rsidRPr="00F76CF9">
        <w:rPr>
          <w:spacing w:val="-2"/>
        </w:rPr>
        <w:t>contribution to the DOS is from the Mn 3d-orbitals with five unpaired</w:t>
      </w:r>
      <w:r w:rsidRPr="00F76CF9">
        <w:t xml:space="preserve"> </w:t>
      </w:r>
      <w:r w:rsidRPr="00F76CF9">
        <w:rPr>
          <w:spacing w:val="-2"/>
        </w:rPr>
        <w:t>electrons. According to the general Pauli’s principle, in ferromagnetic</w:t>
      </w:r>
      <w:r w:rsidRPr="00F76CF9">
        <w:t xml:space="preserve"> </w:t>
      </w:r>
      <w:r w:rsidRPr="00F76CF9">
        <w:rPr>
          <w:spacing w:val="-4"/>
        </w:rPr>
        <w:t>materials like MnBi, these neighboring spins align parallel to minimize</w:t>
      </w:r>
      <w:r w:rsidRPr="00F76CF9">
        <w:t xml:space="preserve"> </w:t>
      </w:r>
      <w:r w:rsidRPr="00F76CF9">
        <w:rPr>
          <w:spacing w:val="-4"/>
        </w:rPr>
        <w:t>the system’s energy. Thus, the majority spin states are lower in ene</w:t>
      </w:r>
      <w:r w:rsidRPr="00F76CF9">
        <w:t xml:space="preserve">rgy than the minority spin states. In the MnBi alloy, most spin states are </w:t>
      </w:r>
      <w:r w:rsidRPr="00F76CF9">
        <w:rPr>
          <w:spacing w:val="-6"/>
        </w:rPr>
        <w:t>predominantly occupied, as the contribution to the DOS in MnBi mainly</w:t>
      </w:r>
      <w:r w:rsidRPr="00F76CF9">
        <w:t xml:space="preserve"> arises from the Mn 3d-orbitals. Moreover, since Mn has a half-filled </w:t>
      </w:r>
      <w:r w:rsidRPr="00F76CF9">
        <w:rPr>
          <w:spacing w:val="-4"/>
        </w:rPr>
        <w:t>3d-orbital, the DOS contribution from the Mn atom split almost equally</w:t>
      </w:r>
      <w:r w:rsidRPr="00F76CF9">
        <w:t xml:space="preserve"> </w:t>
      </w:r>
      <w:r w:rsidRPr="00F76CF9">
        <w:rPr>
          <w:spacing w:val="-2"/>
        </w:rPr>
        <w:t>in both occupied and unoccupied states, with the majority state being</w:t>
      </w:r>
      <w:r w:rsidRPr="00F76CF9">
        <w:t xml:space="preserve"> </w:t>
      </w:r>
      <w:r w:rsidRPr="00F76CF9">
        <w:rPr>
          <w:spacing w:val="-6"/>
        </w:rPr>
        <w:t>occupied and the minority state unoccupied. The DOS around the Ferm</w:t>
      </w:r>
      <w:r w:rsidRPr="00F76CF9">
        <w:rPr>
          <w:spacing w:val="-4"/>
        </w:rPr>
        <w:t>i</w:t>
      </w:r>
      <w:r w:rsidRPr="00F76CF9">
        <w:t xml:space="preserve"> </w:t>
      </w:r>
      <w:r w:rsidRPr="00F76CF9">
        <w:rPr>
          <w:spacing w:val="-2"/>
        </w:rPr>
        <w:t>level of Mn</w:t>
      </w:r>
      <w:r w:rsidRPr="00F76CF9">
        <w:rPr>
          <w:spacing w:val="-2"/>
          <w:vertAlign w:val="subscript"/>
        </w:rPr>
        <w:t>55</w:t>
      </w:r>
      <w:r w:rsidRPr="00F76CF9">
        <w:rPr>
          <w:spacing w:val="-2"/>
        </w:rPr>
        <w:t>Bi</w:t>
      </w:r>
      <w:r w:rsidRPr="00F76CF9">
        <w:rPr>
          <w:spacing w:val="-2"/>
          <w:vertAlign w:val="subscript"/>
        </w:rPr>
        <w:t>45</w:t>
      </w:r>
      <w:r w:rsidRPr="00F76CF9">
        <w:rPr>
          <w:spacing w:val="-2"/>
        </w:rPr>
        <w:t xml:space="preserve"> degenerates, with the majority-spin state lying just</w:t>
      </w:r>
      <w:r w:rsidRPr="00F76CF9">
        <w:t xml:space="preserve"> </w:t>
      </w:r>
      <w:r w:rsidRPr="00F76CF9">
        <w:rPr>
          <w:spacing w:val="-2"/>
        </w:rPr>
        <w:t>below EF, while the minority-spin state lies slightly above the Fermi</w:t>
      </w:r>
      <w:r w:rsidRPr="00F76CF9">
        <w:t xml:space="preserve"> </w:t>
      </w:r>
      <w:r w:rsidRPr="00F76CF9">
        <w:rPr>
          <w:spacing w:val="-4"/>
        </w:rPr>
        <w:t>level. Thus, as shown in Fig</w:t>
      </w:r>
      <w:r w:rsidR="007636DB" w:rsidRPr="00F76CF9">
        <w:rPr>
          <w:spacing w:val="-4"/>
        </w:rPr>
        <w:t>ure</w:t>
      </w:r>
      <w:r w:rsidRPr="00F76CF9">
        <w:rPr>
          <w:spacing w:val="-4"/>
        </w:rPr>
        <w:t xml:space="preserve"> 3</w:t>
      </w:r>
      <w:r w:rsidR="007636DB" w:rsidRPr="00F76CF9">
        <w:rPr>
          <w:spacing w:val="-4"/>
        </w:rPr>
        <w:t>(</w:t>
      </w:r>
      <w:r w:rsidRPr="00F76CF9">
        <w:rPr>
          <w:spacing w:val="-4"/>
        </w:rPr>
        <w:t>a</w:t>
      </w:r>
      <w:r w:rsidR="007636DB" w:rsidRPr="00F76CF9">
        <w:rPr>
          <w:spacing w:val="-4"/>
        </w:rPr>
        <w:t>)</w:t>
      </w:r>
      <w:r w:rsidRPr="00F76CF9">
        <w:rPr>
          <w:spacing w:val="-4"/>
        </w:rPr>
        <w:t>, the electronic density of states o</w:t>
      </w:r>
      <w:r w:rsidRPr="00F76CF9">
        <w:t xml:space="preserve">f </w:t>
      </w:r>
      <w:r w:rsidRPr="00F76CF9">
        <w:rPr>
          <w:spacing w:val="-2"/>
        </w:rPr>
        <w:t>the Mn</w:t>
      </w:r>
      <w:r w:rsidRPr="00F76CF9">
        <w:rPr>
          <w:spacing w:val="-2"/>
          <w:vertAlign w:val="subscript"/>
        </w:rPr>
        <w:t>55</w:t>
      </w:r>
      <w:r w:rsidRPr="00F76CF9">
        <w:rPr>
          <w:spacing w:val="-2"/>
        </w:rPr>
        <w:t>Bi</w:t>
      </w:r>
      <w:r w:rsidRPr="00F76CF9">
        <w:rPr>
          <w:spacing w:val="-2"/>
          <w:vertAlign w:val="subscript"/>
        </w:rPr>
        <w:t>45</w:t>
      </w:r>
      <w:r w:rsidRPr="00F76CF9">
        <w:rPr>
          <w:spacing w:val="-2"/>
        </w:rPr>
        <w:t xml:space="preserve"> system exhibits spin-splitting energy bands, as observed</w:t>
      </w:r>
      <w:r w:rsidRPr="00F76CF9">
        <w:t xml:space="preserve"> </w:t>
      </w:r>
      <w:r w:rsidRPr="00F76CF9">
        <w:rPr>
          <w:spacing w:val="4"/>
        </w:rPr>
        <w:t>by the solid red and blue lines for spin-up and spin-down bands</w:t>
      </w:r>
      <w:r w:rsidRPr="00F76CF9">
        <w:t xml:space="preserve">, </w:t>
      </w:r>
      <w:r w:rsidRPr="00F76CF9">
        <w:rPr>
          <w:spacing w:val="2"/>
        </w:rPr>
        <w:t>respectively. Specifically, the spin-splitting is more evident at the</w:t>
      </w:r>
      <w:r w:rsidRPr="00F76CF9">
        <w:t xml:space="preserve"> </w:t>
      </w:r>
      <w:r w:rsidRPr="00F76CF9">
        <w:rPr>
          <w:spacing w:val="-2"/>
        </w:rPr>
        <w:t>low-lying energies near the Fermi level and higher conduction band.</w:t>
      </w:r>
      <w:r w:rsidRPr="00F76CF9">
        <w:t xml:space="preserve"> At the same time, the spin degeneration appears at the deep valence </w:t>
      </w:r>
      <w:r w:rsidRPr="00F76CF9">
        <w:rPr>
          <w:spacing w:val="-2"/>
        </w:rPr>
        <w:t xml:space="preserve">energies starting from </w:t>
      </w:r>
      <w:r w:rsidR="007636DB" w:rsidRPr="00F76CF9">
        <w:rPr>
          <w:spacing w:val="-2"/>
        </w:rPr>
        <w:t>‒</w:t>
      </w:r>
      <w:r w:rsidRPr="00F76CF9">
        <w:rPr>
          <w:spacing w:val="-2"/>
        </w:rPr>
        <w:t>1.5 eV. The spin-splitting energy bands imply</w:t>
      </w:r>
      <w:r w:rsidRPr="00F76CF9">
        <w:t xml:space="preserve"> its ferromagnetic feature. Odd chromium atom doping increases the </w:t>
      </w:r>
      <w:r w:rsidRPr="00F76CF9">
        <w:rPr>
          <w:spacing w:val="-6"/>
        </w:rPr>
        <w:t>magnetic moment of Mn</w:t>
      </w:r>
      <w:r w:rsidRPr="00F76CF9">
        <w:rPr>
          <w:spacing w:val="-6"/>
          <w:vertAlign w:val="subscript"/>
        </w:rPr>
        <w:t>50</w:t>
      </w:r>
      <w:r w:rsidRPr="00F76CF9">
        <w:rPr>
          <w:spacing w:val="-6"/>
        </w:rPr>
        <w:t>Cr</w:t>
      </w:r>
      <w:r w:rsidRPr="00F76CF9">
        <w:rPr>
          <w:spacing w:val="-6"/>
          <w:vertAlign w:val="subscript"/>
        </w:rPr>
        <w:t>5</w:t>
      </w:r>
      <w:r w:rsidRPr="00F76CF9">
        <w:rPr>
          <w:spacing w:val="-6"/>
        </w:rPr>
        <w:t>Bi</w:t>
      </w:r>
      <w:r w:rsidRPr="00F76CF9">
        <w:rPr>
          <w:spacing w:val="-6"/>
          <w:vertAlign w:val="subscript"/>
        </w:rPr>
        <w:t>45</w:t>
      </w:r>
      <w:r w:rsidRPr="00F76CF9">
        <w:rPr>
          <w:spacing w:val="-6"/>
        </w:rPr>
        <w:t xml:space="preserve"> by mainly contributing to the occupied</w:t>
      </w:r>
      <w:r w:rsidRPr="00F76CF9">
        <w:t xml:space="preserve"> </w:t>
      </w:r>
      <w:r w:rsidRPr="00F76CF9">
        <w:rPr>
          <w:spacing w:val="-4"/>
        </w:rPr>
        <w:t>states dominated by minority-spin states, leading to higher degeneracy</w:t>
      </w:r>
      <w:r w:rsidRPr="00F76CF9">
        <w:t xml:space="preserve"> </w:t>
      </w:r>
      <w:r w:rsidRPr="00F76CF9">
        <w:rPr>
          <w:spacing w:val="-2"/>
        </w:rPr>
        <w:t>energy states around the Fermi level. This unique contribution results</w:t>
      </w:r>
      <w:r w:rsidRPr="00F76CF9">
        <w:t xml:space="preserve"> </w:t>
      </w:r>
      <w:r w:rsidRPr="00F76CF9">
        <w:rPr>
          <w:spacing w:val="-2"/>
        </w:rPr>
        <w:t>in an increase in the magnetic moment of Mn</w:t>
      </w:r>
      <w:r w:rsidRPr="00F76CF9">
        <w:rPr>
          <w:spacing w:val="-2"/>
          <w:vertAlign w:val="subscript"/>
        </w:rPr>
        <w:t>50</w:t>
      </w:r>
      <w:r w:rsidRPr="00F76CF9">
        <w:rPr>
          <w:spacing w:val="-2"/>
        </w:rPr>
        <w:t>Cr</w:t>
      </w:r>
      <w:r w:rsidRPr="00F76CF9">
        <w:rPr>
          <w:spacing w:val="-2"/>
          <w:vertAlign w:val="subscript"/>
        </w:rPr>
        <w:t>5</w:t>
      </w:r>
      <w:r w:rsidRPr="00F76CF9">
        <w:rPr>
          <w:spacing w:val="-2"/>
        </w:rPr>
        <w:t>Bi</w:t>
      </w:r>
      <w:r w:rsidRPr="00F76CF9">
        <w:rPr>
          <w:spacing w:val="-2"/>
          <w:vertAlign w:val="subscript"/>
        </w:rPr>
        <w:t xml:space="preserve">45 </w:t>
      </w:r>
      <w:r w:rsidRPr="00F76CF9">
        <w:rPr>
          <w:spacing w:val="-2"/>
        </w:rPr>
        <w:t>(Fig</w:t>
      </w:r>
      <w:r w:rsidR="007636DB" w:rsidRPr="00F76CF9">
        <w:rPr>
          <w:spacing w:val="-2"/>
        </w:rPr>
        <w:t xml:space="preserve">ure </w:t>
      </w:r>
      <w:r w:rsidRPr="00F76CF9">
        <w:rPr>
          <w:spacing w:val="-2"/>
        </w:rPr>
        <w:t>3</w:t>
      </w:r>
      <w:r w:rsidR="007636DB" w:rsidRPr="00F76CF9">
        <w:rPr>
          <w:spacing w:val="-2"/>
        </w:rPr>
        <w:t>(</w:t>
      </w:r>
      <w:r w:rsidRPr="00F76CF9">
        <w:rPr>
          <w:spacing w:val="-2"/>
        </w:rPr>
        <w:t>b</w:t>
      </w:r>
      <w:r w:rsidR="007636DB" w:rsidRPr="00F76CF9">
        <w:rPr>
          <w:spacing w:val="-2"/>
        </w:rPr>
        <w:t>)</w:t>
      </w:r>
      <w:r w:rsidRPr="00F76CF9">
        <w:rPr>
          <w:spacing w:val="-2"/>
        </w:rPr>
        <w:t>).</w:t>
      </w:r>
      <w:r w:rsidRPr="00F76CF9">
        <w:t xml:space="preserve"> </w:t>
      </w:r>
      <w:r w:rsidRPr="00F76CF9">
        <w:rPr>
          <w:spacing w:val="-2"/>
        </w:rPr>
        <w:t>However, by doping even chromium atoms, since the contribution o</w:t>
      </w:r>
      <w:r w:rsidRPr="00F76CF9">
        <w:t xml:space="preserve">f </w:t>
      </w:r>
      <w:r w:rsidRPr="00F76CF9">
        <w:rPr>
          <w:spacing w:val="-6"/>
        </w:rPr>
        <w:t>minority-spin and majority-spin states is almost equal, fewer degeneracy</w:t>
      </w:r>
      <w:r w:rsidRPr="00F76CF9">
        <w:t xml:space="preserve"> </w:t>
      </w:r>
      <w:r w:rsidRPr="00F76CF9">
        <w:rPr>
          <w:spacing w:val="-2"/>
        </w:rPr>
        <w:t>states are observed in the density of states (Fig</w:t>
      </w:r>
      <w:r w:rsidR="007636DB" w:rsidRPr="00F76CF9">
        <w:rPr>
          <w:spacing w:val="-2"/>
        </w:rPr>
        <w:t>ure</w:t>
      </w:r>
      <w:r w:rsidRPr="00F76CF9">
        <w:rPr>
          <w:spacing w:val="-2"/>
        </w:rPr>
        <w:t xml:space="preserve"> 3</w:t>
      </w:r>
      <w:r w:rsidR="007636DB" w:rsidRPr="00F76CF9">
        <w:rPr>
          <w:spacing w:val="-2"/>
        </w:rPr>
        <w:t>(</w:t>
      </w:r>
      <w:r w:rsidRPr="00F76CF9">
        <w:rPr>
          <w:spacing w:val="-2"/>
        </w:rPr>
        <w:t>c</w:t>
      </w:r>
      <w:r w:rsidR="007636DB" w:rsidRPr="00F76CF9">
        <w:rPr>
          <w:spacing w:val="-2"/>
        </w:rPr>
        <w:t>)</w:t>
      </w:r>
      <w:r w:rsidRPr="00F76CF9">
        <w:rPr>
          <w:spacing w:val="-2"/>
        </w:rPr>
        <w:t>). Thus, in this</w:t>
      </w:r>
      <w:r w:rsidRPr="00F76CF9">
        <w:t xml:space="preserve"> case, the magnetic moment slightly decreases.</w:t>
      </w:r>
    </w:p>
    <w:p w14:paraId="5189162B" w14:textId="4FC34037" w:rsidR="00197B4F" w:rsidRPr="00F76CF9" w:rsidRDefault="00197B4F" w:rsidP="00D30C05">
      <w:pPr>
        <w:pStyle w:val="JMMM-Content"/>
      </w:pPr>
      <w:r w:rsidRPr="00F76CF9">
        <w:t xml:space="preserve">Table 2 lists the calculated spin and orbital magnetic moments. </w:t>
      </w:r>
      <w:r w:rsidRPr="00F76CF9">
        <w:rPr>
          <w:spacing w:val="2"/>
        </w:rPr>
        <w:t>In pristine Mn</w:t>
      </w:r>
      <w:r w:rsidRPr="00F76CF9">
        <w:rPr>
          <w:spacing w:val="2"/>
          <w:vertAlign w:val="subscript"/>
        </w:rPr>
        <w:t>55</w:t>
      </w:r>
      <w:r w:rsidRPr="00F76CF9">
        <w:rPr>
          <w:spacing w:val="2"/>
        </w:rPr>
        <w:t>Bi</w:t>
      </w:r>
      <w:r w:rsidRPr="00F76CF9">
        <w:rPr>
          <w:spacing w:val="2"/>
          <w:vertAlign w:val="subscript"/>
        </w:rPr>
        <w:t>45</w:t>
      </w:r>
      <w:r w:rsidRPr="00F76CF9">
        <w:rPr>
          <w:spacing w:val="2"/>
        </w:rPr>
        <w:t xml:space="preserve"> crystals, the absolute values of spin magnetic</w:t>
      </w:r>
      <w:r w:rsidRPr="00F76CF9">
        <w:t xml:space="preserve"> moments of Mn and Bi are recorded as 3.730 µ</w:t>
      </w:r>
      <w:r w:rsidRPr="00F76CF9">
        <w:rPr>
          <w:vertAlign w:val="subscript"/>
        </w:rPr>
        <w:t>B</w:t>
      </w:r>
      <w:r w:rsidRPr="00F76CF9">
        <w:t xml:space="preserve"> and 0.069 µ</w:t>
      </w:r>
      <w:r w:rsidRPr="00F76CF9">
        <w:rPr>
          <w:vertAlign w:val="subscript"/>
        </w:rPr>
        <w:t>B</w:t>
      </w:r>
      <w:r w:rsidRPr="00F76CF9">
        <w:t xml:space="preserve">, along </w:t>
      </w:r>
      <w:r w:rsidRPr="00F76CF9">
        <w:rPr>
          <w:spacing w:val="-4"/>
        </w:rPr>
        <w:t>with orbital moments of 0.184 µ</w:t>
      </w:r>
      <w:r w:rsidRPr="00F76CF9">
        <w:rPr>
          <w:spacing w:val="-4"/>
          <w:vertAlign w:val="subscript"/>
        </w:rPr>
        <w:t>B</w:t>
      </w:r>
      <w:r w:rsidRPr="00F76CF9">
        <w:rPr>
          <w:spacing w:val="-4"/>
        </w:rPr>
        <w:t xml:space="preserve"> and 0.025 µ</w:t>
      </w:r>
      <w:r w:rsidRPr="00F76CF9">
        <w:rPr>
          <w:spacing w:val="-4"/>
          <w:vertAlign w:val="subscript"/>
        </w:rPr>
        <w:t>B</w:t>
      </w:r>
      <w:r w:rsidRPr="00F76CF9">
        <w:rPr>
          <w:spacing w:val="-4"/>
        </w:rPr>
        <w:t>, which are in qualitative</w:t>
      </w:r>
      <w:r w:rsidRPr="00F76CF9">
        <w:t xml:space="preserve"> agreement with Ref. </w:t>
      </w:r>
      <w:r w:rsidR="00B4041F" w:rsidRPr="00F76CF9">
        <w:t>[</w:t>
      </w:r>
      <w:r w:rsidRPr="00F76CF9">
        <w:rPr>
          <w:rStyle w:val="FootnoteReference"/>
          <w:sz w:val="18"/>
          <w:szCs w:val="18"/>
          <w:vertAlign w:val="baseline"/>
        </w:rPr>
        <w:fldChar w:fldCharType="begin" w:fldLock="1"/>
      </w:r>
      <w:r w:rsidRPr="00F76CF9">
        <w:instrText>ADDIN CSL_CITATION {"citationItems":[{"id":"ITEM-1","itemData":{"DOI":"10.1038/s41598-024-69908-0","ISSN":"2045-2322","abstract":"The low-temperature phase (LTP) MnBi exhibits remarkable ferromagnetic properties at room temperature. However, below its Curie temperature ($${T}_{C}$$), a phase transition occurs around 613 K due to diffusion of Mn into interstitial sites, raising concerns about its structural and magnetic properties. Furthermore, the presence of in-plane anisotropy in LTP-MnBi alloy at low temperatures raises concerns about its suitability for use in permanent magnet applications, even at higher temperature. Therefore, this study examines the structural and magnetic properties of pure LTP-MnBi and its successive Ni-doped and Fe-substituted alloys using first-principles study based on density functional theory (DFT). To prevent Mn diffusion into interstitial sites, Ni doping is employed. Additionally, the incorporation of Ni successfully addresses the in-plane anisotropy issue in LTP-MnBi, transforming it into out-of-plane anisotropy. Moreover, we explored the potential advantages of substituting Fe for one of Mn site. This substitution aims to improve the observed dynamical instability in Ni-doped alloy and to further enhanced the magnetocrystalline anisotropy energy (MAE) of the material, resulting in an MAE of 3.21 MJ/m3, along with a $${T}_{C}$$of 523 K. Therefore, the coexistence of high MAE and moderate $${T}_{C}$$in the Mn0.5Fe0.5Bi–Ni alloy presents viable option for its application in permanent magnet technology.","author":[{"dropping-particle":"","family":"Vero","given":"Khoveto","non-dropping-particle":"","parse-names":false,"suffix":""},{"dropping-particle":"","family":"Borah","given":"J P","non-dropping-particle":"","parse-names":false,"suffix":""}],"container-title":"Scientific Reports","id":"ITEM-1","issue":"1","issued":{"date-parts":[["2024"]]},"page":"19015","title":"Transformation of in-plane to out-of-plane anisotropy in MnBi alloy for permanent magnet application: a First-principles study","type":"article-journal","volume":"14"},"uris":["http://www.mendeley.com/documents/?uuid=59ba3e28-bedc-394f-91f9-56c924822037"]}],"mendeley":{"formattedCitation":"&lt;sup&gt;31&lt;/sup&gt;","plainTextFormattedCitation":"31","previouslyFormattedCitation":"&lt;sup&gt;31&lt;/sup&gt;"},"properties":{"noteIndex":0},"schema":"https://github.com/citation-style-language/schema/raw/master/csl-citation.json"}</w:instrText>
      </w:r>
      <w:r w:rsidRPr="00F76CF9">
        <w:rPr>
          <w:rStyle w:val="FootnoteReference"/>
          <w:sz w:val="18"/>
          <w:szCs w:val="18"/>
          <w:vertAlign w:val="baseline"/>
        </w:rPr>
        <w:fldChar w:fldCharType="separate"/>
      </w:r>
      <w:r w:rsidRPr="00F76CF9">
        <w:t>32</w:t>
      </w:r>
      <w:r w:rsidRPr="00F76CF9">
        <w:rPr>
          <w:rStyle w:val="FootnoteReference"/>
          <w:sz w:val="18"/>
          <w:szCs w:val="18"/>
          <w:vertAlign w:val="baseline"/>
        </w:rPr>
        <w:fldChar w:fldCharType="end"/>
      </w:r>
      <w:r w:rsidR="00B4041F" w:rsidRPr="00F76CF9">
        <w:t>]</w:t>
      </w:r>
      <w:r w:rsidRPr="00F76CF9">
        <w:t xml:space="preserve">. The polarization of Bi magnetic moment in the opposite direction of Mn can be attributed to the hybridization </w:t>
      </w:r>
      <w:r w:rsidRPr="00F76CF9">
        <w:rPr>
          <w:spacing w:val="-4"/>
        </w:rPr>
        <w:t>of Bi p-orbitals with Mn d-orbitals, leading to a reduction in the overal</w:t>
      </w:r>
      <w:r w:rsidRPr="00F76CF9">
        <w:t xml:space="preserve">l </w:t>
      </w:r>
      <w:r w:rsidRPr="00F76CF9">
        <w:rPr>
          <w:spacing w:val="4"/>
        </w:rPr>
        <w:t>magnetization of the compound. In Mn</w:t>
      </w:r>
      <w:r w:rsidRPr="00F76CF9">
        <w:rPr>
          <w:spacing w:val="4"/>
          <w:vertAlign w:val="subscript"/>
        </w:rPr>
        <w:t>55-x</w:t>
      </w:r>
      <w:r w:rsidRPr="00F76CF9">
        <w:rPr>
          <w:spacing w:val="4"/>
        </w:rPr>
        <w:t>Cr</w:t>
      </w:r>
      <w:r w:rsidRPr="00F76CF9">
        <w:rPr>
          <w:spacing w:val="4"/>
          <w:vertAlign w:val="subscript"/>
        </w:rPr>
        <w:t>x</w:t>
      </w:r>
      <w:r w:rsidRPr="00F76CF9">
        <w:rPr>
          <w:spacing w:val="4"/>
        </w:rPr>
        <w:t>Bi</w:t>
      </w:r>
      <w:r w:rsidRPr="00F76CF9">
        <w:rPr>
          <w:spacing w:val="4"/>
          <w:vertAlign w:val="subscript"/>
        </w:rPr>
        <w:t>45</w:t>
      </w:r>
      <w:r w:rsidRPr="00F76CF9">
        <w:rPr>
          <w:spacing w:val="4"/>
        </w:rPr>
        <w:t xml:space="preserve">, the Cr doping </w:t>
      </w:r>
      <w:r w:rsidRPr="00F76CF9">
        <w:t xml:space="preserve">influences the spin magnetic moment of Mn, leading to an increased </w:t>
      </w:r>
      <w:r w:rsidRPr="00F76CF9">
        <w:rPr>
          <w:spacing w:val="4"/>
        </w:rPr>
        <w:t>spin magnetic moment with 3.869 µ</w:t>
      </w:r>
      <w:r w:rsidRPr="00F76CF9">
        <w:rPr>
          <w:spacing w:val="4"/>
          <w:vertAlign w:val="subscript"/>
        </w:rPr>
        <w:t>B</w:t>
      </w:r>
      <w:r w:rsidRPr="00F76CF9">
        <w:rPr>
          <w:spacing w:val="4"/>
        </w:rPr>
        <w:t xml:space="preserve"> (x=5) and 3.791 µ</w:t>
      </w:r>
      <w:r w:rsidRPr="00F76CF9">
        <w:rPr>
          <w:spacing w:val="4"/>
          <w:vertAlign w:val="subscript"/>
        </w:rPr>
        <w:t xml:space="preserve">B </w:t>
      </w:r>
      <w:r w:rsidRPr="00F76CF9">
        <w:rPr>
          <w:spacing w:val="4"/>
        </w:rPr>
        <w:t>(x=10).</w:t>
      </w:r>
      <w:r w:rsidRPr="00F76CF9">
        <w:rPr>
          <w:spacing w:val="2"/>
        </w:rPr>
        <w:t xml:space="preserve"> </w:t>
      </w:r>
      <w:r w:rsidRPr="00F76CF9">
        <w:rPr>
          <w:spacing w:val="-2"/>
        </w:rPr>
        <w:t>In transition metals, the orbital magnetic moment is often suppressed</w:t>
      </w:r>
      <w:r w:rsidRPr="00F76CF9">
        <w:t xml:space="preserve"> due to the influence of the crystal field, leading to a relatively small orbital</w:t>
      </w:r>
      <w:r w:rsidRPr="00F76CF9">
        <w:rPr>
          <w:spacing w:val="2"/>
        </w:rPr>
        <w:t xml:space="preserve"> moment. The introduction of Cr through substitution has</w:t>
      </w:r>
      <w:r w:rsidRPr="00F76CF9">
        <w:t xml:space="preserve"> a </w:t>
      </w:r>
      <w:r w:rsidRPr="00F76CF9">
        <w:rPr>
          <w:spacing w:val="-6"/>
        </w:rPr>
        <w:t>pronounced effect on the overall orbital magnetic moments. A substantial</w:t>
      </w:r>
      <w:r w:rsidRPr="00F76CF9">
        <w:t xml:space="preserve"> portion, exceeding half of the total orbital moment, arises from the </w:t>
      </w:r>
      <w:r w:rsidRPr="00F76CF9">
        <w:rPr>
          <w:spacing w:val="2"/>
        </w:rPr>
        <w:t>presence of Cr, contributing 0.630 µ</w:t>
      </w:r>
      <w:r w:rsidRPr="00F76CF9">
        <w:rPr>
          <w:spacing w:val="2"/>
          <w:vertAlign w:val="subscript"/>
        </w:rPr>
        <w:t>B</w:t>
      </w:r>
      <w:r w:rsidRPr="00F76CF9">
        <w:rPr>
          <w:spacing w:val="2"/>
        </w:rPr>
        <w:t xml:space="preserve"> (x=5) and 0.612 µ</w:t>
      </w:r>
      <w:r w:rsidRPr="00F76CF9">
        <w:rPr>
          <w:spacing w:val="2"/>
          <w:vertAlign w:val="subscript"/>
        </w:rPr>
        <w:t>B</w:t>
      </w:r>
      <w:r w:rsidRPr="00F76CF9">
        <w:rPr>
          <w:spacing w:val="2"/>
        </w:rPr>
        <w:t xml:space="preserve"> (x=10</w:t>
      </w:r>
      <w:r w:rsidRPr="00F76CF9">
        <w:t xml:space="preserve">). </w:t>
      </w:r>
      <w:r w:rsidRPr="00F76CF9">
        <w:t>Note that, due to the saturation of magnetization, a large increase of Cr atoms does not lead to significant changes in the orbital magnetic moments of Mn atoms.</w:t>
      </w:r>
    </w:p>
    <w:p w14:paraId="4E0EE9DC" w14:textId="77777777" w:rsidR="006C6532" w:rsidRPr="00F76CF9" w:rsidRDefault="006C6532" w:rsidP="006C6532">
      <w:pPr>
        <w:pStyle w:val="JMMM-Content"/>
      </w:pPr>
      <w:r w:rsidRPr="00F76CF9">
        <w:t xml:space="preserve">To further understand the changes in magnetic moments due to </w:t>
      </w:r>
      <w:r w:rsidRPr="00F76CF9">
        <w:rPr>
          <w:spacing w:val="-4"/>
        </w:rPr>
        <w:t>Cr atom doping, we present the charge density and the planar-averaged</w:t>
      </w:r>
      <w:r w:rsidRPr="00F76CF9">
        <w:t xml:space="preserve"> </w:t>
      </w:r>
      <w:r w:rsidRPr="00F76CF9">
        <w:rPr>
          <w:spacing w:val="2"/>
        </w:rPr>
        <w:t>charge density difference in Figure 4-5. The electron density map</w:t>
      </w:r>
      <w:r w:rsidRPr="00F76CF9">
        <w:t xml:space="preserve"> </w:t>
      </w:r>
      <w:r w:rsidRPr="00F76CF9">
        <w:rPr>
          <w:spacing w:val="-4"/>
        </w:rPr>
        <w:t>illustrates valence electronic charge density variations within the plane</w:t>
      </w:r>
      <w:r w:rsidRPr="00F76CF9">
        <w:t xml:space="preserve"> containing Bi atoms and vacant interstitial sites. Figure 4 shows no </w:t>
      </w:r>
      <w:r w:rsidRPr="00F76CF9">
        <w:rPr>
          <w:spacing w:val="-4"/>
        </w:rPr>
        <w:t>overlap in the charge distribution between adjacent atoms, confirming</w:t>
      </w:r>
      <w:r w:rsidRPr="00F76CF9">
        <w:t xml:space="preserve"> </w:t>
      </w:r>
      <w:r w:rsidRPr="00F76CF9">
        <w:rPr>
          <w:spacing w:val="-4"/>
        </w:rPr>
        <w:t>the feasibility of substituting Cr at these specific sites. Figure 5 displays</w:t>
      </w:r>
      <w:r w:rsidRPr="00F76CF9">
        <w:t xml:space="preserve"> the planar-averaged charge density difference along the c-direction for the Mn</w:t>
      </w:r>
      <w:r w:rsidRPr="00F76CF9">
        <w:rPr>
          <w:vertAlign w:val="subscript"/>
        </w:rPr>
        <w:t>50</w:t>
      </w:r>
      <w:r w:rsidRPr="00F76CF9">
        <w:t>Cr</w:t>
      </w:r>
      <w:r w:rsidRPr="00F76CF9">
        <w:rPr>
          <w:vertAlign w:val="subscript"/>
        </w:rPr>
        <w:t>5</w:t>
      </w:r>
      <w:r w:rsidRPr="00F76CF9">
        <w:t>Bi</w:t>
      </w:r>
      <w:r w:rsidRPr="00F76CF9">
        <w:rPr>
          <w:vertAlign w:val="subscript"/>
        </w:rPr>
        <w:t>45</w:t>
      </w:r>
      <w:r w:rsidRPr="00F76CF9">
        <w:t xml:space="preserve"> (left) and Mn</w:t>
      </w:r>
      <w:r w:rsidRPr="00F76CF9">
        <w:rPr>
          <w:vertAlign w:val="subscript"/>
        </w:rPr>
        <w:t>45</w:t>
      </w:r>
      <w:r w:rsidRPr="00F76CF9">
        <w:t>Cr</w:t>
      </w:r>
      <w:r w:rsidRPr="00F76CF9">
        <w:rPr>
          <w:vertAlign w:val="subscript"/>
        </w:rPr>
        <w:t>10</w:t>
      </w:r>
      <w:r w:rsidRPr="00F76CF9">
        <w:t>Bi</w:t>
      </w:r>
      <w:r w:rsidRPr="00F76CF9">
        <w:rPr>
          <w:vertAlign w:val="subscript"/>
        </w:rPr>
        <w:t>45</w:t>
      </w:r>
      <w:r w:rsidRPr="00F76CF9">
        <w:t xml:space="preserve"> (right) heterostructures. </w:t>
      </w:r>
      <w:r w:rsidRPr="00F76CF9">
        <w:rPr>
          <w:spacing w:val="6"/>
        </w:rPr>
        <w:t>The yellow and cyan colors represent charge accumulation and</w:t>
      </w:r>
      <w:r w:rsidRPr="00F76CF9">
        <w:t xml:space="preserve"> </w:t>
      </w:r>
      <w:r w:rsidRPr="00F76CF9">
        <w:rPr>
          <w:spacing w:val="2"/>
        </w:rPr>
        <w:t>depletion, respectively. As shown in Figure 5(a), incorporating Cr</w:t>
      </w:r>
      <w:r w:rsidRPr="00F76CF9">
        <w:t xml:space="preserve"> </w:t>
      </w:r>
      <w:r w:rsidRPr="00F76CF9">
        <w:rPr>
          <w:spacing w:val="-2"/>
        </w:rPr>
        <w:t>atoms, represented with arrows, emphasizes their influence on charge</w:t>
      </w:r>
      <w:r w:rsidRPr="00F76CF9">
        <w:t xml:space="preserve"> distribution. In the presence of Cr atoms in the Mn</w:t>
      </w:r>
      <w:r w:rsidRPr="00F76CF9">
        <w:rPr>
          <w:vertAlign w:val="subscript"/>
        </w:rPr>
        <w:t>50</w:t>
      </w:r>
      <w:r w:rsidRPr="00F76CF9">
        <w:t>Cr</w:t>
      </w:r>
      <w:r w:rsidRPr="00F76CF9">
        <w:rPr>
          <w:vertAlign w:val="subscript"/>
        </w:rPr>
        <w:t>5</w:t>
      </w:r>
      <w:r w:rsidRPr="00F76CF9">
        <w:t>Bi</w:t>
      </w:r>
      <w:r w:rsidRPr="00F76CF9">
        <w:rPr>
          <w:vertAlign w:val="subscript"/>
        </w:rPr>
        <w:t xml:space="preserve">45 </w:t>
      </w:r>
      <w:r w:rsidRPr="00F76CF9">
        <w:t>hetero-</w:t>
      </w:r>
      <w:r w:rsidRPr="00F76CF9">
        <w:rPr>
          <w:spacing w:val="-2"/>
        </w:rPr>
        <w:t>structure, a noticeable charge redistribution occurs around Cr atoms</w:t>
      </w:r>
      <w:r w:rsidRPr="00F76CF9">
        <w:t xml:space="preserve">, affecting both the electron and hole densities and enhancing charge </w:t>
      </w:r>
      <w:r w:rsidRPr="00F76CF9">
        <w:rPr>
          <w:spacing w:val="-4"/>
        </w:rPr>
        <w:t>separation, significantly increasing these materials' magnetic moments.</w:t>
      </w:r>
      <w:r w:rsidRPr="00F76CF9">
        <w:t xml:space="preserve"> </w:t>
      </w:r>
      <w:r w:rsidRPr="00F76CF9">
        <w:rPr>
          <w:spacing w:val="-2"/>
        </w:rPr>
        <w:t>As the number of Cr atoms in the structures increases (Mn</w:t>
      </w:r>
      <w:r w:rsidRPr="00F76CF9">
        <w:rPr>
          <w:spacing w:val="-2"/>
          <w:vertAlign w:val="subscript"/>
        </w:rPr>
        <w:t>45</w:t>
      </w:r>
      <w:r w:rsidRPr="00F76CF9">
        <w:rPr>
          <w:spacing w:val="-2"/>
        </w:rPr>
        <w:t>Cr</w:t>
      </w:r>
      <w:r w:rsidRPr="00F76CF9">
        <w:rPr>
          <w:spacing w:val="-2"/>
          <w:vertAlign w:val="subscript"/>
        </w:rPr>
        <w:t>10</w:t>
      </w:r>
      <w:r w:rsidRPr="00F76CF9">
        <w:rPr>
          <w:spacing w:val="-2"/>
        </w:rPr>
        <w:t>Bi</w:t>
      </w:r>
      <w:r w:rsidRPr="00F76CF9">
        <w:rPr>
          <w:spacing w:val="-2"/>
          <w:vertAlign w:val="subscript"/>
        </w:rPr>
        <w:t>45</w:t>
      </w:r>
      <w:r w:rsidRPr="00F76CF9">
        <w:rPr>
          <w:spacing w:val="-2"/>
        </w:rPr>
        <w:t>)</w:t>
      </w:r>
      <w:r w:rsidRPr="00F76CF9">
        <w:t xml:space="preserve"> </w:t>
      </w:r>
      <w:r w:rsidRPr="00F76CF9">
        <w:rPr>
          <w:spacing w:val="-2"/>
        </w:rPr>
        <w:t>(see Figure 5(b)), the planar-averaged charge density difference along</w:t>
      </w:r>
      <w:r w:rsidRPr="00F76CF9">
        <w:t xml:space="preserve"> </w:t>
      </w:r>
      <w:r w:rsidRPr="00F76CF9">
        <w:rPr>
          <w:spacing w:val="4"/>
        </w:rPr>
        <w:t>the c-direction suggests a more pronounced impact of Cr on the</w:t>
      </w:r>
      <w:r w:rsidRPr="00F76CF9">
        <w:t xml:space="preserve"> </w:t>
      </w:r>
      <w:r w:rsidRPr="00F76CF9">
        <w:rPr>
          <w:spacing w:val="-4"/>
        </w:rPr>
        <w:t>electronic structure. The Cr atoms, indicated by red arrows, contribut</w:t>
      </w:r>
      <w:r w:rsidRPr="00F76CF9">
        <w:t xml:space="preserve">e </w:t>
      </w:r>
      <w:r w:rsidRPr="00F76CF9">
        <w:rPr>
          <w:spacing w:val="-4"/>
        </w:rPr>
        <w:t>strongly to the local charge density changes, leading to more noticeable</w:t>
      </w:r>
      <w:r w:rsidRPr="00F76CF9">
        <w:t xml:space="preserve"> </w:t>
      </w:r>
      <w:r w:rsidRPr="00F76CF9">
        <w:rPr>
          <w:spacing w:val="2"/>
        </w:rPr>
        <w:t>charge accumulation and depletion regions. This indicates that Cr</w:t>
      </w:r>
      <w:r w:rsidRPr="00F76CF9">
        <w:t xml:space="preserve"> </w:t>
      </w:r>
      <w:r w:rsidRPr="00F76CF9">
        <w:rPr>
          <w:spacing w:val="-2"/>
        </w:rPr>
        <w:t>doping alters the electronic properties of the alloy, slightly increasing</w:t>
      </w:r>
      <w:r w:rsidRPr="00F76CF9">
        <w:t xml:space="preserve"> its overall spin magnetic properties (Table 2). These density profiles </w:t>
      </w:r>
      <w:r w:rsidRPr="00F76CF9">
        <w:rPr>
          <w:spacing w:val="2"/>
        </w:rPr>
        <w:t>also reflect how doping breaks the symmetry of the original MnBi</w:t>
      </w:r>
      <w:r w:rsidRPr="00F76CF9">
        <w:t xml:space="preserve"> structure, introducing localized effects near Cr atoms. These results </w:t>
      </w:r>
      <w:r w:rsidRPr="00F76CF9">
        <w:rPr>
          <w:spacing w:val="-4"/>
        </w:rPr>
        <w:t>demonstrate that Cr atoms preferentially substitute Mn within the MnB</w:t>
      </w:r>
      <w:r w:rsidRPr="00F76CF9">
        <w:t xml:space="preserve">i lattice. This substitution disrupts the local magnetic environment by </w:t>
      </w:r>
      <w:r w:rsidRPr="00F76CF9">
        <w:rPr>
          <w:spacing w:val="-4"/>
        </w:rPr>
        <w:t>modifying Mn–Mn interactions, which alters the overall magnetization</w:t>
      </w:r>
      <w:r w:rsidRPr="00F76CF9">
        <w:t xml:space="preserve"> </w:t>
      </w:r>
      <w:r w:rsidRPr="00F76CF9">
        <w:rPr>
          <w:spacing w:val="4"/>
        </w:rPr>
        <w:t>and coercivity. Notably, these predictions align with subsequent</w:t>
      </w:r>
      <w:r w:rsidRPr="00F76CF9">
        <w:t xml:space="preserve"> experimental observations, where Cr doping changes the magnetic hysteresis loops and microstructures of melt-spun ribbons.</w:t>
      </w:r>
    </w:p>
    <w:p w14:paraId="2D2E8A05" w14:textId="77777777" w:rsidR="006C6532" w:rsidRPr="00F76CF9" w:rsidRDefault="006C6532" w:rsidP="00C540A4">
      <w:pPr>
        <w:pStyle w:val="JMMM-Content"/>
      </w:pPr>
    </w:p>
    <w:p w14:paraId="6D71A746" w14:textId="77777777" w:rsidR="006C6532" w:rsidRPr="00F76CF9" w:rsidRDefault="006C6532" w:rsidP="00C540A4">
      <w:pPr>
        <w:pStyle w:val="JMMM-Heading2"/>
        <w:rPr>
          <w:rFonts w:ascii="Times New Roman Bold" w:hAnsi="Times New Roman Bold"/>
          <w:spacing w:val="-8"/>
          <w:lang w:val="vi-VN"/>
        </w:rPr>
      </w:pPr>
      <w:r w:rsidRPr="00F76CF9">
        <w:rPr>
          <w:rFonts w:ascii="Times New Roman Bold" w:hAnsi="Times New Roman Bold"/>
          <w:spacing w:val="-8"/>
        </w:rPr>
        <w:t xml:space="preserve">3.2 </w:t>
      </w:r>
      <w:r w:rsidRPr="00F76CF9">
        <w:rPr>
          <w:rFonts w:ascii="Times New Roman Bold" w:hAnsi="Times New Roman Bold"/>
          <w:spacing w:val="-8"/>
        </w:rPr>
        <w:tab/>
        <w:t>Experimental results of Mn</w:t>
      </w:r>
      <w:r w:rsidRPr="00F76CF9">
        <w:rPr>
          <w:rFonts w:ascii="Times New Roman Bold" w:hAnsi="Times New Roman Bold"/>
          <w:spacing w:val="-8"/>
          <w:vertAlign w:val="subscript"/>
        </w:rPr>
        <w:t>55-x</w:t>
      </w:r>
      <w:r w:rsidRPr="00F76CF9">
        <w:rPr>
          <w:rFonts w:ascii="Times New Roman Bold" w:hAnsi="Times New Roman Bold"/>
          <w:spacing w:val="-8"/>
        </w:rPr>
        <w:t>Cr</w:t>
      </w:r>
      <w:r w:rsidRPr="00F76CF9">
        <w:rPr>
          <w:rFonts w:ascii="Times New Roman Bold" w:hAnsi="Times New Roman Bold"/>
          <w:spacing w:val="-8"/>
          <w:vertAlign w:val="subscript"/>
        </w:rPr>
        <w:t>x</w:t>
      </w:r>
      <w:r w:rsidRPr="00F76CF9">
        <w:rPr>
          <w:rFonts w:ascii="Times New Roman Bold" w:hAnsi="Times New Roman Bold"/>
          <w:spacing w:val="-8"/>
        </w:rPr>
        <w:t>Bi</w:t>
      </w:r>
      <w:r w:rsidRPr="00F76CF9">
        <w:rPr>
          <w:rFonts w:ascii="Times New Roman Bold" w:hAnsi="Times New Roman Bold"/>
          <w:spacing w:val="-8"/>
          <w:vertAlign w:val="subscript"/>
        </w:rPr>
        <w:t>45</w:t>
      </w:r>
      <w:r w:rsidRPr="00F76CF9">
        <w:rPr>
          <w:rFonts w:ascii="Times New Roman Bold" w:hAnsi="Times New Roman Bold"/>
          <w:spacing w:val="-8"/>
          <w:vertAlign w:val="subscript"/>
          <w:lang w:val="vi-VN"/>
        </w:rPr>
        <w:t xml:space="preserve"> </w:t>
      </w:r>
      <w:r w:rsidRPr="00F76CF9">
        <w:rPr>
          <w:rFonts w:ascii="Times New Roman Bold" w:hAnsi="Times New Roman Bold"/>
          <w:spacing w:val="-8"/>
          <w:lang w:val="vi-VN"/>
        </w:rPr>
        <w:t>melt-spun ribbons</w:t>
      </w:r>
    </w:p>
    <w:p w14:paraId="3C2B10E1" w14:textId="77777777" w:rsidR="006C6532" w:rsidRPr="00F76CF9" w:rsidRDefault="006C6532" w:rsidP="00C540A4">
      <w:pPr>
        <w:pStyle w:val="JMMM-Content"/>
      </w:pPr>
      <w:bookmarkStart w:id="14" w:name="_Hlk200174225"/>
    </w:p>
    <w:p w14:paraId="5B3369AB" w14:textId="77777777" w:rsidR="006C6532" w:rsidRPr="00F76CF9" w:rsidRDefault="006C6532" w:rsidP="00C540A4">
      <w:pPr>
        <w:pStyle w:val="JMMM-Content"/>
      </w:pPr>
      <w:r w:rsidRPr="00F76CF9">
        <w:t xml:space="preserve">According to the phase diagram of the Mn-Bi system, the alloys </w:t>
      </w:r>
      <w:r w:rsidRPr="00F76CF9">
        <w:rPr>
          <w:spacing w:val="6"/>
        </w:rPr>
        <w:t xml:space="preserve">MnxBiy with the compositions around the ferromagnetic phase </w:t>
      </w:r>
      <w:r w:rsidRPr="00F76CF9">
        <w:t>composition Mn</w:t>
      </w:r>
      <w:r w:rsidRPr="00F76CF9">
        <w:rPr>
          <w:vertAlign w:val="subscript"/>
        </w:rPr>
        <w:t>50</w:t>
      </w:r>
      <w:r w:rsidRPr="00F76CF9">
        <w:t>Bi</w:t>
      </w:r>
      <w:r w:rsidRPr="00F76CF9">
        <w:rPr>
          <w:vertAlign w:val="subscript"/>
        </w:rPr>
        <w:t>50</w:t>
      </w:r>
      <w:r w:rsidRPr="00F76CF9">
        <w:t xml:space="preserve"> are solidified peritectically, therefore, melt-</w:t>
      </w:r>
      <w:r w:rsidRPr="00F76CF9">
        <w:rPr>
          <w:spacing w:val="-4"/>
        </w:rPr>
        <w:t>spun ribbons have a multiphase structure comprising LTP and extracted</w:t>
      </w:r>
      <w:r w:rsidRPr="00F76CF9">
        <w:t xml:space="preserve"> </w:t>
      </w:r>
      <w:r w:rsidRPr="00F76CF9">
        <w:rPr>
          <w:spacing w:val="-4"/>
        </w:rPr>
        <w:t>Mn and Bi phases. By annealing process these Mn and Bi are combined</w:t>
      </w:r>
      <w:r w:rsidRPr="00F76CF9">
        <w:t xml:space="preserve"> to form and to increase the content of LTP in final annealed ribbons. </w:t>
      </w:r>
      <w:r w:rsidRPr="00F76CF9">
        <w:rPr>
          <w:spacing w:val="-2"/>
        </w:rPr>
        <w:t>It was found that with a Mn to Bi weight ratio of 55:45, the final alloy</w:t>
      </w:r>
      <w:r w:rsidRPr="00F76CF9">
        <w:t xml:space="preserve"> </w:t>
      </w:r>
      <w:r w:rsidRPr="00F76CF9">
        <w:rPr>
          <w:spacing w:val="-4"/>
        </w:rPr>
        <w:t xml:space="preserve">has the highest LTP phase content [33]. </w:t>
      </w:r>
      <w:bookmarkEnd w:id="14"/>
      <w:r w:rsidRPr="00F76CF9">
        <w:rPr>
          <w:spacing w:val="-4"/>
        </w:rPr>
        <w:t>Consequently, this composition</w:t>
      </w:r>
      <w:r w:rsidRPr="00F76CF9">
        <w:t xml:space="preserve"> </w:t>
      </w:r>
      <w:r w:rsidRPr="00F76CF9">
        <w:rPr>
          <w:spacing w:val="-2"/>
        </w:rPr>
        <w:t>has been selected as the main mother phase to study the effects of Cr</w:t>
      </w:r>
      <w:r w:rsidRPr="00F76CF9">
        <w:t xml:space="preserve"> dopants on the microstructure and magnetic properties of Cr-doped MnBi magnetic material in this work.</w:t>
      </w:r>
    </w:p>
    <w:p w14:paraId="6F1B66B9" w14:textId="77777777" w:rsidR="006C6532" w:rsidRPr="00F76CF9" w:rsidRDefault="006C6532" w:rsidP="007D669B">
      <w:pPr>
        <w:pStyle w:val="JMMM-Content"/>
        <w:sectPr w:rsidR="006C6532" w:rsidRPr="00F76CF9" w:rsidSect="009A64FE">
          <w:type w:val="continuous"/>
          <w:pgSz w:w="11906" w:h="16838" w:code="9"/>
          <w:pgMar w:top="1418" w:right="991" w:bottom="1418" w:left="992" w:header="709" w:footer="709" w:gutter="0"/>
          <w:cols w:num="2" w:space="284"/>
          <w:docGrid w:linePitch="360"/>
        </w:sectPr>
      </w:pPr>
    </w:p>
    <w:p w14:paraId="40C8B63A" w14:textId="77777777" w:rsidR="007D669B" w:rsidRPr="00F76CF9" w:rsidRDefault="007D669B" w:rsidP="007D669B">
      <w:pPr>
        <w:pStyle w:val="JMMM-Content"/>
        <w:rPr>
          <w:sz w:val="16"/>
          <w:szCs w:val="16"/>
        </w:rPr>
        <w:sectPr w:rsidR="007D669B" w:rsidRPr="00F76CF9" w:rsidSect="009A64FE">
          <w:type w:val="continuous"/>
          <w:pgSz w:w="11906" w:h="16838" w:code="9"/>
          <w:pgMar w:top="1418" w:right="991" w:bottom="1418" w:left="992" w:header="709" w:footer="709" w:gutter="0"/>
          <w:cols w:num="2" w:space="284"/>
          <w:docGrid w:linePitch="360"/>
        </w:sectPr>
      </w:pPr>
    </w:p>
    <w:p w14:paraId="00A6AACC" w14:textId="77777777" w:rsidR="006C6532" w:rsidRPr="00F76CF9" w:rsidRDefault="006C6532" w:rsidP="006C6532">
      <w:pPr>
        <w:pStyle w:val="JMMM-Figure-Table"/>
        <w:spacing w:line="240" w:lineRule="auto"/>
      </w:pPr>
      <w:r w:rsidRPr="00F76CF9">
        <w:rPr>
          <w:b/>
          <w:bCs/>
        </w:rPr>
        <w:t>Table</w:t>
      </w:r>
      <w:r w:rsidRPr="00F76CF9">
        <w:rPr>
          <w:b/>
          <w:bCs/>
          <w:lang w:val="vi-VN"/>
        </w:rPr>
        <w:t xml:space="preserve"> </w:t>
      </w:r>
      <w:r w:rsidRPr="00F76CF9">
        <w:rPr>
          <w:b/>
          <w:bCs/>
        </w:rPr>
        <w:t>2</w:t>
      </w:r>
      <w:r w:rsidRPr="00F76CF9">
        <w:rPr>
          <w:lang w:val="vi-VN"/>
        </w:rPr>
        <w:t>. Spin and orbital magnetic moments of Mn</w:t>
      </w:r>
      <w:r w:rsidRPr="00F76CF9">
        <w:rPr>
          <w:vertAlign w:val="subscript"/>
          <w:lang w:val="vi-VN"/>
        </w:rPr>
        <w:t>55-x</w:t>
      </w:r>
      <w:r w:rsidRPr="00F76CF9">
        <w:rPr>
          <w:lang w:val="vi-VN"/>
        </w:rPr>
        <w:t>Cr</w:t>
      </w:r>
      <w:r w:rsidRPr="00F76CF9">
        <w:rPr>
          <w:vertAlign w:val="subscript"/>
          <w:lang w:val="vi-VN"/>
        </w:rPr>
        <w:t>x</w:t>
      </w:r>
      <w:r w:rsidRPr="00F76CF9">
        <w:rPr>
          <w:lang w:val="vi-VN"/>
        </w:rPr>
        <w:t>Bi</w:t>
      </w:r>
      <w:r w:rsidRPr="00F76CF9">
        <w:rPr>
          <w:vertAlign w:val="subscript"/>
          <w:lang w:val="vi-VN"/>
        </w:rPr>
        <w:t>45</w:t>
      </w:r>
      <w:r w:rsidRPr="00F76CF9">
        <w:rPr>
          <w:lang w:val="vi-VN"/>
        </w:rPr>
        <w:t xml:space="preserve">, where </w:t>
      </w:r>
      <w:r w:rsidRPr="00F76CF9">
        <w:rPr>
          <w:i/>
          <w:iCs/>
          <w:lang w:val="vi-VN"/>
        </w:rPr>
        <w:t>x</w:t>
      </w:r>
      <w:r w:rsidRPr="00F76CF9">
        <w:rPr>
          <w:lang w:val="vi-VN"/>
        </w:rPr>
        <w:t xml:space="preserve"> </w:t>
      </w:r>
      <w:r w:rsidRPr="00F76CF9">
        <w:t>is</w:t>
      </w:r>
      <w:r w:rsidRPr="00F76CF9">
        <w:rPr>
          <w:lang w:val="vi-VN"/>
        </w:rPr>
        <w:t xml:space="preserve"> equal to 0, 5 and 10.</w:t>
      </w:r>
    </w:p>
    <w:p w14:paraId="14F30005" w14:textId="77777777" w:rsidR="006C6532" w:rsidRPr="00F76CF9" w:rsidRDefault="006C6532" w:rsidP="006C6532">
      <w:pPr>
        <w:pStyle w:val="JMMM-Figure-Table"/>
        <w:spacing w:line="240" w:lineRule="auto"/>
        <w:rPr>
          <w:sz w:val="14"/>
          <w:szCs w:val="14"/>
        </w:rPr>
      </w:pPr>
    </w:p>
    <w:tbl>
      <w:tblPr>
        <w:tblStyle w:val="TableGrid"/>
        <w:tblW w:w="9904" w:type="dxa"/>
        <w:tblBorders>
          <w:left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383"/>
        <w:gridCol w:w="1383"/>
        <w:gridCol w:w="1383"/>
        <w:gridCol w:w="110"/>
        <w:gridCol w:w="1383"/>
        <w:gridCol w:w="1383"/>
        <w:gridCol w:w="113"/>
        <w:gridCol w:w="1383"/>
        <w:gridCol w:w="1383"/>
      </w:tblGrid>
      <w:tr w:rsidR="006C6532" w:rsidRPr="00F76CF9" w14:paraId="2B089002" w14:textId="77777777" w:rsidTr="001C585D">
        <w:tc>
          <w:tcPr>
            <w:tcW w:w="1383" w:type="dxa"/>
          </w:tcPr>
          <w:p w14:paraId="4954843A" w14:textId="77777777" w:rsidR="006C6532" w:rsidRPr="00F76CF9" w:rsidRDefault="006C6532" w:rsidP="006C6532">
            <w:pPr>
              <w:pStyle w:val="JMMM-Figure-Table"/>
              <w:spacing w:line="240" w:lineRule="auto"/>
              <w:rPr>
                <w:b/>
                <w:bCs/>
              </w:rPr>
            </w:pPr>
            <w:r w:rsidRPr="00F76CF9">
              <w:rPr>
                <w:b/>
                <w:bCs/>
              </w:rPr>
              <w:t>System</w:t>
            </w:r>
          </w:p>
        </w:tc>
        <w:tc>
          <w:tcPr>
            <w:tcW w:w="2766" w:type="dxa"/>
            <w:gridSpan w:val="2"/>
            <w:tcBorders>
              <w:bottom w:val="single" w:sz="4" w:space="0" w:color="auto"/>
            </w:tcBorders>
            <w:vAlign w:val="center"/>
          </w:tcPr>
          <w:p w14:paraId="4A618431" w14:textId="77777777" w:rsidR="006C6532" w:rsidRPr="00F76CF9" w:rsidRDefault="006C6532" w:rsidP="006C6532">
            <w:pPr>
              <w:pStyle w:val="JMMM-Figure-Table"/>
              <w:spacing w:line="240" w:lineRule="auto"/>
              <w:jc w:val="center"/>
              <w:rPr>
                <w:b/>
                <w:bCs/>
              </w:rPr>
            </w:pPr>
            <w:r w:rsidRPr="00F76CF9">
              <w:rPr>
                <w:b/>
                <w:bCs/>
              </w:rPr>
              <w:t>Mn</w:t>
            </w:r>
            <w:r w:rsidRPr="00F76CF9">
              <w:rPr>
                <w:b/>
                <w:bCs/>
                <w:lang w:val="vi-VN"/>
              </w:rPr>
              <w:t xml:space="preserve"> </w:t>
            </w:r>
            <w:r w:rsidRPr="00F76CF9">
              <w:rPr>
                <w:b/>
                <w:bCs/>
              </w:rPr>
              <w:t>[µ</w:t>
            </w:r>
            <w:r w:rsidRPr="00F76CF9">
              <w:rPr>
                <w:b/>
                <w:bCs/>
                <w:vertAlign w:val="subscript"/>
              </w:rPr>
              <w:t>B</w:t>
            </w:r>
            <w:r w:rsidRPr="00F76CF9">
              <w:rPr>
                <w:b/>
                <w:bCs/>
              </w:rPr>
              <w:t>]</w:t>
            </w:r>
          </w:p>
        </w:tc>
        <w:tc>
          <w:tcPr>
            <w:tcW w:w="110" w:type="dxa"/>
          </w:tcPr>
          <w:p w14:paraId="1A19292A" w14:textId="77777777" w:rsidR="006C6532" w:rsidRPr="00F76CF9" w:rsidRDefault="006C6532" w:rsidP="006C6532">
            <w:pPr>
              <w:pStyle w:val="JMMM-Figure-Table"/>
              <w:spacing w:line="240" w:lineRule="auto"/>
              <w:rPr>
                <w:b/>
                <w:bCs/>
              </w:rPr>
            </w:pPr>
          </w:p>
        </w:tc>
        <w:tc>
          <w:tcPr>
            <w:tcW w:w="2766" w:type="dxa"/>
            <w:gridSpan w:val="2"/>
            <w:tcBorders>
              <w:bottom w:val="single" w:sz="4" w:space="0" w:color="auto"/>
            </w:tcBorders>
            <w:vAlign w:val="center"/>
          </w:tcPr>
          <w:p w14:paraId="524CF02C" w14:textId="77777777" w:rsidR="006C6532" w:rsidRPr="00F76CF9" w:rsidRDefault="006C6532" w:rsidP="006C6532">
            <w:pPr>
              <w:pStyle w:val="JMMM-Figure-Table"/>
              <w:spacing w:line="240" w:lineRule="auto"/>
              <w:jc w:val="center"/>
              <w:rPr>
                <w:b/>
                <w:bCs/>
              </w:rPr>
            </w:pPr>
            <w:r w:rsidRPr="00F76CF9">
              <w:rPr>
                <w:b/>
                <w:bCs/>
              </w:rPr>
              <w:t>Bi</w:t>
            </w:r>
            <w:r w:rsidRPr="00F76CF9">
              <w:rPr>
                <w:b/>
                <w:bCs/>
                <w:lang w:val="vi-VN"/>
              </w:rPr>
              <w:t xml:space="preserve"> </w:t>
            </w:r>
            <w:r w:rsidRPr="00F76CF9">
              <w:rPr>
                <w:b/>
                <w:bCs/>
              </w:rPr>
              <w:t>[µ</w:t>
            </w:r>
            <w:r w:rsidRPr="00F76CF9">
              <w:rPr>
                <w:b/>
                <w:bCs/>
                <w:vertAlign w:val="subscript"/>
              </w:rPr>
              <w:t>B</w:t>
            </w:r>
            <w:r w:rsidRPr="00F76CF9">
              <w:rPr>
                <w:b/>
                <w:bCs/>
              </w:rPr>
              <w:t>]</w:t>
            </w:r>
          </w:p>
        </w:tc>
        <w:tc>
          <w:tcPr>
            <w:tcW w:w="113" w:type="dxa"/>
          </w:tcPr>
          <w:p w14:paraId="6CA69F80" w14:textId="77777777" w:rsidR="006C6532" w:rsidRPr="00F76CF9" w:rsidRDefault="006C6532" w:rsidP="006C6532">
            <w:pPr>
              <w:pStyle w:val="JMMM-Figure-Table"/>
              <w:spacing w:line="240" w:lineRule="auto"/>
              <w:rPr>
                <w:b/>
                <w:bCs/>
              </w:rPr>
            </w:pPr>
          </w:p>
        </w:tc>
        <w:tc>
          <w:tcPr>
            <w:tcW w:w="2766" w:type="dxa"/>
            <w:gridSpan w:val="2"/>
            <w:tcBorders>
              <w:bottom w:val="single" w:sz="4" w:space="0" w:color="auto"/>
            </w:tcBorders>
            <w:vAlign w:val="center"/>
          </w:tcPr>
          <w:p w14:paraId="4F41D155" w14:textId="77777777" w:rsidR="006C6532" w:rsidRPr="00F76CF9" w:rsidRDefault="006C6532" w:rsidP="006C6532">
            <w:pPr>
              <w:pStyle w:val="JMMM-Figure-Table"/>
              <w:spacing w:line="240" w:lineRule="auto"/>
              <w:jc w:val="center"/>
              <w:rPr>
                <w:b/>
                <w:bCs/>
              </w:rPr>
            </w:pPr>
            <w:r w:rsidRPr="00F76CF9">
              <w:rPr>
                <w:b/>
                <w:bCs/>
              </w:rPr>
              <w:t>Bi</w:t>
            </w:r>
            <w:r w:rsidRPr="00F76CF9">
              <w:rPr>
                <w:b/>
                <w:bCs/>
                <w:lang w:val="vi-VN"/>
              </w:rPr>
              <w:t xml:space="preserve"> </w:t>
            </w:r>
            <w:r w:rsidRPr="00F76CF9">
              <w:rPr>
                <w:b/>
                <w:bCs/>
              </w:rPr>
              <w:t>[µ</w:t>
            </w:r>
            <w:r w:rsidRPr="00F76CF9">
              <w:rPr>
                <w:b/>
                <w:bCs/>
                <w:vertAlign w:val="subscript"/>
              </w:rPr>
              <w:t>B</w:t>
            </w:r>
            <w:r w:rsidRPr="00F76CF9">
              <w:rPr>
                <w:b/>
                <w:bCs/>
              </w:rPr>
              <w:t>]</w:t>
            </w:r>
          </w:p>
        </w:tc>
      </w:tr>
      <w:tr w:rsidR="006C6532" w:rsidRPr="00F76CF9" w14:paraId="0A641011" w14:textId="77777777" w:rsidTr="001C585D">
        <w:tc>
          <w:tcPr>
            <w:tcW w:w="1383" w:type="dxa"/>
            <w:tcBorders>
              <w:bottom w:val="single" w:sz="4" w:space="0" w:color="auto"/>
            </w:tcBorders>
          </w:tcPr>
          <w:p w14:paraId="0289664F" w14:textId="77777777" w:rsidR="006C6532" w:rsidRPr="00F76CF9" w:rsidRDefault="006C6532" w:rsidP="006C6532">
            <w:pPr>
              <w:pStyle w:val="JMMM-Figure-Table"/>
              <w:spacing w:line="240" w:lineRule="auto"/>
              <w:rPr>
                <w:b/>
                <w:bCs/>
              </w:rPr>
            </w:pPr>
          </w:p>
        </w:tc>
        <w:tc>
          <w:tcPr>
            <w:tcW w:w="1383" w:type="dxa"/>
            <w:tcBorders>
              <w:top w:val="single" w:sz="4" w:space="0" w:color="auto"/>
              <w:bottom w:val="single" w:sz="4" w:space="0" w:color="auto"/>
            </w:tcBorders>
          </w:tcPr>
          <w:p w14:paraId="6C26A669" w14:textId="77777777" w:rsidR="006C6532" w:rsidRPr="00F76CF9" w:rsidRDefault="006C6532" w:rsidP="006C6532">
            <w:pPr>
              <w:pStyle w:val="JMMM-Figure-Table"/>
              <w:spacing w:line="240" w:lineRule="auto"/>
              <w:rPr>
                <w:b/>
                <w:bCs/>
              </w:rPr>
            </w:pPr>
            <w:r w:rsidRPr="00F76CF9">
              <w:rPr>
                <w:b/>
                <w:bCs/>
              </w:rPr>
              <w:t>Spin</w:t>
            </w:r>
          </w:p>
        </w:tc>
        <w:tc>
          <w:tcPr>
            <w:tcW w:w="1383" w:type="dxa"/>
            <w:tcBorders>
              <w:top w:val="single" w:sz="4" w:space="0" w:color="auto"/>
              <w:bottom w:val="single" w:sz="4" w:space="0" w:color="auto"/>
            </w:tcBorders>
          </w:tcPr>
          <w:p w14:paraId="21CAEF74" w14:textId="77777777" w:rsidR="006C6532" w:rsidRPr="00F76CF9" w:rsidRDefault="006C6532" w:rsidP="006C6532">
            <w:pPr>
              <w:pStyle w:val="JMMM-Figure-Table"/>
              <w:spacing w:line="240" w:lineRule="auto"/>
              <w:rPr>
                <w:b/>
                <w:bCs/>
              </w:rPr>
            </w:pPr>
            <w:r w:rsidRPr="00F76CF9">
              <w:rPr>
                <w:b/>
                <w:bCs/>
              </w:rPr>
              <w:t>Orbital</w:t>
            </w:r>
          </w:p>
        </w:tc>
        <w:tc>
          <w:tcPr>
            <w:tcW w:w="110" w:type="dxa"/>
            <w:tcBorders>
              <w:bottom w:val="single" w:sz="4" w:space="0" w:color="auto"/>
            </w:tcBorders>
          </w:tcPr>
          <w:p w14:paraId="0150EF84" w14:textId="77777777" w:rsidR="006C6532" w:rsidRPr="00F76CF9" w:rsidRDefault="006C6532" w:rsidP="006C6532">
            <w:pPr>
              <w:pStyle w:val="JMMM-Figure-Table"/>
              <w:spacing w:line="240" w:lineRule="auto"/>
              <w:rPr>
                <w:b/>
                <w:bCs/>
              </w:rPr>
            </w:pPr>
          </w:p>
        </w:tc>
        <w:tc>
          <w:tcPr>
            <w:tcW w:w="1383" w:type="dxa"/>
            <w:tcBorders>
              <w:top w:val="single" w:sz="4" w:space="0" w:color="auto"/>
              <w:bottom w:val="single" w:sz="4" w:space="0" w:color="auto"/>
            </w:tcBorders>
          </w:tcPr>
          <w:p w14:paraId="19013B2D" w14:textId="77777777" w:rsidR="006C6532" w:rsidRPr="00F76CF9" w:rsidRDefault="006C6532" w:rsidP="006C6532">
            <w:pPr>
              <w:pStyle w:val="JMMM-Figure-Table"/>
              <w:spacing w:line="240" w:lineRule="auto"/>
              <w:rPr>
                <w:b/>
                <w:bCs/>
              </w:rPr>
            </w:pPr>
            <w:r w:rsidRPr="00F76CF9">
              <w:rPr>
                <w:b/>
                <w:bCs/>
              </w:rPr>
              <w:t>Spin</w:t>
            </w:r>
          </w:p>
        </w:tc>
        <w:tc>
          <w:tcPr>
            <w:tcW w:w="1383" w:type="dxa"/>
            <w:tcBorders>
              <w:top w:val="single" w:sz="4" w:space="0" w:color="auto"/>
              <w:bottom w:val="single" w:sz="4" w:space="0" w:color="auto"/>
            </w:tcBorders>
          </w:tcPr>
          <w:p w14:paraId="5F47E4DE" w14:textId="77777777" w:rsidR="006C6532" w:rsidRPr="00F76CF9" w:rsidRDefault="006C6532" w:rsidP="006C6532">
            <w:pPr>
              <w:pStyle w:val="JMMM-Figure-Table"/>
              <w:spacing w:line="240" w:lineRule="auto"/>
              <w:rPr>
                <w:b/>
                <w:bCs/>
              </w:rPr>
            </w:pPr>
            <w:r w:rsidRPr="00F76CF9">
              <w:rPr>
                <w:b/>
                <w:bCs/>
              </w:rPr>
              <w:t>Orbital</w:t>
            </w:r>
          </w:p>
        </w:tc>
        <w:tc>
          <w:tcPr>
            <w:tcW w:w="113" w:type="dxa"/>
            <w:tcBorders>
              <w:bottom w:val="single" w:sz="4" w:space="0" w:color="auto"/>
            </w:tcBorders>
          </w:tcPr>
          <w:p w14:paraId="642414D7" w14:textId="77777777" w:rsidR="006C6532" w:rsidRPr="00F76CF9" w:rsidRDefault="006C6532" w:rsidP="006C6532">
            <w:pPr>
              <w:pStyle w:val="JMMM-Figure-Table"/>
              <w:spacing w:line="240" w:lineRule="auto"/>
              <w:rPr>
                <w:b/>
                <w:bCs/>
              </w:rPr>
            </w:pPr>
          </w:p>
        </w:tc>
        <w:tc>
          <w:tcPr>
            <w:tcW w:w="1383" w:type="dxa"/>
            <w:tcBorders>
              <w:top w:val="single" w:sz="4" w:space="0" w:color="auto"/>
              <w:bottom w:val="single" w:sz="4" w:space="0" w:color="auto"/>
            </w:tcBorders>
          </w:tcPr>
          <w:p w14:paraId="57406BBF" w14:textId="77777777" w:rsidR="006C6532" w:rsidRPr="00F76CF9" w:rsidRDefault="006C6532" w:rsidP="006C6532">
            <w:pPr>
              <w:pStyle w:val="JMMM-Figure-Table"/>
              <w:spacing w:line="240" w:lineRule="auto"/>
              <w:rPr>
                <w:b/>
                <w:bCs/>
              </w:rPr>
            </w:pPr>
            <w:r w:rsidRPr="00F76CF9">
              <w:rPr>
                <w:b/>
                <w:bCs/>
              </w:rPr>
              <w:t>Spin</w:t>
            </w:r>
          </w:p>
        </w:tc>
        <w:tc>
          <w:tcPr>
            <w:tcW w:w="1383" w:type="dxa"/>
            <w:tcBorders>
              <w:top w:val="single" w:sz="4" w:space="0" w:color="auto"/>
              <w:bottom w:val="single" w:sz="4" w:space="0" w:color="auto"/>
            </w:tcBorders>
          </w:tcPr>
          <w:p w14:paraId="5D7270F3" w14:textId="77777777" w:rsidR="006C6532" w:rsidRPr="00F76CF9" w:rsidRDefault="006C6532" w:rsidP="006C6532">
            <w:pPr>
              <w:pStyle w:val="JMMM-Figure-Table"/>
              <w:spacing w:line="240" w:lineRule="auto"/>
              <w:rPr>
                <w:b/>
                <w:bCs/>
              </w:rPr>
            </w:pPr>
            <w:r w:rsidRPr="00F76CF9">
              <w:rPr>
                <w:b/>
                <w:bCs/>
              </w:rPr>
              <w:t>Orbital</w:t>
            </w:r>
          </w:p>
        </w:tc>
      </w:tr>
      <w:tr w:rsidR="006C6532" w:rsidRPr="00F76CF9" w14:paraId="7041FE52" w14:textId="77777777" w:rsidTr="001C585D">
        <w:tc>
          <w:tcPr>
            <w:tcW w:w="1383" w:type="dxa"/>
            <w:tcBorders>
              <w:top w:val="single" w:sz="4" w:space="0" w:color="auto"/>
              <w:bottom w:val="nil"/>
            </w:tcBorders>
          </w:tcPr>
          <w:p w14:paraId="3BC92455" w14:textId="77777777" w:rsidR="006C6532" w:rsidRPr="00F76CF9" w:rsidRDefault="006C6532" w:rsidP="006C6532">
            <w:pPr>
              <w:pStyle w:val="JMMM-Figure-Table"/>
              <w:spacing w:line="240" w:lineRule="auto"/>
            </w:pPr>
            <w:r w:rsidRPr="00F76CF9">
              <w:t>Mn</w:t>
            </w:r>
            <w:r w:rsidRPr="00F76CF9">
              <w:rPr>
                <w:vertAlign w:val="subscript"/>
              </w:rPr>
              <w:t>55</w:t>
            </w:r>
            <w:r w:rsidRPr="00F76CF9">
              <w:t>Bi</w:t>
            </w:r>
            <w:r w:rsidRPr="00F76CF9">
              <w:rPr>
                <w:vertAlign w:val="subscript"/>
              </w:rPr>
              <w:t>45</w:t>
            </w:r>
          </w:p>
        </w:tc>
        <w:tc>
          <w:tcPr>
            <w:tcW w:w="1383" w:type="dxa"/>
            <w:tcBorders>
              <w:top w:val="single" w:sz="4" w:space="0" w:color="auto"/>
              <w:bottom w:val="nil"/>
            </w:tcBorders>
          </w:tcPr>
          <w:p w14:paraId="2E83A7A6" w14:textId="77777777" w:rsidR="006C6532" w:rsidRPr="00F76CF9" w:rsidRDefault="006C6532" w:rsidP="006C6532">
            <w:pPr>
              <w:pStyle w:val="JMMM-Figure-Table"/>
              <w:spacing w:line="240" w:lineRule="auto"/>
            </w:pPr>
            <w:r w:rsidRPr="00F76CF9">
              <w:t>3</w:t>
            </w:r>
            <w:r w:rsidRPr="00F76CF9">
              <w:rPr>
                <w:lang w:val="vi-VN"/>
              </w:rPr>
              <w:t>.730</w:t>
            </w:r>
          </w:p>
        </w:tc>
        <w:tc>
          <w:tcPr>
            <w:tcW w:w="1383" w:type="dxa"/>
            <w:tcBorders>
              <w:top w:val="single" w:sz="4" w:space="0" w:color="auto"/>
              <w:bottom w:val="nil"/>
            </w:tcBorders>
          </w:tcPr>
          <w:p w14:paraId="0BC34BD2" w14:textId="77777777" w:rsidR="006C6532" w:rsidRPr="00F76CF9" w:rsidRDefault="006C6532" w:rsidP="006C6532">
            <w:pPr>
              <w:pStyle w:val="JMMM-Figure-Table"/>
              <w:spacing w:line="240" w:lineRule="auto"/>
            </w:pPr>
            <w:r w:rsidRPr="00F76CF9">
              <w:t>0</w:t>
            </w:r>
            <w:r w:rsidRPr="00F76CF9">
              <w:rPr>
                <w:lang w:val="vi-VN"/>
              </w:rPr>
              <w:t>.184</w:t>
            </w:r>
          </w:p>
        </w:tc>
        <w:tc>
          <w:tcPr>
            <w:tcW w:w="110" w:type="dxa"/>
            <w:tcBorders>
              <w:top w:val="single" w:sz="4" w:space="0" w:color="auto"/>
              <w:bottom w:val="nil"/>
            </w:tcBorders>
          </w:tcPr>
          <w:p w14:paraId="5E4079D3" w14:textId="77777777" w:rsidR="006C6532" w:rsidRPr="00F76CF9" w:rsidRDefault="006C6532" w:rsidP="006C6532">
            <w:pPr>
              <w:pStyle w:val="JMMM-Figure-Table"/>
              <w:spacing w:line="240" w:lineRule="auto"/>
              <w:rPr>
                <w:lang w:val="vi-VN"/>
              </w:rPr>
            </w:pPr>
          </w:p>
        </w:tc>
        <w:tc>
          <w:tcPr>
            <w:tcW w:w="1383" w:type="dxa"/>
            <w:tcBorders>
              <w:top w:val="single" w:sz="4" w:space="0" w:color="auto"/>
              <w:bottom w:val="nil"/>
            </w:tcBorders>
          </w:tcPr>
          <w:p w14:paraId="6A8E78E1" w14:textId="77777777" w:rsidR="006C6532" w:rsidRPr="00F76CF9" w:rsidRDefault="006C6532" w:rsidP="006C6532">
            <w:pPr>
              <w:pStyle w:val="JMMM-Figure-Table"/>
              <w:spacing w:line="240" w:lineRule="auto"/>
            </w:pPr>
            <w:r w:rsidRPr="00F76CF9">
              <w:rPr>
                <w:lang w:val="vi-VN"/>
              </w:rPr>
              <w:t>0.069</w:t>
            </w:r>
          </w:p>
        </w:tc>
        <w:tc>
          <w:tcPr>
            <w:tcW w:w="1383" w:type="dxa"/>
            <w:tcBorders>
              <w:top w:val="single" w:sz="4" w:space="0" w:color="auto"/>
              <w:bottom w:val="nil"/>
            </w:tcBorders>
          </w:tcPr>
          <w:p w14:paraId="76C038C9" w14:textId="77777777" w:rsidR="006C6532" w:rsidRPr="00F76CF9" w:rsidRDefault="006C6532" w:rsidP="006C6532">
            <w:pPr>
              <w:pStyle w:val="JMMM-Figure-Table"/>
              <w:spacing w:line="240" w:lineRule="auto"/>
            </w:pPr>
            <w:r w:rsidRPr="00F76CF9">
              <w:rPr>
                <w:lang w:val="vi-VN"/>
              </w:rPr>
              <w:t>0.025</w:t>
            </w:r>
          </w:p>
        </w:tc>
        <w:tc>
          <w:tcPr>
            <w:tcW w:w="113" w:type="dxa"/>
            <w:tcBorders>
              <w:top w:val="single" w:sz="4" w:space="0" w:color="auto"/>
              <w:bottom w:val="nil"/>
            </w:tcBorders>
          </w:tcPr>
          <w:p w14:paraId="474F6A2F" w14:textId="77777777" w:rsidR="006C6532" w:rsidRPr="00F76CF9" w:rsidRDefault="006C6532" w:rsidP="006C6532">
            <w:pPr>
              <w:pStyle w:val="JMMM-Figure-Table"/>
              <w:spacing w:line="240" w:lineRule="auto"/>
            </w:pPr>
          </w:p>
        </w:tc>
        <w:tc>
          <w:tcPr>
            <w:tcW w:w="1383" w:type="dxa"/>
            <w:tcBorders>
              <w:top w:val="single" w:sz="4" w:space="0" w:color="auto"/>
              <w:bottom w:val="nil"/>
            </w:tcBorders>
          </w:tcPr>
          <w:p w14:paraId="4CA96DF5" w14:textId="77777777" w:rsidR="006C6532" w:rsidRPr="00F76CF9" w:rsidRDefault="006C6532" w:rsidP="006C6532">
            <w:pPr>
              <w:pStyle w:val="JMMM-Figure-Table"/>
              <w:spacing w:line="240" w:lineRule="auto"/>
            </w:pPr>
          </w:p>
        </w:tc>
        <w:tc>
          <w:tcPr>
            <w:tcW w:w="1383" w:type="dxa"/>
            <w:tcBorders>
              <w:top w:val="single" w:sz="4" w:space="0" w:color="auto"/>
              <w:bottom w:val="nil"/>
            </w:tcBorders>
          </w:tcPr>
          <w:p w14:paraId="1AEC2487" w14:textId="77777777" w:rsidR="006C6532" w:rsidRPr="00F76CF9" w:rsidRDefault="006C6532" w:rsidP="006C6532">
            <w:pPr>
              <w:pStyle w:val="JMMM-Figure-Table"/>
              <w:spacing w:line="240" w:lineRule="auto"/>
            </w:pPr>
          </w:p>
        </w:tc>
      </w:tr>
      <w:tr w:rsidR="006C6532" w:rsidRPr="00F76CF9" w14:paraId="42DD35D8" w14:textId="77777777" w:rsidTr="001C585D">
        <w:tc>
          <w:tcPr>
            <w:tcW w:w="1383" w:type="dxa"/>
            <w:tcBorders>
              <w:top w:val="nil"/>
            </w:tcBorders>
          </w:tcPr>
          <w:p w14:paraId="2EC6813B" w14:textId="77777777" w:rsidR="006C6532" w:rsidRPr="00F76CF9" w:rsidRDefault="006C6532" w:rsidP="006C6532">
            <w:pPr>
              <w:pStyle w:val="JMMM-Figure-Table"/>
              <w:spacing w:line="240" w:lineRule="auto"/>
            </w:pPr>
            <w:r w:rsidRPr="00F76CF9">
              <w:t>Mn</w:t>
            </w:r>
            <w:r w:rsidRPr="00F76CF9">
              <w:rPr>
                <w:vertAlign w:val="subscript"/>
              </w:rPr>
              <w:t>50</w:t>
            </w:r>
            <w:r w:rsidRPr="00F76CF9">
              <w:t>Cr</w:t>
            </w:r>
            <w:r w:rsidRPr="00F76CF9">
              <w:rPr>
                <w:vertAlign w:val="subscript"/>
              </w:rPr>
              <w:t>5</w:t>
            </w:r>
            <w:r w:rsidRPr="00F76CF9">
              <w:t>Bi</w:t>
            </w:r>
            <w:r w:rsidRPr="00F76CF9">
              <w:rPr>
                <w:vertAlign w:val="subscript"/>
              </w:rPr>
              <w:t>45</w:t>
            </w:r>
          </w:p>
        </w:tc>
        <w:tc>
          <w:tcPr>
            <w:tcW w:w="1383" w:type="dxa"/>
            <w:tcBorders>
              <w:top w:val="nil"/>
            </w:tcBorders>
          </w:tcPr>
          <w:p w14:paraId="10588E93" w14:textId="77777777" w:rsidR="006C6532" w:rsidRPr="00F76CF9" w:rsidRDefault="006C6532" w:rsidP="006C6532">
            <w:pPr>
              <w:pStyle w:val="JMMM-Figure-Table"/>
              <w:spacing w:line="240" w:lineRule="auto"/>
            </w:pPr>
            <w:r w:rsidRPr="00F76CF9">
              <w:t>3</w:t>
            </w:r>
            <w:r w:rsidRPr="00F76CF9">
              <w:rPr>
                <w:lang w:val="vi-VN"/>
              </w:rPr>
              <w:t>.869</w:t>
            </w:r>
          </w:p>
        </w:tc>
        <w:tc>
          <w:tcPr>
            <w:tcW w:w="1383" w:type="dxa"/>
            <w:tcBorders>
              <w:top w:val="nil"/>
            </w:tcBorders>
          </w:tcPr>
          <w:p w14:paraId="30626496" w14:textId="77777777" w:rsidR="006C6532" w:rsidRPr="00F76CF9" w:rsidRDefault="006C6532" w:rsidP="006C6532">
            <w:pPr>
              <w:pStyle w:val="JMMM-Figure-Table"/>
              <w:spacing w:line="240" w:lineRule="auto"/>
            </w:pPr>
            <w:r w:rsidRPr="00F76CF9">
              <w:t>0</w:t>
            </w:r>
            <w:r w:rsidRPr="00F76CF9">
              <w:rPr>
                <w:lang w:val="vi-VN"/>
              </w:rPr>
              <w:t>.630</w:t>
            </w:r>
          </w:p>
        </w:tc>
        <w:tc>
          <w:tcPr>
            <w:tcW w:w="110" w:type="dxa"/>
            <w:tcBorders>
              <w:top w:val="nil"/>
            </w:tcBorders>
          </w:tcPr>
          <w:p w14:paraId="49B99766" w14:textId="77777777" w:rsidR="006C6532" w:rsidRPr="00F76CF9" w:rsidRDefault="006C6532" w:rsidP="006C6532">
            <w:pPr>
              <w:pStyle w:val="JMMM-Figure-Table"/>
              <w:spacing w:line="240" w:lineRule="auto"/>
            </w:pPr>
          </w:p>
        </w:tc>
        <w:tc>
          <w:tcPr>
            <w:tcW w:w="1383" w:type="dxa"/>
            <w:tcBorders>
              <w:top w:val="nil"/>
            </w:tcBorders>
          </w:tcPr>
          <w:p w14:paraId="6FF1F3C7" w14:textId="77777777" w:rsidR="006C6532" w:rsidRPr="00F76CF9" w:rsidRDefault="006C6532" w:rsidP="006C6532">
            <w:pPr>
              <w:pStyle w:val="JMMM-Figure-Table"/>
              <w:spacing w:line="240" w:lineRule="auto"/>
            </w:pPr>
            <w:r w:rsidRPr="00F76CF9">
              <w:t>0</w:t>
            </w:r>
            <w:r w:rsidRPr="00F76CF9">
              <w:rPr>
                <w:lang w:val="vi-VN"/>
              </w:rPr>
              <w:t>.069</w:t>
            </w:r>
          </w:p>
        </w:tc>
        <w:tc>
          <w:tcPr>
            <w:tcW w:w="1383" w:type="dxa"/>
            <w:tcBorders>
              <w:top w:val="nil"/>
            </w:tcBorders>
          </w:tcPr>
          <w:p w14:paraId="3021FD53" w14:textId="77777777" w:rsidR="006C6532" w:rsidRPr="00F76CF9" w:rsidRDefault="006C6532" w:rsidP="006C6532">
            <w:pPr>
              <w:pStyle w:val="JMMM-Figure-Table"/>
              <w:spacing w:line="240" w:lineRule="auto"/>
            </w:pPr>
            <w:r w:rsidRPr="00F76CF9">
              <w:t>0</w:t>
            </w:r>
            <w:r w:rsidRPr="00F76CF9">
              <w:rPr>
                <w:lang w:val="vi-VN"/>
              </w:rPr>
              <w:t>.072</w:t>
            </w:r>
          </w:p>
        </w:tc>
        <w:tc>
          <w:tcPr>
            <w:tcW w:w="113" w:type="dxa"/>
            <w:tcBorders>
              <w:top w:val="nil"/>
            </w:tcBorders>
          </w:tcPr>
          <w:p w14:paraId="23001F83" w14:textId="77777777" w:rsidR="006C6532" w:rsidRPr="00F76CF9" w:rsidRDefault="006C6532" w:rsidP="006C6532">
            <w:pPr>
              <w:pStyle w:val="JMMM-Figure-Table"/>
              <w:spacing w:line="240" w:lineRule="auto"/>
            </w:pPr>
          </w:p>
        </w:tc>
        <w:tc>
          <w:tcPr>
            <w:tcW w:w="1383" w:type="dxa"/>
            <w:tcBorders>
              <w:top w:val="nil"/>
            </w:tcBorders>
          </w:tcPr>
          <w:p w14:paraId="56C5AD92" w14:textId="77777777" w:rsidR="006C6532" w:rsidRPr="00F76CF9" w:rsidRDefault="006C6532" w:rsidP="006C6532">
            <w:pPr>
              <w:pStyle w:val="JMMM-Figure-Table"/>
              <w:spacing w:line="240" w:lineRule="auto"/>
            </w:pPr>
            <w:r w:rsidRPr="00F76CF9">
              <w:t>2</w:t>
            </w:r>
            <w:r w:rsidRPr="00F76CF9">
              <w:rPr>
                <w:lang w:val="vi-VN"/>
              </w:rPr>
              <w:t>.349</w:t>
            </w:r>
          </w:p>
        </w:tc>
        <w:tc>
          <w:tcPr>
            <w:tcW w:w="1383" w:type="dxa"/>
            <w:tcBorders>
              <w:top w:val="nil"/>
            </w:tcBorders>
          </w:tcPr>
          <w:p w14:paraId="78A090BA" w14:textId="77777777" w:rsidR="006C6532" w:rsidRPr="00F76CF9" w:rsidRDefault="006C6532" w:rsidP="006C6532">
            <w:pPr>
              <w:pStyle w:val="JMMM-Figure-Table"/>
              <w:spacing w:line="240" w:lineRule="auto"/>
            </w:pPr>
            <w:r w:rsidRPr="00F76CF9">
              <w:t>0</w:t>
            </w:r>
            <w:r w:rsidRPr="00F76CF9">
              <w:rPr>
                <w:lang w:val="vi-VN"/>
              </w:rPr>
              <w:t>.689</w:t>
            </w:r>
          </w:p>
        </w:tc>
      </w:tr>
      <w:tr w:rsidR="006C6532" w:rsidRPr="00F76CF9" w14:paraId="7ACD484E" w14:textId="77777777" w:rsidTr="001C585D">
        <w:tc>
          <w:tcPr>
            <w:tcW w:w="1383" w:type="dxa"/>
          </w:tcPr>
          <w:p w14:paraId="3B676620" w14:textId="77777777" w:rsidR="006C6532" w:rsidRPr="00F76CF9" w:rsidRDefault="006C6532" w:rsidP="006C6532">
            <w:pPr>
              <w:pStyle w:val="JMMM-Figure-Table"/>
              <w:spacing w:line="240" w:lineRule="auto"/>
            </w:pPr>
            <w:r w:rsidRPr="00F76CF9">
              <w:t>Mn</w:t>
            </w:r>
            <w:r w:rsidRPr="00F76CF9">
              <w:rPr>
                <w:vertAlign w:val="subscript"/>
              </w:rPr>
              <w:t>45</w:t>
            </w:r>
            <w:r w:rsidRPr="00F76CF9">
              <w:t>Cr</w:t>
            </w:r>
            <w:r w:rsidRPr="00F76CF9">
              <w:rPr>
                <w:vertAlign w:val="subscript"/>
              </w:rPr>
              <w:t>10</w:t>
            </w:r>
            <w:r w:rsidRPr="00F76CF9">
              <w:t>Bi</w:t>
            </w:r>
            <w:r w:rsidRPr="00F76CF9">
              <w:rPr>
                <w:vertAlign w:val="subscript"/>
              </w:rPr>
              <w:t>45</w:t>
            </w:r>
          </w:p>
        </w:tc>
        <w:tc>
          <w:tcPr>
            <w:tcW w:w="1383" w:type="dxa"/>
          </w:tcPr>
          <w:p w14:paraId="08C5BE7B" w14:textId="77777777" w:rsidR="006C6532" w:rsidRPr="00F76CF9" w:rsidRDefault="006C6532" w:rsidP="006C6532">
            <w:pPr>
              <w:pStyle w:val="JMMM-Figure-Table"/>
              <w:spacing w:line="240" w:lineRule="auto"/>
            </w:pPr>
            <w:r w:rsidRPr="00F76CF9">
              <w:t>3</w:t>
            </w:r>
            <w:r w:rsidRPr="00F76CF9">
              <w:rPr>
                <w:lang w:val="vi-VN"/>
              </w:rPr>
              <w:t>.791</w:t>
            </w:r>
          </w:p>
        </w:tc>
        <w:tc>
          <w:tcPr>
            <w:tcW w:w="1383" w:type="dxa"/>
          </w:tcPr>
          <w:p w14:paraId="25293AE5" w14:textId="77777777" w:rsidR="006C6532" w:rsidRPr="00F76CF9" w:rsidRDefault="006C6532" w:rsidP="006C6532">
            <w:pPr>
              <w:pStyle w:val="JMMM-Figure-Table"/>
              <w:spacing w:line="240" w:lineRule="auto"/>
            </w:pPr>
            <w:r w:rsidRPr="00F76CF9">
              <w:t>0</w:t>
            </w:r>
            <w:r w:rsidRPr="00F76CF9">
              <w:rPr>
                <w:lang w:val="vi-VN"/>
              </w:rPr>
              <w:t>.612</w:t>
            </w:r>
          </w:p>
        </w:tc>
        <w:tc>
          <w:tcPr>
            <w:tcW w:w="110" w:type="dxa"/>
          </w:tcPr>
          <w:p w14:paraId="39C51E3C" w14:textId="77777777" w:rsidR="006C6532" w:rsidRPr="00F76CF9" w:rsidRDefault="006C6532" w:rsidP="006C6532">
            <w:pPr>
              <w:pStyle w:val="JMMM-Figure-Table"/>
              <w:spacing w:line="240" w:lineRule="auto"/>
            </w:pPr>
          </w:p>
        </w:tc>
        <w:tc>
          <w:tcPr>
            <w:tcW w:w="1383" w:type="dxa"/>
          </w:tcPr>
          <w:p w14:paraId="5A25C2BB" w14:textId="77777777" w:rsidR="006C6532" w:rsidRPr="00F76CF9" w:rsidRDefault="006C6532" w:rsidP="006C6532">
            <w:pPr>
              <w:pStyle w:val="JMMM-Figure-Table"/>
              <w:spacing w:line="240" w:lineRule="auto"/>
            </w:pPr>
            <w:r w:rsidRPr="00F76CF9">
              <w:t>0</w:t>
            </w:r>
            <w:r w:rsidRPr="00F76CF9">
              <w:rPr>
                <w:lang w:val="vi-VN"/>
              </w:rPr>
              <w:t>.053</w:t>
            </w:r>
          </w:p>
        </w:tc>
        <w:tc>
          <w:tcPr>
            <w:tcW w:w="1383" w:type="dxa"/>
          </w:tcPr>
          <w:p w14:paraId="75AC5F17" w14:textId="77777777" w:rsidR="006C6532" w:rsidRPr="00F76CF9" w:rsidRDefault="006C6532" w:rsidP="006C6532">
            <w:pPr>
              <w:pStyle w:val="JMMM-Figure-Table"/>
              <w:spacing w:line="240" w:lineRule="auto"/>
            </w:pPr>
            <w:r w:rsidRPr="00F76CF9">
              <w:t>0</w:t>
            </w:r>
            <w:r w:rsidRPr="00F76CF9">
              <w:rPr>
                <w:lang w:val="vi-VN"/>
              </w:rPr>
              <w:t>.059</w:t>
            </w:r>
          </w:p>
        </w:tc>
        <w:tc>
          <w:tcPr>
            <w:tcW w:w="113" w:type="dxa"/>
          </w:tcPr>
          <w:p w14:paraId="70C8E96B" w14:textId="77777777" w:rsidR="006C6532" w:rsidRPr="00F76CF9" w:rsidRDefault="006C6532" w:rsidP="006C6532">
            <w:pPr>
              <w:pStyle w:val="JMMM-Figure-Table"/>
              <w:spacing w:line="240" w:lineRule="auto"/>
            </w:pPr>
          </w:p>
        </w:tc>
        <w:tc>
          <w:tcPr>
            <w:tcW w:w="1383" w:type="dxa"/>
          </w:tcPr>
          <w:p w14:paraId="66AF95A5" w14:textId="77777777" w:rsidR="006C6532" w:rsidRPr="00F76CF9" w:rsidRDefault="006C6532" w:rsidP="006C6532">
            <w:pPr>
              <w:pStyle w:val="JMMM-Figure-Table"/>
              <w:spacing w:line="240" w:lineRule="auto"/>
            </w:pPr>
            <w:r w:rsidRPr="00F76CF9">
              <w:t>2</w:t>
            </w:r>
            <w:r w:rsidRPr="00F76CF9">
              <w:rPr>
                <w:lang w:val="vi-VN"/>
              </w:rPr>
              <w:t>.494</w:t>
            </w:r>
          </w:p>
        </w:tc>
        <w:tc>
          <w:tcPr>
            <w:tcW w:w="1383" w:type="dxa"/>
          </w:tcPr>
          <w:p w14:paraId="790CCACE" w14:textId="77777777" w:rsidR="006C6532" w:rsidRPr="00F76CF9" w:rsidRDefault="006C6532" w:rsidP="006C6532">
            <w:pPr>
              <w:pStyle w:val="JMMM-Figure-Table"/>
              <w:spacing w:line="240" w:lineRule="auto"/>
            </w:pPr>
            <w:r w:rsidRPr="00F76CF9">
              <w:t>0</w:t>
            </w:r>
            <w:r w:rsidRPr="00F76CF9">
              <w:rPr>
                <w:lang w:val="vi-VN"/>
              </w:rPr>
              <w:t>.360</w:t>
            </w:r>
          </w:p>
        </w:tc>
      </w:tr>
    </w:tbl>
    <w:p w14:paraId="47B573F7" w14:textId="77777777" w:rsidR="006C6532" w:rsidRPr="00F76CF9" w:rsidRDefault="006C6532" w:rsidP="006C6532">
      <w:pPr>
        <w:pStyle w:val="JMMM-Content"/>
        <w:ind w:firstLine="0"/>
        <w:jc w:val="center"/>
        <w:rPr>
          <w:b/>
          <w:i/>
        </w:rPr>
      </w:pPr>
      <w:r w:rsidRPr="00F76CF9">
        <w:rPr>
          <w:b/>
          <w:i/>
        </w:rPr>
        <w:lastRenderedPageBreak/>
        <w:drawing>
          <wp:inline distT="0" distB="0" distL="0" distR="0" wp14:anchorId="732D098E" wp14:editId="21D473EA">
            <wp:extent cx="5400000" cy="3240000"/>
            <wp:effectExtent l="0" t="0" r="0" b="0"/>
            <wp:docPr id="17" name="Picture 1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screenshot of a computer&#10;&#10;AI-generated content may be incorrect."/>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1484"/>
                    <a:stretch>
                      <a:fillRect/>
                    </a:stretch>
                  </pic:blipFill>
                  <pic:spPr bwMode="auto">
                    <a:xfrm>
                      <a:off x="0" y="0"/>
                      <a:ext cx="5400000" cy="3240000"/>
                    </a:xfrm>
                    <a:prstGeom prst="rect">
                      <a:avLst/>
                    </a:prstGeom>
                    <a:noFill/>
                    <a:ln>
                      <a:noFill/>
                    </a:ln>
                    <a:extLst>
                      <a:ext uri="{53640926-AAD7-44D8-BBD7-CCE9431645EC}">
                        <a14:shadowObscured xmlns:a14="http://schemas.microsoft.com/office/drawing/2010/main"/>
                      </a:ext>
                    </a:extLst>
                  </pic:spPr>
                </pic:pic>
              </a:graphicData>
            </a:graphic>
          </wp:inline>
        </w:drawing>
      </w:r>
    </w:p>
    <w:p w14:paraId="172EA2ED" w14:textId="77777777" w:rsidR="006C6532" w:rsidRPr="00F76CF9" w:rsidRDefault="006C6532" w:rsidP="006C6532">
      <w:pPr>
        <w:pStyle w:val="JMMM-Figure-Table"/>
        <w:spacing w:before="120"/>
      </w:pPr>
      <w:r w:rsidRPr="00F76CF9">
        <w:rPr>
          <w:b/>
        </w:rPr>
        <w:t>Figure 4.</w:t>
      </w:r>
      <w:r w:rsidRPr="00F76CF9">
        <w:t xml:space="preserve"> Top-view (left) and side-view (right) of the charge density for the Mn</w:t>
      </w:r>
      <w:r w:rsidRPr="00F76CF9">
        <w:rPr>
          <w:vertAlign w:val="subscript"/>
        </w:rPr>
        <w:t>55</w:t>
      </w:r>
      <w:r w:rsidRPr="00F76CF9">
        <w:t>Bi</w:t>
      </w:r>
      <w:r w:rsidRPr="00F76CF9">
        <w:rPr>
          <w:vertAlign w:val="subscript"/>
        </w:rPr>
        <w:t>45</w:t>
      </w:r>
      <w:r w:rsidRPr="00F76CF9">
        <w:t xml:space="preserve"> (a-b), Mn</w:t>
      </w:r>
      <w:r w:rsidRPr="00F76CF9">
        <w:rPr>
          <w:vertAlign w:val="subscript"/>
        </w:rPr>
        <w:t>50</w:t>
      </w:r>
      <w:r w:rsidRPr="00F76CF9">
        <w:t>Cr</w:t>
      </w:r>
      <w:r w:rsidRPr="00F76CF9">
        <w:rPr>
          <w:vertAlign w:val="subscript"/>
        </w:rPr>
        <w:t>5</w:t>
      </w:r>
      <w:r w:rsidRPr="00F76CF9">
        <w:t>Bi</w:t>
      </w:r>
      <w:r w:rsidRPr="00F76CF9">
        <w:rPr>
          <w:vertAlign w:val="subscript"/>
        </w:rPr>
        <w:t>45</w:t>
      </w:r>
      <w:r w:rsidRPr="00F76CF9">
        <w:t xml:space="preserve"> (c-d), and Mn</w:t>
      </w:r>
      <w:r w:rsidRPr="00F76CF9">
        <w:rPr>
          <w:vertAlign w:val="subscript"/>
        </w:rPr>
        <w:t>45</w:t>
      </w:r>
      <w:r w:rsidRPr="00F76CF9">
        <w:t>Cr</w:t>
      </w:r>
      <w:r w:rsidRPr="00F76CF9">
        <w:rPr>
          <w:vertAlign w:val="subscript"/>
        </w:rPr>
        <w:t>10</w:t>
      </w:r>
      <w:r w:rsidRPr="00F76CF9">
        <w:t>Bi</w:t>
      </w:r>
      <w:r w:rsidRPr="00F76CF9">
        <w:rPr>
          <w:vertAlign w:val="subscript"/>
        </w:rPr>
        <w:t>45</w:t>
      </w:r>
      <w:r w:rsidRPr="00F76CF9">
        <w:t xml:space="preserve"> (e-f) heterostructures, respectively. The yellow colors indicate charge accumulation and the iso-values are 0.1 e/Å</w:t>
      </w:r>
      <w:r w:rsidRPr="00F76CF9">
        <w:rPr>
          <w:vertAlign w:val="superscript"/>
        </w:rPr>
        <w:t>3</w:t>
      </w:r>
      <w:r w:rsidRPr="00F76CF9">
        <w:t>.</w:t>
      </w:r>
    </w:p>
    <w:p w14:paraId="4B0FC5A5" w14:textId="77777777" w:rsidR="006C6532" w:rsidRPr="00F76CF9" w:rsidRDefault="006C6532" w:rsidP="006C6532">
      <w:pPr>
        <w:pStyle w:val="JMMM-Figure-Table"/>
        <w:jc w:val="distribute"/>
        <w:rPr>
          <w:sz w:val="18"/>
          <w:szCs w:val="18"/>
        </w:rPr>
      </w:pPr>
    </w:p>
    <w:p w14:paraId="2ACE0850" w14:textId="77777777" w:rsidR="006C6532" w:rsidRPr="00F76CF9" w:rsidRDefault="006C6532" w:rsidP="006C6532">
      <w:pPr>
        <w:pStyle w:val="JMMM-Content"/>
        <w:ind w:firstLine="0"/>
        <w:jc w:val="center"/>
        <w:rPr>
          <w:bCs/>
          <w:iCs/>
        </w:rPr>
      </w:pPr>
      <w:r w:rsidRPr="00F76CF9">
        <w:rPr>
          <w:bCs/>
          <w:iCs/>
        </w:rPr>
        <mc:AlternateContent>
          <mc:Choice Requires="wpg">
            <w:drawing>
              <wp:inline distT="0" distB="0" distL="0" distR="0" wp14:anchorId="52AB3555" wp14:editId="3895604D">
                <wp:extent cx="2239770" cy="2160000"/>
                <wp:effectExtent l="0" t="0" r="8255" b="0"/>
                <wp:docPr id="790735372" name="Group 2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239770" cy="2160000"/>
                          <a:chOff x="0" y="-1"/>
                          <a:chExt cx="1514922" cy="1444542"/>
                        </a:xfrm>
                      </wpg:grpSpPr>
                      <pic:pic xmlns:pic="http://schemas.openxmlformats.org/drawingml/2006/picture">
                        <pic:nvPicPr>
                          <pic:cNvPr id="917451387" name="Picture 1349486762" descr="A screenshot of a computer screen&#10;&#10;AI-generated content may be incorrect."/>
                          <pic:cNvPicPr>
                            <a:picLocks/>
                          </pic:cNvPicPr>
                        </pic:nvPicPr>
                        <pic:blipFill rotWithShape="1">
                          <a:blip r:embed="rId24" cstate="print">
                            <a:extLst>
                              <a:ext uri="{28A0092B-C50C-407E-A947-70E740481C1C}">
                                <a14:useLocalDpi xmlns:a14="http://schemas.microsoft.com/office/drawing/2010/main" val="0"/>
                              </a:ext>
                            </a:extLst>
                          </a:blip>
                          <a:srcRect l="2778" t="2239" r="52790" b="1"/>
                          <a:stretch>
                            <a:fillRect/>
                          </a:stretch>
                        </pic:blipFill>
                        <pic:spPr bwMode="auto">
                          <a:xfrm>
                            <a:off x="0" y="-1"/>
                            <a:ext cx="1514922" cy="1444542"/>
                          </a:xfrm>
                          <a:prstGeom prst="rect">
                            <a:avLst/>
                          </a:prstGeom>
                          <a:noFill/>
                          <a:ln>
                            <a:noFill/>
                          </a:ln>
                          <a:extLst>
                            <a:ext uri="{53640926-AAD7-44D8-BBD7-CCE9431645EC}">
                              <a14:shadowObscured xmlns:a14="http://schemas.microsoft.com/office/drawing/2010/main"/>
                            </a:ext>
                          </a:extLst>
                        </pic:spPr>
                      </pic:pic>
                      <wps:wsp>
                        <wps:cNvPr id="1936337561" name="Text Box 2"/>
                        <wps:cNvSpPr txBox="1">
                          <a:spLocks noChangeArrowheads="1"/>
                        </wps:cNvSpPr>
                        <wps:spPr bwMode="auto">
                          <a:xfrm>
                            <a:off x="4996" y="89941"/>
                            <a:ext cx="140970" cy="146685"/>
                          </a:xfrm>
                          <a:prstGeom prst="rect">
                            <a:avLst/>
                          </a:prstGeom>
                          <a:solidFill>
                            <a:srgbClr val="FFFFFF"/>
                          </a:solidFill>
                          <a:ln w="9525">
                            <a:noFill/>
                            <a:miter lim="800000"/>
                            <a:headEnd/>
                            <a:tailEnd/>
                          </a:ln>
                        </wps:spPr>
                        <wps:txbx>
                          <w:txbxContent>
                            <w:p w14:paraId="36245973" w14:textId="77777777" w:rsidR="006C6532" w:rsidRPr="009E5A6E" w:rsidRDefault="006C6532" w:rsidP="006C6532">
                              <w:pPr>
                                <w:spacing w:after="0" w:line="240" w:lineRule="auto"/>
                                <w:jc w:val="center"/>
                                <w:rPr>
                                  <w:rFonts w:ascii="Times New Roman" w:hAnsi="Times New Roman" w:cs="Times New Roman"/>
                                  <w:b/>
                                  <w:bCs/>
                                  <w:sz w:val="24"/>
                                  <w:szCs w:val="24"/>
                                </w:rPr>
                              </w:pPr>
                              <w:r w:rsidRPr="009E5A6E">
                                <w:rPr>
                                  <w:rFonts w:ascii="Times New Roman" w:hAnsi="Times New Roman" w:cs="Times New Roman"/>
                                  <w:b/>
                                  <w:bCs/>
                                  <w:sz w:val="24"/>
                                  <w:szCs w:val="24"/>
                                </w:rPr>
                                <w:t>(a)</w:t>
                              </w:r>
                            </w:p>
                          </w:txbxContent>
                        </wps:txbx>
                        <wps:bodyPr rot="0" vert="horz" wrap="square" lIns="0" tIns="0" rIns="0" bIns="0" anchor="t" anchorCtr="0">
                          <a:noAutofit/>
                        </wps:bodyPr>
                      </wps:wsp>
                    </wpg:wgp>
                  </a:graphicData>
                </a:graphic>
              </wp:inline>
            </w:drawing>
          </mc:Choice>
          <mc:Fallback>
            <w:pict>
              <v:group w14:anchorId="52AB3555" id="Group 24" o:spid="_x0000_s1046" style="width:176.35pt;height:170.1pt;mso-position-horizontal-relative:char;mso-position-vertical-relative:line" coordorigin="" coordsize="15149,144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">
                <o:lock v:ext="edit" aspectratio="t"/>
                <v:shape id="Picture 1349486762" o:spid="_x0000_s1047" type="#_x0000_t75" alt="A screenshot of a computer screen&#10;&#10;AI-generated content may be incorrect." style="position:absolute;width:15149;height:144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">
                  <v:imagedata r:id="rId25" o:title="A screenshot of a computer screen&#10;&#10;AI-generated content may be incorrect" croptop="1467f" cropbottom="1f" cropleft="1821f" cropright="34596f"/>
                  <o:lock v:ext="edit" aspectratio="f"/>
                </v:shape>
                <v:shape id="Text Box 2" o:spid="_x0000_s1048" type="#_x0000_t202" style="position:absolute;left:49;top:899;width:1410;height:14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" stroked="f">
                  <v:textbox inset="0,0,0,0">
                    <w:txbxContent>
                      <w:p w14:paraId="36245973" w14:textId="77777777" w:rsidR="006C6532" w:rsidRPr="009E5A6E" w:rsidRDefault="006C6532" w:rsidP="006C6532">
                        <w:pPr>
                          <w:spacing w:after="0" w:line="240" w:lineRule="auto"/>
                          <w:jc w:val="center"/>
                          <w:rPr>
                            <w:rFonts w:ascii="Times New Roman" w:hAnsi="Times New Roman" w:cs="Times New Roman"/>
                            <w:b/>
                            <w:bCs/>
                            <w:sz w:val="24"/>
                            <w:szCs w:val="24"/>
                          </w:rPr>
                        </w:pPr>
                        <w:r w:rsidRPr="009E5A6E">
                          <w:rPr>
                            <w:rFonts w:ascii="Times New Roman" w:hAnsi="Times New Roman" w:cs="Times New Roman"/>
                            <w:b/>
                            <w:bCs/>
                            <w:sz w:val="24"/>
                            <w:szCs w:val="24"/>
                          </w:rPr>
                          <w:t>(a)</w:t>
                        </w:r>
                      </w:p>
                    </w:txbxContent>
                  </v:textbox>
                </v:shape>
                <w10:anchorlock/>
              </v:group>
            </w:pict>
          </mc:Fallback>
        </mc:AlternateContent>
      </w:r>
      <w:r w:rsidRPr="00F76CF9">
        <w:rPr>
          <w:bCs/>
          <w:iCs/>
        </w:rPr>
        <w:t xml:space="preserve">     </w:t>
      </w:r>
      <w:r w:rsidRPr="00F76CF9">
        <w:rPr>
          <w:b/>
        </w:rPr>
        <mc:AlternateContent>
          <mc:Choice Requires="wpg">
            <w:drawing>
              <wp:inline distT="0" distB="0" distL="0" distR="0" wp14:anchorId="17F80E85" wp14:editId="01FD1202">
                <wp:extent cx="2270459" cy="2160000"/>
                <wp:effectExtent l="0" t="0" r="0" b="0"/>
                <wp:docPr id="472817096" name="Group 2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270459" cy="2160000"/>
                          <a:chOff x="0" y="-1"/>
                          <a:chExt cx="1514923" cy="1444542"/>
                        </a:xfrm>
                      </wpg:grpSpPr>
                      <pic:pic xmlns:pic="http://schemas.openxmlformats.org/drawingml/2006/picture">
                        <pic:nvPicPr>
                          <pic:cNvPr id="1706686263" name="Picture 1488443389" descr="A screenshot of a computer screen&#10;&#10;AI-generated content may be incorrect."/>
                          <pic:cNvPicPr>
                            <a:picLocks/>
                          </pic:cNvPicPr>
                        </pic:nvPicPr>
                        <pic:blipFill rotWithShape="1">
                          <a:blip r:embed="rId26" cstate="print">
                            <a:extLst>
                              <a:ext uri="{28A0092B-C50C-407E-A947-70E740481C1C}">
                                <a14:useLocalDpi xmlns:a14="http://schemas.microsoft.com/office/drawing/2010/main" val="0"/>
                              </a:ext>
                            </a:extLst>
                          </a:blip>
                          <a:srcRect l="52625" t="2612" r="2921"/>
                          <a:stretch>
                            <a:fillRect/>
                          </a:stretch>
                        </pic:blipFill>
                        <pic:spPr bwMode="auto">
                          <a:xfrm>
                            <a:off x="0" y="-1"/>
                            <a:ext cx="1514923" cy="1444542"/>
                          </a:xfrm>
                          <a:prstGeom prst="rect">
                            <a:avLst/>
                          </a:prstGeom>
                          <a:noFill/>
                          <a:ln>
                            <a:noFill/>
                          </a:ln>
                          <a:extLst>
                            <a:ext uri="{53640926-AAD7-44D8-BBD7-CCE9431645EC}">
                              <a14:shadowObscured xmlns:a14="http://schemas.microsoft.com/office/drawing/2010/main"/>
                            </a:ext>
                          </a:extLst>
                        </pic:spPr>
                      </pic:pic>
                      <wps:wsp>
                        <wps:cNvPr id="2146831556" name="Text Box 2"/>
                        <wps:cNvSpPr txBox="1">
                          <a:spLocks noChangeArrowheads="1"/>
                        </wps:cNvSpPr>
                        <wps:spPr bwMode="auto">
                          <a:xfrm>
                            <a:off x="0" y="84944"/>
                            <a:ext cx="140970" cy="146685"/>
                          </a:xfrm>
                          <a:prstGeom prst="rect">
                            <a:avLst/>
                          </a:prstGeom>
                          <a:solidFill>
                            <a:srgbClr val="FFFFFF"/>
                          </a:solidFill>
                          <a:ln w="9525">
                            <a:noFill/>
                            <a:miter lim="800000"/>
                            <a:headEnd/>
                            <a:tailEnd/>
                          </a:ln>
                        </wps:spPr>
                        <wps:txbx>
                          <w:txbxContent>
                            <w:p w14:paraId="2B88666C" w14:textId="77777777" w:rsidR="006C6532" w:rsidRPr="009E5A6E" w:rsidRDefault="006C6532" w:rsidP="006C6532">
                              <w:pPr>
                                <w:spacing w:after="0" w:line="240" w:lineRule="auto"/>
                                <w:jc w:val="center"/>
                                <w:rPr>
                                  <w:rFonts w:ascii="Times New Roman" w:hAnsi="Times New Roman" w:cs="Times New Roman"/>
                                  <w:b/>
                                  <w:bCs/>
                                  <w:sz w:val="24"/>
                                  <w:szCs w:val="24"/>
                                </w:rPr>
                              </w:pPr>
                              <w:r w:rsidRPr="009E5A6E">
                                <w:rPr>
                                  <w:rFonts w:ascii="Times New Roman" w:hAnsi="Times New Roman" w:cs="Times New Roman"/>
                                  <w:b/>
                                  <w:bCs/>
                                  <w:sz w:val="24"/>
                                  <w:szCs w:val="24"/>
                                </w:rPr>
                                <w:t>(b)</w:t>
                              </w:r>
                            </w:p>
                          </w:txbxContent>
                        </wps:txbx>
                        <wps:bodyPr rot="0" vert="horz" wrap="square" lIns="0" tIns="0" rIns="0" bIns="0" anchor="t" anchorCtr="0">
                          <a:noAutofit/>
                        </wps:bodyPr>
                      </wps:wsp>
                    </wpg:wgp>
                  </a:graphicData>
                </a:graphic>
              </wp:inline>
            </w:drawing>
          </mc:Choice>
          <mc:Fallback>
            <w:pict>
              <v:group w14:anchorId="17F80E85" id="Group 23" o:spid="_x0000_s1049" style="width:178.8pt;height:170.1pt;mso-position-horizontal-relative:char;mso-position-vertical-relative:line" coordorigin="" coordsize="15149,144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">
                <o:lock v:ext="edit" aspectratio="t"/>
                <v:shape id="Picture 1488443389" o:spid="_x0000_s1050" type="#_x0000_t75" alt="A screenshot of a computer screen&#10;&#10;AI-generated content may be incorrect." style="position:absolute;width:15149;height:144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">
                  <v:imagedata r:id="rId27" o:title="A screenshot of a computer screen&#10;&#10;AI-generated content may be incorrect" croptop="1712f" cropleft="34488f" cropright="1914f"/>
                  <o:lock v:ext="edit" aspectratio="f"/>
                </v:shape>
                <v:shape id="Text Box 2" o:spid="_x0000_s1051" type="#_x0000_t202" style="position:absolute;top:849;width:1409;height:14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" stroked="f">
                  <v:textbox inset="0,0,0,0">
                    <w:txbxContent>
                      <w:p w14:paraId="2B88666C" w14:textId="77777777" w:rsidR="006C6532" w:rsidRPr="009E5A6E" w:rsidRDefault="006C6532" w:rsidP="006C6532">
                        <w:pPr>
                          <w:spacing w:after="0" w:line="240" w:lineRule="auto"/>
                          <w:jc w:val="center"/>
                          <w:rPr>
                            <w:rFonts w:ascii="Times New Roman" w:hAnsi="Times New Roman" w:cs="Times New Roman"/>
                            <w:b/>
                            <w:bCs/>
                            <w:sz w:val="24"/>
                            <w:szCs w:val="24"/>
                          </w:rPr>
                        </w:pPr>
                        <w:r w:rsidRPr="009E5A6E">
                          <w:rPr>
                            <w:rFonts w:ascii="Times New Roman" w:hAnsi="Times New Roman" w:cs="Times New Roman"/>
                            <w:b/>
                            <w:bCs/>
                            <w:sz w:val="24"/>
                            <w:szCs w:val="24"/>
                          </w:rPr>
                          <w:t>(b)</w:t>
                        </w:r>
                      </w:p>
                    </w:txbxContent>
                  </v:textbox>
                </v:shape>
                <w10:anchorlock/>
              </v:group>
            </w:pict>
          </mc:Fallback>
        </mc:AlternateContent>
      </w:r>
    </w:p>
    <w:p w14:paraId="3D21BF0D" w14:textId="77777777" w:rsidR="006C6532" w:rsidRPr="00F76CF9" w:rsidRDefault="006C6532" w:rsidP="006C6532">
      <w:pPr>
        <w:pStyle w:val="JMMM-Figure-Table"/>
        <w:spacing w:before="120"/>
      </w:pPr>
      <w:r w:rsidRPr="00F76CF9">
        <w:rPr>
          <w:b/>
          <w:spacing w:val="-4"/>
        </w:rPr>
        <w:t>Figure 5.</w:t>
      </w:r>
      <w:r w:rsidRPr="00F76CF9">
        <w:rPr>
          <w:spacing w:val="-4"/>
        </w:rPr>
        <w:t xml:space="preserve"> The planar-averaged charge density difference along the </w:t>
      </w:r>
      <w:r w:rsidRPr="00F76CF9">
        <w:rPr>
          <w:i/>
          <w:spacing w:val="-4"/>
        </w:rPr>
        <w:t>c</w:t>
      </w:r>
      <w:r w:rsidRPr="00F76CF9">
        <w:rPr>
          <w:spacing w:val="-4"/>
        </w:rPr>
        <w:t>-directio</w:t>
      </w:r>
      <w:r w:rsidRPr="00F76CF9">
        <w:t xml:space="preserve">n </w:t>
      </w:r>
      <w:r w:rsidRPr="00F76CF9">
        <w:rPr>
          <w:spacing w:val="-4"/>
        </w:rPr>
        <w:t>for the Mn</w:t>
      </w:r>
      <w:r w:rsidRPr="00F76CF9">
        <w:rPr>
          <w:spacing w:val="-4"/>
          <w:vertAlign w:val="subscript"/>
        </w:rPr>
        <w:t>50</w:t>
      </w:r>
      <w:r w:rsidRPr="00F76CF9">
        <w:rPr>
          <w:spacing w:val="-4"/>
        </w:rPr>
        <w:t>Cr</w:t>
      </w:r>
      <w:r w:rsidRPr="00F76CF9">
        <w:rPr>
          <w:spacing w:val="-4"/>
          <w:vertAlign w:val="subscript"/>
        </w:rPr>
        <w:t>5</w:t>
      </w:r>
      <w:r w:rsidRPr="00F76CF9">
        <w:rPr>
          <w:spacing w:val="-4"/>
        </w:rPr>
        <w:t>Bi</w:t>
      </w:r>
      <w:r w:rsidRPr="00F76CF9">
        <w:rPr>
          <w:spacing w:val="-4"/>
          <w:vertAlign w:val="subscript"/>
        </w:rPr>
        <w:t>45</w:t>
      </w:r>
      <w:r w:rsidRPr="00F76CF9">
        <w:rPr>
          <w:spacing w:val="-4"/>
        </w:rPr>
        <w:t xml:space="preserve"> (left) and Mn</w:t>
      </w:r>
      <w:r w:rsidRPr="00F76CF9">
        <w:rPr>
          <w:spacing w:val="-4"/>
          <w:vertAlign w:val="subscript"/>
        </w:rPr>
        <w:t>45</w:t>
      </w:r>
      <w:r w:rsidRPr="00F76CF9">
        <w:rPr>
          <w:spacing w:val="-4"/>
        </w:rPr>
        <w:t>Cr</w:t>
      </w:r>
      <w:r w:rsidRPr="00F76CF9">
        <w:rPr>
          <w:spacing w:val="-4"/>
          <w:vertAlign w:val="subscript"/>
        </w:rPr>
        <w:t>10</w:t>
      </w:r>
      <w:r w:rsidRPr="00F76CF9">
        <w:rPr>
          <w:spacing w:val="-4"/>
        </w:rPr>
        <w:t>Bi</w:t>
      </w:r>
      <w:r w:rsidRPr="00F76CF9">
        <w:rPr>
          <w:spacing w:val="-4"/>
          <w:vertAlign w:val="subscript"/>
        </w:rPr>
        <w:t>45</w:t>
      </w:r>
      <w:r w:rsidRPr="00F76CF9">
        <w:rPr>
          <w:spacing w:val="-4"/>
        </w:rPr>
        <w:t xml:space="preserve"> (right) heterostructures. The yellow</w:t>
      </w:r>
      <w:r w:rsidRPr="00F76CF9">
        <w:t xml:space="preserve"> and cyan colors indicate charge accumulation and depletion, respectively. The iso-values are 0.003 e/Å</w:t>
      </w:r>
      <w:r w:rsidRPr="00F76CF9">
        <w:rPr>
          <w:vertAlign w:val="superscript"/>
        </w:rPr>
        <w:t>3</w:t>
      </w:r>
      <w:r w:rsidRPr="00F76CF9">
        <w:t>.</w:t>
      </w:r>
    </w:p>
    <w:p w14:paraId="3699DAAD" w14:textId="77777777" w:rsidR="006C6532" w:rsidRPr="00F76CF9" w:rsidRDefault="006C6532" w:rsidP="007D669B">
      <w:pPr>
        <w:pStyle w:val="JMMM-Content"/>
        <w:sectPr w:rsidR="006C6532" w:rsidRPr="00F76CF9" w:rsidSect="007D669B">
          <w:type w:val="continuous"/>
          <w:pgSz w:w="11906" w:h="16838" w:code="9"/>
          <w:pgMar w:top="1418" w:right="991" w:bottom="1418" w:left="992" w:header="709" w:footer="709" w:gutter="0"/>
          <w:cols w:space="284"/>
          <w:docGrid w:linePitch="360"/>
        </w:sectPr>
      </w:pPr>
    </w:p>
    <w:p w14:paraId="37EFF3C7" w14:textId="77777777" w:rsidR="007D669B" w:rsidRPr="00F76CF9" w:rsidRDefault="007D669B" w:rsidP="007D669B">
      <w:pPr>
        <w:pStyle w:val="JMMM-Content"/>
        <w:sectPr w:rsidR="007D669B" w:rsidRPr="00F76CF9" w:rsidSect="007D669B">
          <w:type w:val="continuous"/>
          <w:pgSz w:w="11906" w:h="16838" w:code="9"/>
          <w:pgMar w:top="1418" w:right="991" w:bottom="1418" w:left="992" w:header="709" w:footer="709" w:gutter="0"/>
          <w:cols w:space="284"/>
          <w:docGrid w:linePitch="360"/>
        </w:sectPr>
      </w:pPr>
    </w:p>
    <w:p w14:paraId="782E83F2" w14:textId="4934D891" w:rsidR="007D669B" w:rsidRPr="00F76CF9" w:rsidRDefault="007D669B" w:rsidP="007D669B">
      <w:pPr>
        <w:pStyle w:val="JMMM-Content"/>
      </w:pPr>
      <w:r w:rsidRPr="00F76CF9">
        <w:rPr>
          <w:spacing w:val="2"/>
        </w:rPr>
        <w:t>Figure 6 presents the XRD patterns of a series of as melt-spun</w:t>
      </w:r>
      <w:r w:rsidRPr="00F76CF9">
        <w:t xml:space="preserve"> </w:t>
      </w:r>
      <w:r w:rsidRPr="00F76CF9">
        <w:rPr>
          <w:spacing w:val="-2"/>
        </w:rPr>
        <w:t>ribbons Mn</w:t>
      </w:r>
      <w:r w:rsidRPr="00F76CF9">
        <w:rPr>
          <w:spacing w:val="-2"/>
          <w:vertAlign w:val="subscript"/>
        </w:rPr>
        <w:t>55-x</w:t>
      </w:r>
      <w:r w:rsidRPr="00F76CF9">
        <w:rPr>
          <w:spacing w:val="-2"/>
        </w:rPr>
        <w:t>Cr</w:t>
      </w:r>
      <w:r w:rsidRPr="00F76CF9">
        <w:rPr>
          <w:spacing w:val="-2"/>
          <w:vertAlign w:val="subscript"/>
        </w:rPr>
        <w:t>x</w:t>
      </w:r>
      <w:r w:rsidRPr="00F76CF9">
        <w:rPr>
          <w:spacing w:val="-2"/>
        </w:rPr>
        <w:t>Bi</w:t>
      </w:r>
      <w:r w:rsidRPr="00F76CF9">
        <w:rPr>
          <w:spacing w:val="-2"/>
          <w:vertAlign w:val="subscript"/>
        </w:rPr>
        <w:t>45</w:t>
      </w:r>
      <w:r w:rsidRPr="00F76CF9">
        <w:rPr>
          <w:spacing w:val="-2"/>
        </w:rPr>
        <w:t>, where x varied in the range from 0 to 10. It is</w:t>
      </w:r>
      <w:r w:rsidRPr="00F76CF9">
        <w:t xml:space="preserve"> </w:t>
      </w:r>
      <w:r w:rsidRPr="00F76CF9">
        <w:rPr>
          <w:spacing w:val="-4"/>
        </w:rPr>
        <w:t>understood that because of the above mentioned peritectic solidification</w:t>
      </w:r>
      <w:r w:rsidRPr="00F76CF9">
        <w:t xml:space="preserve"> </w:t>
      </w:r>
      <w:r w:rsidRPr="00F76CF9">
        <w:rPr>
          <w:spacing w:val="-2"/>
        </w:rPr>
        <w:t xml:space="preserve">of Mn-Bi system, the LTP contents </w:t>
      </w:r>
      <w:r w:rsidRPr="00F76CF9">
        <w:rPr>
          <w:spacing w:val="-2"/>
        </w:rPr>
        <w:sym w:font="Symbol" w:char="F067"/>
      </w:r>
      <w:r w:rsidRPr="00F76CF9">
        <w:rPr>
          <w:spacing w:val="-2"/>
        </w:rPr>
        <w:t xml:space="preserve"> of as-cast samples are low.  The</w:t>
      </w:r>
      <w:r w:rsidRPr="00F76CF9">
        <w:t xml:space="preserve"> </w:t>
      </w:r>
      <w:r w:rsidRPr="00F76CF9">
        <w:rPr>
          <w:spacing w:val="-2"/>
        </w:rPr>
        <w:t xml:space="preserve">LTP content </w:t>
      </w:r>
      <w:r w:rsidRPr="00F76CF9">
        <w:rPr>
          <w:spacing w:val="-2"/>
        </w:rPr>
        <w:sym w:font="Symbol" w:char="F067"/>
      </w:r>
      <w:r w:rsidRPr="00F76CF9">
        <w:rPr>
          <w:spacing w:val="-2"/>
        </w:rPr>
        <w:t xml:space="preserve"> are only 28.0, 18.5, 16.8, 20.3 and 21.2 for the samples</w:t>
      </w:r>
      <w:r w:rsidRPr="00F76CF9">
        <w:t xml:space="preserve"> </w:t>
      </w:r>
      <w:r w:rsidRPr="00F76CF9">
        <w:rPr>
          <w:spacing w:val="-4"/>
        </w:rPr>
        <w:t>with x = 0, 2.5, 5.0, 7.5 and 10.0, respectively. A prominent feature is</w:t>
      </w:r>
      <w:r w:rsidRPr="00F76CF9">
        <w:t xml:space="preserve"> the disappearance of the strongest peak (110) of Cr (usually located </w:t>
      </w:r>
      <w:r w:rsidRPr="00F76CF9">
        <w:rPr>
          <w:spacing w:val="6"/>
        </w:rPr>
        <w:t>at 46.69</w:t>
      </w:r>
      <w:r w:rsidR="007C4835" w:rsidRPr="00F76CF9">
        <w:rPr>
          <w:spacing w:val="6"/>
        </w:rPr>
        <w:t>°</w:t>
      </w:r>
      <w:r w:rsidRPr="00F76CF9">
        <w:rPr>
          <w:spacing w:val="6"/>
        </w:rPr>
        <w:t>) on all the patterns proposing that the doped Cr atoms</w:t>
      </w:r>
      <w:r w:rsidRPr="00F76CF9">
        <w:t xml:space="preserve"> have integrated into the unit cells of MnBi.</w:t>
      </w:r>
    </w:p>
    <w:p w14:paraId="3918F51E" w14:textId="7ED26063" w:rsidR="007D669B" w:rsidRPr="00F76CF9" w:rsidRDefault="007D669B" w:rsidP="007D669B">
      <w:pPr>
        <w:pStyle w:val="JMMM-Content"/>
      </w:pPr>
      <w:bookmarkStart w:id="15" w:name="_Hlk211321832"/>
      <w:r w:rsidRPr="00F76CF9">
        <w:rPr>
          <w:spacing w:val="-4"/>
        </w:rPr>
        <w:t>The influence of Cr dopant on the interaction between atoms insid</w:t>
      </w:r>
      <w:r w:rsidRPr="00F76CF9">
        <w:t xml:space="preserve">e </w:t>
      </w:r>
      <w:r w:rsidRPr="00F76CF9">
        <w:rPr>
          <w:spacing w:val="2"/>
        </w:rPr>
        <w:t>the unit cell should affect the magnetic phase transition. The Curie</w:t>
      </w:r>
      <w:r w:rsidRPr="00F76CF9">
        <w:t xml:space="preserve"> </w:t>
      </w:r>
      <w:r w:rsidRPr="00F76CF9">
        <w:rPr>
          <w:spacing w:val="2"/>
        </w:rPr>
        <w:t>temperature can be determined from DSC traces by observing an</w:t>
      </w:r>
      <w:r w:rsidRPr="00F76CF9">
        <w:t xml:space="preserve"> </w:t>
      </w:r>
      <w:r w:rsidRPr="00F76CF9">
        <w:rPr>
          <w:spacing w:val="-2"/>
        </w:rPr>
        <w:t>anomaly in the heat flow correlated with the change in magnetic order</w:t>
      </w:r>
      <w:r w:rsidRPr="00F76CF9">
        <w:t xml:space="preserve"> </w:t>
      </w:r>
      <w:r w:rsidRPr="00F76CF9">
        <w:rPr>
          <w:spacing w:val="-4"/>
        </w:rPr>
        <w:t>within the material, such as the transformation from the ferromagnetic</w:t>
      </w:r>
      <w:r w:rsidRPr="00F76CF9">
        <w:t xml:space="preserve"> </w:t>
      </w:r>
      <w:r w:rsidRPr="00F76CF9">
        <w:rPr>
          <w:spacing w:val="-2"/>
        </w:rPr>
        <w:t>state to the paramagnetic one as in our case. The DSC traces presented</w:t>
      </w:r>
      <w:r w:rsidRPr="00F76CF9">
        <w:t xml:space="preserve"> </w:t>
      </w:r>
      <w:r w:rsidRPr="00F76CF9">
        <w:rPr>
          <w:spacing w:val="-2"/>
        </w:rPr>
        <w:t>in Figure 7 for Mn</w:t>
      </w:r>
      <w:r w:rsidRPr="00F76CF9">
        <w:rPr>
          <w:spacing w:val="-2"/>
          <w:vertAlign w:val="subscript"/>
        </w:rPr>
        <w:t>55-x</w:t>
      </w:r>
      <w:r w:rsidRPr="00F76CF9">
        <w:rPr>
          <w:spacing w:val="-2"/>
        </w:rPr>
        <w:t>Cr</w:t>
      </w:r>
      <w:r w:rsidRPr="00F76CF9">
        <w:rPr>
          <w:spacing w:val="-2"/>
          <w:vertAlign w:val="subscript"/>
        </w:rPr>
        <w:t>x</w:t>
      </w:r>
      <w:r w:rsidRPr="00F76CF9">
        <w:rPr>
          <w:spacing w:val="-2"/>
        </w:rPr>
        <w:t>Bi</w:t>
      </w:r>
      <w:r w:rsidRPr="00F76CF9">
        <w:rPr>
          <w:spacing w:val="-2"/>
          <w:vertAlign w:val="subscript"/>
        </w:rPr>
        <w:t>45</w:t>
      </w:r>
      <w:r w:rsidRPr="00F76CF9">
        <w:rPr>
          <w:spacing w:val="-2"/>
        </w:rPr>
        <w:t xml:space="preserve"> melt-spun ribbons with x = 0.0 and 5.0</w:t>
      </w:r>
      <w:r w:rsidRPr="00F76CF9">
        <w:t xml:space="preserve"> reveal this influence. It is observed that, the first endothermic peaks </w:t>
      </w:r>
      <w:r w:rsidRPr="00F76CF9">
        <w:rPr>
          <w:spacing w:val="-4"/>
        </w:rPr>
        <w:t>appeared at 267℃ on both traces, they are due to the melting state of Bi residues in both samples, the second endothermic peaks correspond to</w:t>
      </w:r>
      <w:r w:rsidRPr="00F76CF9">
        <w:t xml:space="preserve"> </w:t>
      </w:r>
      <w:r w:rsidRPr="00F76CF9">
        <w:rPr>
          <w:spacing w:val="-2"/>
        </w:rPr>
        <w:t>the magnetic state transformation that show the decrease of the Curie</w:t>
      </w:r>
      <w:r w:rsidRPr="00F76CF9">
        <w:t xml:space="preserve"> </w:t>
      </w:r>
      <w:r w:rsidRPr="00F76CF9">
        <w:rPr>
          <w:spacing w:val="2"/>
        </w:rPr>
        <w:t>temperature T</w:t>
      </w:r>
      <w:r w:rsidRPr="00F76CF9">
        <w:rPr>
          <w:spacing w:val="2"/>
          <w:vertAlign w:val="subscript"/>
        </w:rPr>
        <w:t>c</w:t>
      </w:r>
      <w:r w:rsidRPr="00F76CF9">
        <w:rPr>
          <w:spacing w:val="2"/>
        </w:rPr>
        <w:t xml:space="preserve"> from 355℃ of undoped sample down to 346℃ for </w:t>
      </w:r>
      <w:r w:rsidRPr="00F76CF9">
        <w:rPr>
          <w:spacing w:val="-2"/>
        </w:rPr>
        <w:t>the sample with 5 wt% of Cr dopant. The similar effect was observed in</w:t>
      </w:r>
      <w:r w:rsidRPr="00F76CF9">
        <w:t xml:space="preserve"> </w:t>
      </w:r>
      <w:r w:rsidR="00292432" w:rsidRPr="00F76CF9">
        <w:t>[</w:t>
      </w:r>
      <w:r w:rsidRPr="00F76CF9">
        <w:t>22</w:t>
      </w:r>
      <w:r w:rsidR="00292432" w:rsidRPr="00F76CF9">
        <w:t>]</w:t>
      </w:r>
      <w:r w:rsidRPr="00F76CF9">
        <w:t xml:space="preserve"> where the LTP – HTP transformation has been registered. </w:t>
      </w:r>
      <w:bookmarkEnd w:id="15"/>
    </w:p>
    <w:p w14:paraId="28D64C6C" w14:textId="18B8344F" w:rsidR="006C6532" w:rsidRPr="00F76CF9" w:rsidRDefault="006C6532" w:rsidP="006C6532">
      <w:pPr>
        <w:pStyle w:val="JMMM-Content"/>
      </w:pPr>
      <w:r w:rsidRPr="00F76CF9">
        <w:rPr>
          <w:spacing w:val="-2"/>
        </w:rPr>
        <w:t>The magnetic performance of prepared ribbons was evaluated on</w:t>
      </w:r>
      <w:r w:rsidRPr="00F76CF9">
        <w:t xml:space="preserve"> </w:t>
      </w:r>
      <w:r w:rsidRPr="00F76CF9">
        <w:rPr>
          <w:spacing w:val="-2"/>
        </w:rPr>
        <w:t>their magnetic hysteresis curves presented on Figure 8. The saturation</w:t>
      </w:r>
      <w:r w:rsidRPr="00F76CF9">
        <w:t xml:space="preserve"> </w:t>
      </w:r>
      <w:r w:rsidRPr="00F76CF9">
        <w:rPr>
          <w:spacing w:val="-2"/>
        </w:rPr>
        <w:t>magnetizations M</w:t>
      </w:r>
      <w:r w:rsidRPr="00F76CF9">
        <w:rPr>
          <w:spacing w:val="-2"/>
          <w:vertAlign w:val="subscript"/>
        </w:rPr>
        <w:t>sat</w:t>
      </w:r>
      <w:r w:rsidRPr="00F76CF9">
        <w:rPr>
          <w:spacing w:val="-2"/>
        </w:rPr>
        <w:t xml:space="preserve"> and coercivities H</w:t>
      </w:r>
      <w:r w:rsidRPr="00F76CF9">
        <w:rPr>
          <w:spacing w:val="-2"/>
          <w:vertAlign w:val="subscript"/>
        </w:rPr>
        <w:t>c</w:t>
      </w:r>
      <w:r w:rsidRPr="00F76CF9">
        <w:rPr>
          <w:spacing w:val="-2"/>
        </w:rPr>
        <w:t xml:space="preserve"> measured at 3 Tesla are 17.6 </w:t>
      </w:r>
      <w:r w:rsidRPr="00F76CF9">
        <w:t>emu∙g</w:t>
      </w:r>
      <w:r w:rsidRPr="00F76CF9">
        <w:rPr>
          <w:vertAlign w:val="superscript"/>
        </w:rPr>
        <w:t>‒1</w:t>
      </w:r>
      <w:r w:rsidRPr="00F76CF9">
        <w:t>, 15.2 emu∙g</w:t>
      </w:r>
      <w:r w:rsidRPr="00F76CF9">
        <w:rPr>
          <w:vertAlign w:val="superscript"/>
        </w:rPr>
        <w:t>‒1</w:t>
      </w:r>
      <w:r w:rsidRPr="00F76CF9">
        <w:t>, 14.6 emu∙g</w:t>
      </w:r>
      <w:r w:rsidRPr="00F76CF9">
        <w:rPr>
          <w:vertAlign w:val="superscript"/>
        </w:rPr>
        <w:t>‒1</w:t>
      </w:r>
      <w:r w:rsidRPr="00F76CF9">
        <w:t>, 13.5 emu∙g</w:t>
      </w:r>
      <w:r w:rsidRPr="00F76CF9">
        <w:rPr>
          <w:vertAlign w:val="superscript"/>
        </w:rPr>
        <w:t>‒1</w:t>
      </w:r>
      <w:r w:rsidRPr="00F76CF9">
        <w:t>, 9.4 emu∙g</w:t>
      </w:r>
      <w:r w:rsidRPr="00F76CF9">
        <w:rPr>
          <w:vertAlign w:val="superscript"/>
        </w:rPr>
        <w:t>‒1</w:t>
      </w:r>
      <w:r w:rsidRPr="00F76CF9">
        <w:t xml:space="preserve"> and 3.3 kOe, 5.5 kOe, 4.1 kOe, 6.1 kOe, 9.2 kOe for samples with x = 0.</w:t>
      </w:r>
      <w:r w:rsidRPr="00F76CF9">
        <w:rPr>
          <w:spacing w:val="2"/>
        </w:rPr>
        <w:t>0, 2.5, 5.0, 7.5 and 10.0 respectively, and illustrated in the graph</w:t>
      </w:r>
      <w:r w:rsidRPr="00F76CF9">
        <w:t xml:space="preserve"> sketched in Figure 8. </w:t>
      </w:r>
    </w:p>
    <w:p w14:paraId="6F03FB1C" w14:textId="1531F687" w:rsidR="005A5F5D" w:rsidRPr="00F76CF9" w:rsidRDefault="005A5F5D" w:rsidP="005A5F5D">
      <w:pPr>
        <w:pStyle w:val="JMMM-Content"/>
        <w:tabs>
          <w:tab w:val="left" w:pos="567"/>
        </w:tabs>
        <w:ind w:firstLine="0"/>
        <w:jc w:val="left"/>
        <w:rPr>
          <w:bCs/>
          <w:iCs/>
        </w:rPr>
      </w:pPr>
      <w:r w:rsidRPr="00F76CF9">
        <w:rPr>
          <w:bCs/>
          <w:iCs/>
        </w:rPr>
        <w:lastRenderedPageBreak/>
        <w:t xml:space="preserve">   </w:t>
      </w:r>
      <w:r w:rsidR="00292432" w:rsidRPr="00F76CF9">
        <w:rPr>
          <w:bCs/>
          <w:iCs/>
        </w:rPr>
        <w:t xml:space="preserve">   </w:t>
      </w:r>
      <w:r w:rsidRPr="00F76CF9">
        <w:rPr>
          <w:bCs/>
          <w:iCs/>
        </w:rPr>
        <w:t xml:space="preserve">  </w:t>
      </w:r>
      <w:r w:rsidRPr="00F76CF9">
        <w:rPr>
          <w:bCs/>
          <w:iCs/>
        </w:rPr>
        <w:drawing>
          <wp:inline distT="0" distB="0" distL="0" distR="0" wp14:anchorId="5D1B92DC" wp14:editId="6E098B94">
            <wp:extent cx="2736000" cy="2022231"/>
            <wp:effectExtent l="0" t="0" r="7620" b="0"/>
            <wp:docPr id="11"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8">
                      <a:extLst>
                        <a:ext uri="{28A0092B-C50C-407E-A947-70E740481C1C}">
                          <a14:useLocalDpi xmlns:a14="http://schemas.microsoft.com/office/drawing/2010/main" val="0"/>
                        </a:ext>
                      </a:extLst>
                    </a:blip>
                    <a:srcRect l="6616" t="10815" r="2539" b="4651"/>
                    <a:stretch>
                      <a:fillRect/>
                    </a:stretch>
                  </pic:blipFill>
                  <pic:spPr bwMode="auto">
                    <a:xfrm>
                      <a:off x="0" y="0"/>
                      <a:ext cx="2736000" cy="2022231"/>
                    </a:xfrm>
                    <a:prstGeom prst="rect">
                      <a:avLst/>
                    </a:prstGeom>
                    <a:noFill/>
                    <a:ln>
                      <a:noFill/>
                    </a:ln>
                    <a:extLst>
                      <a:ext uri="{53640926-AAD7-44D8-BBD7-CCE9431645EC}">
                        <a14:shadowObscured xmlns:a14="http://schemas.microsoft.com/office/drawing/2010/main"/>
                      </a:ext>
                    </a:extLst>
                  </pic:spPr>
                </pic:pic>
              </a:graphicData>
            </a:graphic>
          </wp:inline>
        </w:drawing>
      </w:r>
    </w:p>
    <w:p w14:paraId="06C560B4" w14:textId="77777777" w:rsidR="005A5F5D" w:rsidRPr="00F76CF9" w:rsidRDefault="005A5F5D" w:rsidP="005A5F5D">
      <w:pPr>
        <w:pStyle w:val="JMMM-Figure-Table"/>
        <w:tabs>
          <w:tab w:val="left" w:pos="4678"/>
        </w:tabs>
        <w:spacing w:before="120"/>
      </w:pPr>
      <w:r w:rsidRPr="00F76CF9">
        <w:rPr>
          <w:b/>
          <w:spacing w:val="-2"/>
        </w:rPr>
        <w:t>Figure 6.</w:t>
      </w:r>
      <w:r w:rsidRPr="00F76CF9">
        <w:rPr>
          <w:spacing w:val="-2"/>
        </w:rPr>
        <w:t xml:space="preserve"> XRD patterns of Mn</w:t>
      </w:r>
      <w:r w:rsidRPr="00F76CF9">
        <w:rPr>
          <w:spacing w:val="-2"/>
          <w:vertAlign w:val="subscript"/>
        </w:rPr>
        <w:t>55-x</w:t>
      </w:r>
      <w:r w:rsidRPr="00F76CF9">
        <w:rPr>
          <w:spacing w:val="-2"/>
        </w:rPr>
        <w:t>Cr</w:t>
      </w:r>
      <w:r w:rsidRPr="00F76CF9">
        <w:rPr>
          <w:spacing w:val="-2"/>
          <w:vertAlign w:val="subscript"/>
        </w:rPr>
        <w:t>x</w:t>
      </w:r>
      <w:r w:rsidRPr="00F76CF9">
        <w:rPr>
          <w:spacing w:val="-2"/>
        </w:rPr>
        <w:t>Bi</w:t>
      </w:r>
      <w:r w:rsidRPr="00F76CF9">
        <w:rPr>
          <w:spacing w:val="-2"/>
          <w:vertAlign w:val="subscript"/>
        </w:rPr>
        <w:t>45</w:t>
      </w:r>
      <w:r w:rsidRPr="00F76CF9">
        <w:rPr>
          <w:spacing w:val="-2"/>
          <w:vertAlign w:val="subscript"/>
          <w:lang w:val="vi-VN"/>
        </w:rPr>
        <w:t xml:space="preserve"> </w:t>
      </w:r>
      <w:r w:rsidRPr="00F76CF9">
        <w:rPr>
          <w:spacing w:val="-2"/>
          <w:lang w:val="vi-VN"/>
        </w:rPr>
        <w:t>as spun ribbons</w:t>
      </w:r>
      <w:r w:rsidRPr="00F76CF9">
        <w:rPr>
          <w:spacing w:val="-2"/>
        </w:rPr>
        <w:t xml:space="preserve">: (a) x=0, (b) x = 2.5, </w:t>
      </w:r>
      <w:r w:rsidRPr="00F76CF9">
        <w:t>(c) x= 5.0, (d) x = 7.5, and (e) x = 10.0.</w:t>
      </w:r>
    </w:p>
    <w:p w14:paraId="3B070211" w14:textId="77777777" w:rsidR="00292432" w:rsidRPr="00F76CF9" w:rsidRDefault="00292432" w:rsidP="00333F7C">
      <w:pPr>
        <w:pStyle w:val="JMMM-Content"/>
        <w:ind w:firstLine="0"/>
        <w:jc w:val="center"/>
        <w:rPr>
          <w:bCs/>
          <w:iCs/>
        </w:rPr>
      </w:pPr>
    </w:p>
    <w:p w14:paraId="13FDFBBF" w14:textId="311FBAE1" w:rsidR="00197B4F" w:rsidRPr="00F76CF9" w:rsidRDefault="00197B4F" w:rsidP="005A5F5D">
      <w:pPr>
        <w:pStyle w:val="JMMM-Content"/>
        <w:tabs>
          <w:tab w:val="left" w:pos="567"/>
        </w:tabs>
        <w:ind w:firstLine="0"/>
        <w:jc w:val="center"/>
        <w:rPr>
          <w:bCs/>
          <w:iCs/>
        </w:rPr>
      </w:pPr>
      <w:r w:rsidRPr="00F76CF9">
        <w:drawing>
          <wp:inline distT="0" distB="0" distL="0" distR="0" wp14:anchorId="40F1EF24" wp14:editId="74C49CF2">
            <wp:extent cx="2880000" cy="2340000"/>
            <wp:effectExtent l="0" t="0" r="0" b="3175"/>
            <wp:docPr id="232646369" name="Picture 232646369" descr="A graph of a temperature&#10;&#10;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2646369" name="Picture 232646369" descr="A graph of a temperature&#10;&#10;AI-generated content may be incorrect."/>
                    <pic:cNvPicPr/>
                  </pic:nvPicPr>
                  <pic:blipFill rotWithShape="1">
                    <a:blip r:embed="rId29" cstate="print">
                      <a:extLst>
                        <a:ext uri="{28A0092B-C50C-407E-A947-70E740481C1C}">
                          <a14:useLocalDpi xmlns:a14="http://schemas.microsoft.com/office/drawing/2010/main" val="0"/>
                        </a:ext>
                      </a:extLst>
                    </a:blip>
                    <a:srcRect l="8231" t="11059" r="11246" b="5672"/>
                    <a:stretch>
                      <a:fillRect/>
                    </a:stretch>
                  </pic:blipFill>
                  <pic:spPr bwMode="auto">
                    <a:xfrm>
                      <a:off x="0" y="0"/>
                      <a:ext cx="2880000" cy="2340000"/>
                    </a:xfrm>
                    <a:prstGeom prst="rect">
                      <a:avLst/>
                    </a:prstGeom>
                    <a:ln>
                      <a:noFill/>
                    </a:ln>
                    <a:extLst>
                      <a:ext uri="{53640926-AAD7-44D8-BBD7-CCE9431645EC}">
                        <a14:shadowObscured xmlns:a14="http://schemas.microsoft.com/office/drawing/2010/main"/>
                      </a:ext>
                    </a:extLst>
                  </pic:spPr>
                </pic:pic>
              </a:graphicData>
            </a:graphic>
          </wp:inline>
        </w:drawing>
      </w:r>
    </w:p>
    <w:p w14:paraId="42DFE5CA" w14:textId="1D7EF3E5" w:rsidR="00197B4F" w:rsidRPr="00F76CF9" w:rsidRDefault="00197B4F" w:rsidP="005A5F5D">
      <w:pPr>
        <w:pStyle w:val="JMMM-Figure-Table"/>
        <w:tabs>
          <w:tab w:val="left" w:pos="567"/>
          <w:tab w:val="left" w:pos="4678"/>
        </w:tabs>
        <w:spacing w:before="120"/>
      </w:pPr>
      <w:r w:rsidRPr="00F76CF9">
        <w:rPr>
          <w:b/>
        </w:rPr>
        <w:t>Figure 7.</w:t>
      </w:r>
      <w:r w:rsidRPr="00F76CF9">
        <w:t xml:space="preserve"> Differential scanning calorimetry (DSC) traces of </w:t>
      </w:r>
      <w:bookmarkStart w:id="16" w:name="_Hlk170918404"/>
      <w:bookmarkStart w:id="17" w:name="_Hlk193200459"/>
      <w:r w:rsidRPr="00F76CF9">
        <w:t>Mn</w:t>
      </w:r>
      <w:r w:rsidRPr="00F76CF9">
        <w:rPr>
          <w:vertAlign w:val="subscript"/>
        </w:rPr>
        <w:t>55-x</w:t>
      </w:r>
      <w:r w:rsidRPr="00F76CF9">
        <w:t>Cr</w:t>
      </w:r>
      <w:r w:rsidRPr="00F76CF9">
        <w:rPr>
          <w:vertAlign w:val="subscript"/>
        </w:rPr>
        <w:t>x</w:t>
      </w:r>
      <w:r w:rsidRPr="00F76CF9">
        <w:t>Bi</w:t>
      </w:r>
      <w:r w:rsidRPr="00F76CF9">
        <w:rPr>
          <w:vertAlign w:val="subscript"/>
        </w:rPr>
        <w:t>45</w:t>
      </w:r>
      <w:r w:rsidRPr="00F76CF9">
        <w:t xml:space="preserve"> melt-spun ribbons</w:t>
      </w:r>
      <w:bookmarkEnd w:id="16"/>
      <w:r w:rsidRPr="00F76CF9">
        <w:t xml:space="preserve">: </w:t>
      </w:r>
      <w:r w:rsidR="00333F7C" w:rsidRPr="00F76CF9">
        <w:t>(</w:t>
      </w:r>
      <w:r w:rsidRPr="00F76CF9">
        <w:t>a) x=0</w:t>
      </w:r>
      <w:r w:rsidR="00333F7C" w:rsidRPr="00F76CF9">
        <w:t>, and (</w:t>
      </w:r>
      <w:r w:rsidRPr="00F76CF9">
        <w:t>b) x = 5</w:t>
      </w:r>
      <w:r w:rsidR="00333F7C" w:rsidRPr="00F76CF9">
        <w:t>.</w:t>
      </w:r>
    </w:p>
    <w:bookmarkEnd w:id="17"/>
    <w:p w14:paraId="064FCDC0" w14:textId="7CCC9986" w:rsidR="00197B4F" w:rsidRPr="00F76CF9" w:rsidRDefault="00292432" w:rsidP="006C6532">
      <w:pPr>
        <w:pStyle w:val="JMMM-Content"/>
        <w:tabs>
          <w:tab w:val="left" w:pos="4536"/>
        </w:tabs>
        <w:ind w:firstLine="0"/>
        <w:jc w:val="left"/>
        <w:rPr>
          <w:bCs/>
          <w:iCs/>
        </w:rPr>
      </w:pPr>
      <w:r w:rsidRPr="00F76CF9">
        <w:rPr>
          <w:bCs/>
          <w:iCs/>
        </w:rPr>
        <w:t xml:space="preserve">   </w:t>
      </w:r>
      <w:r w:rsidR="006C6532" w:rsidRPr="00F76CF9">
        <w:rPr>
          <w:bCs/>
          <w:iCs/>
        </w:rPr>
        <w:t xml:space="preserve"> </w:t>
      </w:r>
      <w:r w:rsidR="00197B4F" w:rsidRPr="00F76CF9">
        <w:drawing>
          <wp:inline distT="0" distB="0" distL="0" distR="0" wp14:anchorId="0F4A3A21" wp14:editId="5008CDD1">
            <wp:extent cx="2772000" cy="2400300"/>
            <wp:effectExtent l="0" t="0" r="9525" b="0"/>
            <wp:docPr id="7"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0">
                      <a:extLst>
                        <a:ext uri="{28A0092B-C50C-407E-A947-70E740481C1C}">
                          <a14:useLocalDpi xmlns:a14="http://schemas.microsoft.com/office/drawing/2010/main" val="0"/>
                        </a:ext>
                      </a:extLst>
                    </a:blip>
                    <a:srcRect l="8615" t="9797" r="12421" b="5188"/>
                    <a:stretch>
                      <a:fillRect/>
                    </a:stretch>
                  </pic:blipFill>
                  <pic:spPr bwMode="auto">
                    <a:xfrm>
                      <a:off x="0" y="0"/>
                      <a:ext cx="2772000" cy="2400300"/>
                    </a:xfrm>
                    <a:prstGeom prst="rect">
                      <a:avLst/>
                    </a:prstGeom>
                    <a:noFill/>
                    <a:ln>
                      <a:noFill/>
                    </a:ln>
                    <a:extLst>
                      <a:ext uri="{53640926-AAD7-44D8-BBD7-CCE9431645EC}">
                        <a14:shadowObscured xmlns:a14="http://schemas.microsoft.com/office/drawing/2010/main"/>
                      </a:ext>
                    </a:extLst>
                  </pic:spPr>
                </pic:pic>
              </a:graphicData>
            </a:graphic>
          </wp:inline>
        </w:drawing>
      </w:r>
    </w:p>
    <w:p w14:paraId="3D432705" w14:textId="21A6E354" w:rsidR="00197B4F" w:rsidRPr="00F76CF9" w:rsidRDefault="00197B4F" w:rsidP="00E67CFE">
      <w:pPr>
        <w:pStyle w:val="JMMM-Figure-Table"/>
        <w:spacing w:before="120"/>
      </w:pPr>
      <w:r w:rsidRPr="00F76CF9">
        <w:rPr>
          <w:b/>
          <w:spacing w:val="-2"/>
        </w:rPr>
        <w:t>Figure 8</w:t>
      </w:r>
      <w:r w:rsidRPr="00F76CF9">
        <w:rPr>
          <w:spacing w:val="-2"/>
        </w:rPr>
        <w:t>. M(H) curves of Mn</w:t>
      </w:r>
      <w:r w:rsidRPr="00F76CF9">
        <w:rPr>
          <w:spacing w:val="-2"/>
          <w:vertAlign w:val="subscript"/>
        </w:rPr>
        <w:t>55-x</w:t>
      </w:r>
      <w:r w:rsidRPr="00F76CF9">
        <w:rPr>
          <w:spacing w:val="-2"/>
        </w:rPr>
        <w:t>Cr</w:t>
      </w:r>
      <w:r w:rsidRPr="00F76CF9">
        <w:rPr>
          <w:spacing w:val="-2"/>
          <w:vertAlign w:val="subscript"/>
        </w:rPr>
        <w:t>x</w:t>
      </w:r>
      <w:r w:rsidRPr="00F76CF9">
        <w:rPr>
          <w:spacing w:val="-2"/>
        </w:rPr>
        <w:t>Bi</w:t>
      </w:r>
      <w:r w:rsidRPr="00F76CF9">
        <w:rPr>
          <w:spacing w:val="-2"/>
          <w:vertAlign w:val="subscript"/>
        </w:rPr>
        <w:t>45</w:t>
      </w:r>
      <w:r w:rsidRPr="00F76CF9">
        <w:rPr>
          <w:spacing w:val="-2"/>
          <w:vertAlign w:val="subscript"/>
          <w:lang w:val="vi-VN"/>
        </w:rPr>
        <w:t xml:space="preserve"> </w:t>
      </w:r>
      <w:r w:rsidRPr="00F76CF9">
        <w:rPr>
          <w:spacing w:val="-2"/>
          <w:lang w:val="vi-VN"/>
        </w:rPr>
        <w:t>as spun ribbons</w:t>
      </w:r>
      <w:r w:rsidRPr="00F76CF9">
        <w:rPr>
          <w:spacing w:val="-2"/>
        </w:rPr>
        <w:t xml:space="preserve">: </w:t>
      </w:r>
      <w:r w:rsidR="00333F7C" w:rsidRPr="00F76CF9">
        <w:rPr>
          <w:spacing w:val="-2"/>
        </w:rPr>
        <w:t>(</w:t>
      </w:r>
      <w:r w:rsidRPr="00F76CF9">
        <w:rPr>
          <w:spacing w:val="-2"/>
        </w:rPr>
        <w:t>a) x=0</w:t>
      </w:r>
      <w:r w:rsidR="00333F7C" w:rsidRPr="00F76CF9">
        <w:rPr>
          <w:spacing w:val="-2"/>
        </w:rPr>
        <w:t>,</w:t>
      </w:r>
      <w:r w:rsidRPr="00F76CF9">
        <w:rPr>
          <w:spacing w:val="-2"/>
        </w:rPr>
        <w:t xml:space="preserve"> </w:t>
      </w:r>
      <w:r w:rsidR="00333F7C" w:rsidRPr="00F76CF9">
        <w:rPr>
          <w:spacing w:val="-2"/>
        </w:rPr>
        <w:t>(</w:t>
      </w:r>
      <w:r w:rsidRPr="00F76CF9">
        <w:rPr>
          <w:spacing w:val="-2"/>
        </w:rPr>
        <w:t>b) x = 2.5</w:t>
      </w:r>
      <w:r w:rsidR="00333F7C" w:rsidRPr="00F76CF9">
        <w:rPr>
          <w:spacing w:val="-2"/>
        </w:rPr>
        <w:t>,</w:t>
      </w:r>
      <w:r w:rsidRPr="00F76CF9">
        <w:t xml:space="preserve"> </w:t>
      </w:r>
      <w:r w:rsidR="00333F7C" w:rsidRPr="00F76CF9">
        <w:t>(</w:t>
      </w:r>
      <w:r w:rsidRPr="00F76CF9">
        <w:t>c) x= 5.0</w:t>
      </w:r>
      <w:r w:rsidR="00333F7C" w:rsidRPr="00F76CF9">
        <w:t>, (</w:t>
      </w:r>
      <w:r w:rsidRPr="00F76CF9">
        <w:t>d) x = 7.5</w:t>
      </w:r>
      <w:r w:rsidR="00333F7C" w:rsidRPr="00F76CF9">
        <w:t>, and</w:t>
      </w:r>
      <w:r w:rsidRPr="00F76CF9">
        <w:t xml:space="preserve"> </w:t>
      </w:r>
      <w:r w:rsidR="00333F7C" w:rsidRPr="00F76CF9">
        <w:t>(</w:t>
      </w:r>
      <w:r w:rsidRPr="00F76CF9">
        <w:t>e) x = 10.0.</w:t>
      </w:r>
    </w:p>
    <w:p w14:paraId="094B392A" w14:textId="77777777" w:rsidR="00E67CFE" w:rsidRPr="00F76CF9" w:rsidRDefault="00E67CFE" w:rsidP="00197B4F">
      <w:pPr>
        <w:pStyle w:val="JMMM-Content"/>
        <w:rPr>
          <w:bCs/>
          <w:iCs/>
        </w:rPr>
      </w:pPr>
    </w:p>
    <w:p w14:paraId="543CD00B" w14:textId="456FAE64" w:rsidR="00197B4F" w:rsidRPr="00F76CF9" w:rsidRDefault="00197B4F" w:rsidP="00D30C05">
      <w:pPr>
        <w:pStyle w:val="JMMM-Content"/>
      </w:pPr>
      <w:r w:rsidRPr="00F76CF9">
        <w:rPr>
          <w:spacing w:val="-2"/>
        </w:rPr>
        <w:t>In this sketch one observes the reduction of M</w:t>
      </w:r>
      <w:r w:rsidRPr="00F76CF9">
        <w:rPr>
          <w:spacing w:val="-2"/>
          <w:vertAlign w:val="subscript"/>
        </w:rPr>
        <w:t xml:space="preserve">sat </w:t>
      </w:r>
      <w:r w:rsidRPr="00F76CF9">
        <w:rPr>
          <w:spacing w:val="-2"/>
        </w:rPr>
        <w:t xml:space="preserve">with the rate of </w:t>
      </w:r>
      <w:r w:rsidRPr="00F76CF9">
        <w:rPr>
          <w:spacing w:val="2"/>
        </w:rPr>
        <w:t>about 0.8 emu</w:t>
      </w:r>
      <w:r w:rsidR="00B85BA2" w:rsidRPr="00F76CF9">
        <w:rPr>
          <w:spacing w:val="2"/>
        </w:rPr>
        <w:t>∙</w:t>
      </w:r>
      <w:r w:rsidRPr="00F76CF9">
        <w:rPr>
          <w:spacing w:val="2"/>
        </w:rPr>
        <w:t>g</w:t>
      </w:r>
      <w:r w:rsidR="00B85BA2" w:rsidRPr="00F76CF9">
        <w:rPr>
          <w:spacing w:val="2"/>
          <w:vertAlign w:val="superscript"/>
        </w:rPr>
        <w:t>‒1</w:t>
      </w:r>
      <w:r w:rsidR="00B1448A" w:rsidRPr="00F76CF9">
        <w:rPr>
          <w:spacing w:val="2"/>
        </w:rPr>
        <w:t>∙</w:t>
      </w:r>
      <w:r w:rsidRPr="00F76CF9">
        <w:rPr>
          <w:spacing w:val="2"/>
        </w:rPr>
        <w:t>x%</w:t>
      </w:r>
      <w:r w:rsidR="00B1448A" w:rsidRPr="00F76CF9">
        <w:rPr>
          <w:spacing w:val="2"/>
          <w:vertAlign w:val="superscript"/>
        </w:rPr>
        <w:t>‒1</w:t>
      </w:r>
      <w:r w:rsidRPr="00F76CF9">
        <w:rPr>
          <w:spacing w:val="2"/>
        </w:rPr>
        <w:t>. This indicates a tendency for Cr atoms to</w:t>
      </w:r>
      <w:r w:rsidRPr="00F76CF9">
        <w:t xml:space="preserve"> </w:t>
      </w:r>
      <w:r w:rsidRPr="00F76CF9">
        <w:rPr>
          <w:spacing w:val="-4"/>
        </w:rPr>
        <w:t>substitute for manganese (Mn) at specific sites, which disrupts the long-</w:t>
      </w:r>
      <w:r w:rsidRPr="00F76CF9">
        <w:t xml:space="preserve">range interactions between Mn atoms within the unit cell </w:t>
      </w:r>
      <w:r w:rsidR="00B85BA2" w:rsidRPr="00F76CF9">
        <w:t>[34]</w:t>
      </w:r>
      <w:r w:rsidRPr="00F76CF9">
        <w:t xml:space="preserve">. </w:t>
      </w:r>
    </w:p>
    <w:p w14:paraId="5052D27B" w14:textId="77777777" w:rsidR="00292432" w:rsidRPr="00F76CF9" w:rsidRDefault="00197B4F" w:rsidP="00D30C05">
      <w:pPr>
        <w:pStyle w:val="JMMM-Content"/>
        <w:sectPr w:rsidR="00292432" w:rsidRPr="00F76CF9" w:rsidSect="009A64FE">
          <w:type w:val="continuous"/>
          <w:pgSz w:w="11906" w:h="16838" w:code="9"/>
          <w:pgMar w:top="1418" w:right="991" w:bottom="1418" w:left="992" w:header="709" w:footer="709" w:gutter="0"/>
          <w:cols w:num="2" w:space="284"/>
          <w:docGrid w:linePitch="360"/>
        </w:sectPr>
      </w:pPr>
      <w:r w:rsidRPr="00F76CF9">
        <w:rPr>
          <w:spacing w:val="-6"/>
        </w:rPr>
        <w:t>The non-smooth and uneven change of H</w:t>
      </w:r>
      <w:r w:rsidRPr="00F76CF9">
        <w:rPr>
          <w:spacing w:val="-6"/>
          <w:vertAlign w:val="subscript"/>
        </w:rPr>
        <w:t>c</w:t>
      </w:r>
      <w:r w:rsidRPr="00F76CF9">
        <w:rPr>
          <w:spacing w:val="-6"/>
        </w:rPr>
        <w:t xml:space="preserve"> versus x values is due to</w:t>
      </w:r>
      <w:r w:rsidRPr="00F76CF9">
        <w:t xml:space="preserve"> the fine nanocrystalline microstrucrue of ribbons that are illustrated </w:t>
      </w:r>
      <w:r w:rsidRPr="00F76CF9">
        <w:rPr>
          <w:spacing w:val="-4"/>
        </w:rPr>
        <w:t>on the  FESEM images of the broken surfaces of Mn</w:t>
      </w:r>
      <w:r w:rsidRPr="00F76CF9">
        <w:rPr>
          <w:spacing w:val="-4"/>
          <w:vertAlign w:val="subscript"/>
        </w:rPr>
        <w:t>55-x</w:t>
      </w:r>
      <w:r w:rsidRPr="00F76CF9">
        <w:rPr>
          <w:spacing w:val="-4"/>
        </w:rPr>
        <w:t>Cr</w:t>
      </w:r>
      <w:r w:rsidRPr="00F76CF9">
        <w:rPr>
          <w:spacing w:val="-4"/>
          <w:vertAlign w:val="subscript"/>
        </w:rPr>
        <w:t>x</w:t>
      </w:r>
      <w:r w:rsidRPr="00F76CF9">
        <w:rPr>
          <w:spacing w:val="-4"/>
        </w:rPr>
        <w:t>Bi</w:t>
      </w:r>
      <w:r w:rsidRPr="00F76CF9">
        <w:rPr>
          <w:spacing w:val="-4"/>
          <w:vertAlign w:val="subscript"/>
        </w:rPr>
        <w:t>45</w:t>
      </w:r>
      <w:r w:rsidRPr="00F76CF9">
        <w:rPr>
          <w:spacing w:val="-4"/>
        </w:rPr>
        <w:t xml:space="preserve"> as-spu</w:t>
      </w:r>
      <w:r w:rsidRPr="00F76CF9">
        <w:t>n ribbon presented in Fig</w:t>
      </w:r>
      <w:r w:rsidR="00B85BA2" w:rsidRPr="00F76CF9">
        <w:t>ure</w:t>
      </w:r>
      <w:r w:rsidRPr="00F76CF9">
        <w:t xml:space="preserve"> 9. </w:t>
      </w:r>
      <w:bookmarkStart w:id="18" w:name="_Hlk211345773"/>
      <w:bookmarkStart w:id="19" w:name="_Hlk212277972"/>
      <w:r w:rsidRPr="00F76CF9">
        <w:t>The averaged grain sizes D are 54</w:t>
      </w:r>
      <w:r w:rsidR="00B85BA2" w:rsidRPr="00F76CF9">
        <w:t xml:space="preserve"> nm</w:t>
      </w:r>
      <w:r w:rsidRPr="00F76CF9">
        <w:t xml:space="preserve">, </w:t>
      </w:r>
      <w:r w:rsidRPr="00F76CF9">
        <w:rPr>
          <w:spacing w:val="-4"/>
        </w:rPr>
        <w:t>75</w:t>
      </w:r>
      <w:r w:rsidR="00B85BA2" w:rsidRPr="00F76CF9">
        <w:rPr>
          <w:spacing w:val="-4"/>
        </w:rPr>
        <w:t xml:space="preserve"> nm</w:t>
      </w:r>
      <w:r w:rsidRPr="00F76CF9">
        <w:rPr>
          <w:spacing w:val="-4"/>
        </w:rPr>
        <w:t>, 50</w:t>
      </w:r>
      <w:r w:rsidR="00B85BA2" w:rsidRPr="00F76CF9">
        <w:rPr>
          <w:spacing w:val="-4"/>
        </w:rPr>
        <w:t xml:space="preserve"> nm,</w:t>
      </w:r>
      <w:r w:rsidRPr="00F76CF9">
        <w:rPr>
          <w:spacing w:val="-4"/>
        </w:rPr>
        <w:t xml:space="preserve"> and 79 nm for as spun ribbons with x = 0</w:t>
      </w:r>
      <w:r w:rsidR="00B85BA2" w:rsidRPr="00F76CF9">
        <w:rPr>
          <w:spacing w:val="-4"/>
        </w:rPr>
        <w:t xml:space="preserve"> wt%</w:t>
      </w:r>
      <w:r w:rsidRPr="00F76CF9">
        <w:rPr>
          <w:spacing w:val="-4"/>
        </w:rPr>
        <w:t>, 2.5</w:t>
      </w:r>
      <w:r w:rsidR="00B85BA2" w:rsidRPr="00F76CF9">
        <w:rPr>
          <w:spacing w:val="-4"/>
        </w:rPr>
        <w:t xml:space="preserve"> wt%</w:t>
      </w:r>
      <w:r w:rsidRPr="00F76CF9">
        <w:rPr>
          <w:spacing w:val="-4"/>
        </w:rPr>
        <w:t>,</w:t>
      </w:r>
      <w:r w:rsidRPr="00F76CF9">
        <w:t xml:space="preserve"> </w:t>
      </w:r>
      <w:r w:rsidRPr="00F76CF9">
        <w:rPr>
          <w:spacing w:val="-6"/>
        </w:rPr>
        <w:t>5.0</w:t>
      </w:r>
      <w:r w:rsidR="00B85BA2" w:rsidRPr="00F76CF9">
        <w:rPr>
          <w:spacing w:val="-6"/>
        </w:rPr>
        <w:t xml:space="preserve"> wt%,</w:t>
      </w:r>
      <w:r w:rsidRPr="00F76CF9">
        <w:rPr>
          <w:spacing w:val="-6"/>
        </w:rPr>
        <w:t xml:space="preserve"> and 7.5 wt%, respectively. These values are much smaller than</w:t>
      </w:r>
      <w:r w:rsidRPr="00F76CF9">
        <w:rPr>
          <w:spacing w:val="-4"/>
        </w:rPr>
        <w:t xml:space="preserve"> </w:t>
      </w:r>
      <w:r w:rsidRPr="00F76CF9">
        <w:rPr>
          <w:spacing w:val="-6"/>
        </w:rPr>
        <w:t>the single-domain size D</w:t>
      </w:r>
      <w:r w:rsidRPr="00F76CF9">
        <w:rPr>
          <w:spacing w:val="-6"/>
          <w:vertAlign w:val="subscript"/>
        </w:rPr>
        <w:t>sds</w:t>
      </w:r>
      <w:r w:rsidRPr="00F76CF9">
        <w:rPr>
          <w:spacing w:val="-6"/>
        </w:rPr>
        <w:t xml:space="preserve"> = 0.3 </w:t>
      </w:r>
      <w:r w:rsidR="00B85BA2" w:rsidRPr="00F76CF9">
        <w:rPr>
          <w:spacing w:val="-6"/>
        </w:rPr>
        <w:t>µm to</w:t>
      </w:r>
      <w:r w:rsidRPr="00F76CF9">
        <w:rPr>
          <w:spacing w:val="-6"/>
        </w:rPr>
        <w:t xml:space="preserve"> 0.5 µm, causing H</w:t>
      </w:r>
      <w:r w:rsidRPr="00F76CF9">
        <w:rPr>
          <w:spacing w:val="-6"/>
        </w:rPr>
        <w:softHyphen/>
      </w:r>
      <w:r w:rsidRPr="00F76CF9">
        <w:rPr>
          <w:spacing w:val="-6"/>
          <w:vertAlign w:val="subscript"/>
        </w:rPr>
        <w:t>c</w:t>
      </w:r>
      <w:r w:rsidRPr="00F76CF9">
        <w:rPr>
          <w:spacing w:val="-6"/>
        </w:rPr>
        <w:t xml:space="preserve"> to be reduced</w:t>
      </w:r>
      <w:r w:rsidRPr="00F76CF9">
        <w:rPr>
          <w:spacing w:val="4"/>
        </w:rPr>
        <w:t xml:space="preserve"> </w:t>
      </w:r>
      <w:r w:rsidRPr="00F76CF9">
        <w:t>by decreasing the grain size as described by the random anisotropy</w:t>
      </w:r>
      <w:r w:rsidRPr="00F76CF9">
        <w:rPr>
          <w:spacing w:val="4"/>
        </w:rPr>
        <w:t xml:space="preserve"> m</w:t>
      </w:r>
      <w:r w:rsidRPr="00F76CF9">
        <w:rPr>
          <w:spacing w:val="-2"/>
        </w:rPr>
        <w:t>odel for nanocrystalline material</w:t>
      </w:r>
      <w:r w:rsidR="00B85BA2" w:rsidRPr="00F76CF9">
        <w:rPr>
          <w:spacing w:val="-2"/>
        </w:rPr>
        <w:t xml:space="preserve"> [</w:t>
      </w:r>
      <w:r w:rsidRPr="00F76CF9">
        <w:rPr>
          <w:spacing w:val="-2"/>
        </w:rPr>
        <w:t>35</w:t>
      </w:r>
      <w:r w:rsidR="00B85BA2" w:rsidRPr="00F76CF9">
        <w:rPr>
          <w:spacing w:val="-2"/>
        </w:rPr>
        <w:t>]</w:t>
      </w:r>
      <w:r w:rsidRPr="00F76CF9">
        <w:rPr>
          <w:spacing w:val="-2"/>
        </w:rPr>
        <w:softHyphen/>
        <w:t>.</w:t>
      </w:r>
      <w:bookmarkEnd w:id="18"/>
      <w:r w:rsidRPr="00F76CF9">
        <w:rPr>
          <w:spacing w:val="-2"/>
        </w:rPr>
        <w:t xml:space="preserve"> </w:t>
      </w:r>
      <w:bookmarkEnd w:id="19"/>
      <w:r w:rsidRPr="00F76CF9">
        <w:rPr>
          <w:spacing w:val="-2"/>
        </w:rPr>
        <w:t>These microstructure graphs</w:t>
      </w:r>
      <w:r w:rsidRPr="00F76CF9">
        <w:t xml:space="preserve"> </w:t>
      </w:r>
      <w:r w:rsidRPr="00F76CF9">
        <w:rPr>
          <w:spacing w:val="-4"/>
        </w:rPr>
        <w:t>indicate that the changes in M</w:t>
      </w:r>
      <w:r w:rsidRPr="00F76CF9">
        <w:rPr>
          <w:spacing w:val="-4"/>
          <w:vertAlign w:val="subscript"/>
        </w:rPr>
        <w:t xml:space="preserve">sat </w:t>
      </w:r>
      <w:r w:rsidRPr="00F76CF9">
        <w:rPr>
          <w:spacing w:val="-4"/>
        </w:rPr>
        <w:t>and H</w:t>
      </w:r>
      <w:r w:rsidRPr="00F76CF9">
        <w:rPr>
          <w:spacing w:val="-4"/>
          <w:vertAlign w:val="subscript"/>
        </w:rPr>
        <w:t>c</w:t>
      </w:r>
      <w:r w:rsidRPr="00F76CF9">
        <w:rPr>
          <w:spacing w:val="-4"/>
        </w:rPr>
        <w:t xml:space="preserve"> depend not only on the changes</w:t>
      </w:r>
      <w:r w:rsidRPr="00F76CF9">
        <w:t xml:space="preserve"> </w:t>
      </w:r>
      <w:r w:rsidRPr="00F76CF9">
        <w:rPr>
          <w:spacing w:val="-8"/>
        </w:rPr>
        <w:t>of interactions inside the unit cell but also on the microstructure of ribbons.</w:t>
      </w:r>
      <w:r w:rsidRPr="00F76CF9">
        <w:t xml:space="preserve"> </w:t>
      </w:r>
    </w:p>
    <w:p w14:paraId="3A9F7F6A" w14:textId="77777777" w:rsidR="00292432" w:rsidRPr="00F76CF9" w:rsidRDefault="00292432" w:rsidP="00D30C05">
      <w:pPr>
        <w:pStyle w:val="JMMM-Content"/>
        <w:sectPr w:rsidR="00292432" w:rsidRPr="00F76CF9" w:rsidSect="009A64FE">
          <w:type w:val="continuous"/>
          <w:pgSz w:w="11906" w:h="16838" w:code="9"/>
          <w:pgMar w:top="1418" w:right="991" w:bottom="1418" w:left="992" w:header="709" w:footer="709" w:gutter="0"/>
          <w:cols w:num="2" w:space="284"/>
          <w:docGrid w:linePitch="360"/>
        </w:sectPr>
      </w:pPr>
    </w:p>
    <w:p w14:paraId="064DCE80" w14:textId="276F2CE5" w:rsidR="00292432" w:rsidRPr="00F76CF9" w:rsidRDefault="00292432" w:rsidP="00292432">
      <w:pPr>
        <w:pStyle w:val="JMMM-Content"/>
        <w:ind w:firstLine="0"/>
        <w:jc w:val="center"/>
      </w:pPr>
      <w:r w:rsidRPr="00F76CF9">
        <mc:AlternateContent>
          <mc:Choice Requires="wpg">
            <w:drawing>
              <wp:inline distT="0" distB="0" distL="0" distR="0" wp14:anchorId="6B672858" wp14:editId="14FF1AA3">
                <wp:extent cx="1800000" cy="1404000"/>
                <wp:effectExtent l="0" t="0" r="0" b="5715"/>
                <wp:docPr id="399276702" name="Group 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800000" cy="1404000"/>
                          <a:chOff x="0" y="0"/>
                          <a:chExt cx="1480791" cy="1259256"/>
                        </a:xfrm>
                      </wpg:grpSpPr>
                      <wpg:grpSp>
                        <wpg:cNvPr id="1460887088" name="Group 11"/>
                        <wpg:cNvGrpSpPr/>
                        <wpg:grpSpPr>
                          <a:xfrm>
                            <a:off x="0" y="0"/>
                            <a:ext cx="1480791" cy="1259256"/>
                            <a:chOff x="-464022" y="450377"/>
                            <a:chExt cx="1896110" cy="1551940"/>
                          </a:xfrm>
                        </wpg:grpSpPr>
                        <pic:pic xmlns:pic="http://schemas.openxmlformats.org/drawingml/2006/picture">
                          <pic:nvPicPr>
                            <pic:cNvPr id="993933372" name="Picture 100827186" descr="A close-up of a grey object&#10;&#10;Description automatically generated"/>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464022" y="450377"/>
                              <a:ext cx="1896110" cy="1551940"/>
                            </a:xfrm>
                            <a:prstGeom prst="rect">
                              <a:avLst/>
                            </a:prstGeom>
                          </pic:spPr>
                        </pic:pic>
                        <pic:pic xmlns:pic="http://schemas.openxmlformats.org/drawingml/2006/picture">
                          <pic:nvPicPr>
                            <pic:cNvPr id="569918075" name="Picture 9"/>
                            <pic:cNvPicPr>
                              <a:picLocks/>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450892" y="1357953"/>
                              <a:ext cx="691737" cy="532430"/>
                            </a:xfrm>
                            <a:prstGeom prst="rect">
                              <a:avLst/>
                            </a:prstGeom>
                            <a:noFill/>
                            <a:ln>
                              <a:noFill/>
                            </a:ln>
                          </pic:spPr>
                        </pic:pic>
                      </wpg:grpSp>
                      <wps:wsp>
                        <wps:cNvPr id="2127094193" name="Text Box 3"/>
                        <wps:cNvSpPr txBox="1"/>
                        <wps:spPr>
                          <a:xfrm>
                            <a:off x="0" y="0"/>
                            <a:ext cx="144059" cy="144006"/>
                          </a:xfrm>
                          <a:prstGeom prst="rect">
                            <a:avLst/>
                          </a:prstGeom>
                          <a:solidFill>
                            <a:sysClr val="window" lastClr="FFFFFF"/>
                          </a:solidFill>
                          <a:ln w="6350">
                            <a:noFill/>
                          </a:ln>
                        </wps:spPr>
                        <wps:txbx>
                          <w:txbxContent>
                            <w:p w14:paraId="3DF2333A" w14:textId="77777777" w:rsidR="00292432" w:rsidRPr="009B645D" w:rsidRDefault="00292432" w:rsidP="00292432">
                              <w:pPr>
                                <w:spacing w:after="0" w:line="240" w:lineRule="auto"/>
                                <w:jc w:val="center"/>
                                <w:rPr>
                                  <w:rFonts w:ascii="Times New Roman" w:hAnsi="Times New Roman" w:cs="Times New Roman"/>
                                  <w:b/>
                                  <w:bCs/>
                                  <w:sz w:val="16"/>
                                  <w:szCs w:val="20"/>
                                  <w:lang w:val="vi-VN"/>
                                </w:rPr>
                              </w:pPr>
                              <w:r>
                                <w:rPr>
                                  <w:rFonts w:ascii="Times New Roman" w:hAnsi="Times New Roman" w:cs="Times New Roman"/>
                                  <w:b/>
                                  <w:bCs/>
                                  <w:sz w:val="16"/>
                                  <w:szCs w:val="20"/>
                                </w:rPr>
                                <w:t>(</w:t>
                              </w:r>
                              <w:r w:rsidRPr="009B645D">
                                <w:rPr>
                                  <w:rFonts w:ascii="Times New Roman" w:hAnsi="Times New Roman" w:cs="Times New Roman"/>
                                  <w:b/>
                                  <w:bCs/>
                                  <w:sz w:val="16"/>
                                  <w:szCs w:val="20"/>
                                  <w:lang w:val="vi-VN"/>
                                </w:rPr>
                                <w:t>a)</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wgp>
                  </a:graphicData>
                </a:graphic>
              </wp:inline>
            </w:drawing>
          </mc:Choice>
          <mc:Fallback>
            <w:pict>
              <v:group w14:anchorId="6B672858" id="Group 18" o:spid="_x0000_s1052" style="width:141.75pt;height:110.55pt;mso-position-horizontal-relative:char;mso-position-vertical-relative:line" coordsize="14807,1259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">
                <v:group id="Group 11" o:spid="_x0000_s1053" style="position:absolute;width:14807;height:12592" coordorigin="-4640,4503" coordsize="18961,155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">
                  <v:shape id="Picture 100827186" o:spid="_x0000_s1054" type="#_x0000_t75" alt="A close-up of a grey object&#10;&#10;Description automatically generated" style="position:absolute;left:-4640;top:4503;width:18960;height:155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">
                    <v:imagedata r:id="rId33" o:title="A close-up of a grey object&#10;&#10;Description automatically generated"/>
                  </v:shape>
                  <v:shape id="Picture 9" o:spid="_x0000_s1055" type="#_x0000_t75" style="position:absolute;left:-4508;top:13579;width:6916;height:53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">
                    <v:imagedata r:id="rId34" o:title=""/>
                    <o:lock v:ext="edit" aspectratio="f"/>
                  </v:shape>
                </v:group>
                <v:shape id="_x0000_s1056" type="#_x0000_t202" style="position:absolute;width:1440;height:14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" fillcolor="window" stroked="f" strokeweight=".5pt">
                  <v:textbox inset="0,0,0,0">
                    <w:txbxContent>
                      <w:p w14:paraId="3DF2333A" w14:textId="77777777" w:rsidR="00292432" w:rsidRPr="009B645D" w:rsidRDefault="00292432" w:rsidP="00292432">
                        <w:pPr>
                          <w:spacing w:after="0" w:line="240" w:lineRule="auto"/>
                          <w:jc w:val="center"/>
                          <w:rPr>
                            <w:rFonts w:ascii="Times New Roman" w:hAnsi="Times New Roman" w:cs="Times New Roman"/>
                            <w:b/>
                            <w:bCs/>
                            <w:sz w:val="16"/>
                            <w:szCs w:val="20"/>
                            <w:lang w:val="vi-VN"/>
                          </w:rPr>
                        </w:pPr>
                        <w:r>
                          <w:rPr>
                            <w:rFonts w:ascii="Times New Roman" w:hAnsi="Times New Roman" w:cs="Times New Roman"/>
                            <w:b/>
                            <w:bCs/>
                            <w:sz w:val="16"/>
                            <w:szCs w:val="20"/>
                          </w:rPr>
                          <w:t>(</w:t>
                        </w:r>
                        <w:r w:rsidRPr="009B645D">
                          <w:rPr>
                            <w:rFonts w:ascii="Times New Roman" w:hAnsi="Times New Roman" w:cs="Times New Roman"/>
                            <w:b/>
                            <w:bCs/>
                            <w:sz w:val="16"/>
                            <w:szCs w:val="20"/>
                            <w:lang w:val="vi-VN"/>
                          </w:rPr>
                          <w:t>a)</w:t>
                        </w:r>
                      </w:p>
                    </w:txbxContent>
                  </v:textbox>
                </v:shape>
                <w10:anchorlock/>
              </v:group>
            </w:pict>
          </mc:Fallback>
        </mc:AlternateContent>
      </w:r>
      <w:r w:rsidRPr="00F76CF9">
        <w:t xml:space="preserve">     </w:t>
      </w:r>
      <w:r w:rsidRPr="00F76CF9">
        <mc:AlternateContent>
          <mc:Choice Requires="wpg">
            <w:drawing>
              <wp:inline distT="0" distB="0" distL="0" distR="0" wp14:anchorId="2A7CAA53" wp14:editId="148031B1">
                <wp:extent cx="1800000" cy="1404000"/>
                <wp:effectExtent l="0" t="0" r="0" b="5715"/>
                <wp:docPr id="307406730" name="Group 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800000" cy="1404000"/>
                          <a:chOff x="0" y="0"/>
                          <a:chExt cx="1480185" cy="1252855"/>
                        </a:xfrm>
                      </wpg:grpSpPr>
                      <wpg:grpSp>
                        <wpg:cNvPr id="807954997" name="Group 12"/>
                        <wpg:cNvGrpSpPr/>
                        <wpg:grpSpPr>
                          <a:xfrm>
                            <a:off x="0" y="0"/>
                            <a:ext cx="1480185" cy="1252855"/>
                            <a:chOff x="0" y="0"/>
                            <a:chExt cx="1896110" cy="1551940"/>
                          </a:xfrm>
                        </wpg:grpSpPr>
                        <pic:pic xmlns:pic="http://schemas.openxmlformats.org/drawingml/2006/picture">
                          <pic:nvPicPr>
                            <pic:cNvPr id="745144167" name="Picture 339151141" descr="A close-up of a grey rock&#10;&#10;Description automatically generated"/>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1896110" cy="1551940"/>
                            </a:xfrm>
                            <a:prstGeom prst="rect">
                              <a:avLst/>
                            </a:prstGeom>
                          </pic:spPr>
                        </pic:pic>
                        <pic:pic xmlns:pic="http://schemas.openxmlformats.org/drawingml/2006/picture">
                          <pic:nvPicPr>
                            <pic:cNvPr id="2131185895" name="Picture 10"/>
                            <pic:cNvPicPr preferRelativeResize="0">
                              <a:picLocks/>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18320" y="906443"/>
                              <a:ext cx="691737" cy="535128"/>
                            </a:xfrm>
                            <a:prstGeom prst="rect">
                              <a:avLst/>
                            </a:prstGeom>
                            <a:noFill/>
                            <a:ln>
                              <a:noFill/>
                            </a:ln>
                          </pic:spPr>
                        </pic:pic>
                      </wpg:grpSp>
                      <wps:wsp>
                        <wps:cNvPr id="1987243705" name="Text Box 3"/>
                        <wps:cNvSpPr txBox="1"/>
                        <wps:spPr>
                          <a:xfrm>
                            <a:off x="0" y="0"/>
                            <a:ext cx="144000" cy="144000"/>
                          </a:xfrm>
                          <a:prstGeom prst="rect">
                            <a:avLst/>
                          </a:prstGeom>
                          <a:solidFill>
                            <a:sysClr val="window" lastClr="FFFFFF"/>
                          </a:solidFill>
                          <a:ln w="6350">
                            <a:noFill/>
                          </a:ln>
                        </wps:spPr>
                        <wps:txbx>
                          <w:txbxContent>
                            <w:p w14:paraId="0FA3FAC3" w14:textId="77777777" w:rsidR="00292432" w:rsidRPr="009B645D" w:rsidRDefault="00292432" w:rsidP="00292432">
                              <w:pPr>
                                <w:spacing w:after="0" w:line="240" w:lineRule="auto"/>
                                <w:jc w:val="center"/>
                                <w:rPr>
                                  <w:rFonts w:ascii="Times New Roman" w:hAnsi="Times New Roman" w:cs="Times New Roman"/>
                                  <w:b/>
                                  <w:bCs/>
                                  <w:sz w:val="16"/>
                                  <w:szCs w:val="16"/>
                                  <w:lang w:val="vi-VN"/>
                                </w:rPr>
                              </w:pPr>
                              <w:r>
                                <w:rPr>
                                  <w:rFonts w:ascii="Times New Roman" w:hAnsi="Times New Roman" w:cs="Times New Roman"/>
                                  <w:b/>
                                  <w:bCs/>
                                  <w:sz w:val="16"/>
                                  <w:szCs w:val="16"/>
                                </w:rPr>
                                <w:t>(</w:t>
                              </w:r>
                              <w:r w:rsidRPr="009B645D">
                                <w:rPr>
                                  <w:rFonts w:ascii="Times New Roman" w:hAnsi="Times New Roman" w:cs="Times New Roman"/>
                                  <w:b/>
                                  <w:bCs/>
                                  <w:sz w:val="16"/>
                                  <w:szCs w:val="16"/>
                                  <w:lang w:val="vi-VN"/>
                                </w:rPr>
                                <w:t>b)</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wgp>
                  </a:graphicData>
                </a:graphic>
              </wp:inline>
            </w:drawing>
          </mc:Choice>
          <mc:Fallback>
            <w:pict>
              <v:group w14:anchorId="2A7CAA53" id="Group 19" o:spid="_x0000_s1057" style="width:141.75pt;height:110.55pt;mso-position-horizontal-relative:char;mso-position-vertical-relative:line" coordsize="14801,12528" o:gfxdata="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CEhMTFCQlJSY2Nzc4yMnJytra2tnJwQEBkZKSmEhISEnJxra4SEKSlaWnNz&#10;paVzc3t7nJyEhHt7ISGEhFpaa2tjYyEhCAhSUnt7SkpKSnt7a2sxMUJCMTFjY1palJQ6OkpKKSlC&#10;Qjo6Ojp7exAQnJy9vRAQGRkpKb29hITFxXt7jIzOzubmlJRjY3t7SkoICAAACAgAAAAAzs7v7zo6&#10;SkrOzkpKSko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ISExMUJCUlJjY3NzjIycnK2tnJyUlCEhGRkpKZSUjIylpXt7jIwQEFpac3Oc&#10;nGNjhISMjISEa2sxMXt7Y2NjY2trOjoAAEpKhIRSUlJSe3taWhkZOjoxMVpaWlqMjEJCOjohITo6&#10;Sko6OmtrEBClpb29GRkICCEhnJyUlN7ee3ucnNbWpaXFxZSUjIxKShkZAAAQEBAQAADv7+bmOjpS&#10;UqWlWlpzc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">
                <v:group id="Group 12" o:spid="_x0000_s1058" style="position:absolute;width:14801;height:12528" coordsize="18961,155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">
                  <v:shape id="Picture 339151141" o:spid="_x0000_s1059" type="#_x0000_t75" alt="A close-up of a grey rock&#10;&#10;Description automatically generated" style="position:absolute;width:18961;height:155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">
                    <v:imagedata r:id="rId37" o:title="A close-up of a grey rock&#10;&#10;Description automatically generated"/>
                  </v:shape>
                  <v:shape id="Picture 10" o:spid="_x0000_s1060" type="#_x0000_t75" style="position:absolute;left:183;top:9064;width:6917;height:5351;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">
                    <v:imagedata r:id="rId38" o:title=""/>
                    <o:lock v:ext="edit" aspectratio="f"/>
                  </v:shape>
                </v:group>
                <v:shape id="_x0000_s1061" type="#_x0000_t202" style="position:absolute;width:1440;height:14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" fillcolor="window" stroked="f" strokeweight=".5pt">
                  <v:textbox inset="0,0,0,0">
                    <w:txbxContent>
                      <w:p w14:paraId="0FA3FAC3" w14:textId="77777777" w:rsidR="00292432" w:rsidRPr="009B645D" w:rsidRDefault="00292432" w:rsidP="00292432">
                        <w:pPr>
                          <w:spacing w:after="0" w:line="240" w:lineRule="auto"/>
                          <w:jc w:val="center"/>
                          <w:rPr>
                            <w:rFonts w:ascii="Times New Roman" w:hAnsi="Times New Roman" w:cs="Times New Roman"/>
                            <w:b/>
                            <w:bCs/>
                            <w:sz w:val="16"/>
                            <w:szCs w:val="16"/>
                            <w:lang w:val="vi-VN"/>
                          </w:rPr>
                        </w:pPr>
                        <w:r>
                          <w:rPr>
                            <w:rFonts w:ascii="Times New Roman" w:hAnsi="Times New Roman" w:cs="Times New Roman"/>
                            <w:b/>
                            <w:bCs/>
                            <w:sz w:val="16"/>
                            <w:szCs w:val="16"/>
                          </w:rPr>
                          <w:t>(</w:t>
                        </w:r>
                        <w:r w:rsidRPr="009B645D">
                          <w:rPr>
                            <w:rFonts w:ascii="Times New Roman" w:hAnsi="Times New Roman" w:cs="Times New Roman"/>
                            <w:b/>
                            <w:bCs/>
                            <w:sz w:val="16"/>
                            <w:szCs w:val="16"/>
                            <w:lang w:val="vi-VN"/>
                          </w:rPr>
                          <w:t>b)</w:t>
                        </w:r>
                      </w:p>
                    </w:txbxContent>
                  </v:textbox>
                </v:shape>
                <w10:anchorlock/>
              </v:group>
            </w:pict>
          </mc:Fallback>
        </mc:AlternateContent>
      </w:r>
    </w:p>
    <w:p w14:paraId="71F7B7E6" w14:textId="26FFA297" w:rsidR="00292432" w:rsidRPr="00F76CF9" w:rsidRDefault="00292432" w:rsidP="00292432">
      <w:pPr>
        <w:pStyle w:val="JMMM-Content"/>
        <w:spacing w:before="120"/>
        <w:ind w:firstLine="0"/>
        <w:jc w:val="center"/>
      </w:pPr>
      <w:r w:rsidRPr="00F76CF9">
        <mc:AlternateContent>
          <mc:Choice Requires="wpg">
            <w:drawing>
              <wp:inline distT="0" distB="0" distL="0" distR="0" wp14:anchorId="6AF016BE" wp14:editId="3E3864CF">
                <wp:extent cx="1800000" cy="1404000"/>
                <wp:effectExtent l="0" t="0" r="0" b="5715"/>
                <wp:docPr id="2046781821" name="Group 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800000" cy="1404000"/>
                          <a:chOff x="0" y="0"/>
                          <a:chExt cx="1483582" cy="1213708"/>
                        </a:xfrm>
                      </wpg:grpSpPr>
                      <wpg:grpSp>
                        <wpg:cNvPr id="1381351126" name="Group 14"/>
                        <wpg:cNvGrpSpPr/>
                        <wpg:grpSpPr>
                          <a:xfrm>
                            <a:off x="2762" y="2763"/>
                            <a:ext cx="1480820" cy="1210945"/>
                            <a:chOff x="-177418" y="0"/>
                            <a:chExt cx="1896110" cy="1551940"/>
                          </a:xfrm>
                        </wpg:grpSpPr>
                        <pic:pic xmlns:pic="http://schemas.openxmlformats.org/drawingml/2006/picture">
                          <pic:nvPicPr>
                            <pic:cNvPr id="1063271731" name="Picture 1382363891" descr="A close-up of a grey surface&#10;&#10;Description automatically generated"/>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177418" y="0"/>
                              <a:ext cx="1896110" cy="1551940"/>
                            </a:xfrm>
                            <a:prstGeom prst="rect">
                              <a:avLst/>
                            </a:prstGeom>
                          </pic:spPr>
                        </pic:pic>
                        <pic:pic xmlns:pic="http://schemas.openxmlformats.org/drawingml/2006/picture">
                          <pic:nvPicPr>
                            <pic:cNvPr id="969847098" name="Picture 13"/>
                            <pic:cNvPicPr preferRelativeResize="0">
                              <a:picLocks/>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158946" y="883241"/>
                              <a:ext cx="691441" cy="553649"/>
                            </a:xfrm>
                            <a:prstGeom prst="rect">
                              <a:avLst/>
                            </a:prstGeom>
                            <a:noFill/>
                            <a:ln>
                              <a:noFill/>
                            </a:ln>
                          </pic:spPr>
                        </pic:pic>
                      </wpg:grpSp>
                      <wps:wsp>
                        <wps:cNvPr id="59924562" name="Text Box 3"/>
                        <wps:cNvSpPr txBox="1"/>
                        <wps:spPr>
                          <a:xfrm>
                            <a:off x="0" y="0"/>
                            <a:ext cx="144000" cy="144000"/>
                          </a:xfrm>
                          <a:prstGeom prst="rect">
                            <a:avLst/>
                          </a:prstGeom>
                          <a:solidFill>
                            <a:sysClr val="window" lastClr="FFFFFF"/>
                          </a:solidFill>
                          <a:ln w="6350">
                            <a:noFill/>
                          </a:ln>
                        </wps:spPr>
                        <wps:txbx>
                          <w:txbxContent>
                            <w:p w14:paraId="20D7B148" w14:textId="77777777" w:rsidR="00292432" w:rsidRPr="009B645D" w:rsidRDefault="00292432" w:rsidP="00292432">
                              <w:pPr>
                                <w:spacing w:after="0"/>
                                <w:jc w:val="center"/>
                                <w:rPr>
                                  <w:rFonts w:ascii="Times New Roman" w:hAnsi="Times New Roman" w:cs="Times New Roman"/>
                                  <w:b/>
                                  <w:bCs/>
                                  <w:sz w:val="16"/>
                                  <w:szCs w:val="16"/>
                                  <w:lang w:val="vi-VN"/>
                                </w:rPr>
                              </w:pPr>
                              <w:r w:rsidRPr="009B645D">
                                <w:rPr>
                                  <w:rFonts w:ascii="Times New Roman" w:hAnsi="Times New Roman" w:cs="Times New Roman"/>
                                  <w:b/>
                                  <w:bCs/>
                                  <w:sz w:val="16"/>
                                  <w:szCs w:val="16"/>
                                </w:rPr>
                                <w:t>(</w:t>
                              </w:r>
                              <w:r w:rsidRPr="009B645D">
                                <w:rPr>
                                  <w:rFonts w:ascii="Times New Roman" w:hAnsi="Times New Roman" w:cs="Times New Roman"/>
                                  <w:b/>
                                  <w:bCs/>
                                  <w:sz w:val="16"/>
                                  <w:szCs w:val="16"/>
                                  <w:lang w:val="vi-VN"/>
                                </w:rPr>
                                <w:t>c)</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wgp>
                  </a:graphicData>
                </a:graphic>
              </wp:inline>
            </w:drawing>
          </mc:Choice>
          <mc:Fallback>
            <w:pict>
              <v:group w14:anchorId="6AF016BE" id="_x0000_s1062" style="width:141.75pt;height:110.55pt;mso-position-horizontal-relative:char;mso-position-vertical-relative:line" coordsize="14835,12137" o:gfxdata="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UlJCQmNjc3OEhKWlnJwxMSEhhIR7e4SEe3tra3NzlJRSUnt7a2uUlFJShISt&#10;rYyMlJRjY1JSc3NjY2NjSkpCQnt7UlKUlEJCvb2cnMXFOjopKSEhEBA6OkJCtbW1tWNjOjo6OkpK&#10;MTFSUnt7OjoQEBAQKSkxMYyMEBAICAAAAAAAAM7O7+/FxUpKjIzFxZSUUlIZGe/v5uY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SUkJCY2Nzc4SEnJycnDExISGMjHt7e3tra3t7a2uMjFpahIRaWpycWlqMjKWl&#10;nJx7e2Njc3Nzc2trUlJCQlJShIRKSoyMUlK9vcXF3t5CQikpEBApKTo6OjqcnN7eWlohITo6MTEx&#10;MTo6jIwhIRkZEBAICCkptbUxMQgIAAAQEAAA3t7m5pycQkKcnKWlnJxSUkJCpaXe3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FBLAwQKAAAAAAAAACEAYGnQpIAwAACAMAAAFQAAAGRycy9tZWRpYS9pbWFnZTIu&#10;anBlZ//Y/+AAEEpGSUYAAQEBANwA3AAA/9sAQwACAQEBAQECAQEBAgICAgIEAwICAgIFBAQDBAYF&#10;BgYGBQYGBgcJCAYHCQcGBggLCAkKCgoKCgYICwwLCgwJCgoK/9sAQwECAgICAgIFAwMFCgcGBwoK&#10;CgoKCgoKCgoKCgoKCgoKCgoKCgoKCgoKCgoKCgoKCgoKCgoKCgoKCgoKCgoKCgoK/8AAEQgAowCf&#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">
                <v:group id="Group 14" o:spid="_x0000_s1063" style="position:absolute;left:27;top:27;width:14808;height:12110" coordorigin="-1774" coordsize="18961,155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">
                  <v:shape id="Picture 1382363891" o:spid="_x0000_s1064" type="#_x0000_t75" alt="A close-up of a grey surface&#10;&#10;Description automatically generated" style="position:absolute;left:-1774;width:18960;height:155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">
                    <v:imagedata r:id="rId41" o:title="A close-up of a grey surface&#10;&#10;Description automatically generated"/>
                  </v:shape>
                  <v:shape id="Picture 13" o:spid="_x0000_s1065" type="#_x0000_t75" style="position:absolute;left:-1589;top:8832;width:6913;height:5536;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">
                    <v:imagedata r:id="rId42" o:title=""/>
                    <o:lock v:ext="edit" aspectratio="f"/>
                  </v:shape>
                </v:group>
                <v:shape id="_x0000_s1066" type="#_x0000_t202" style="position:absolute;width:1440;height:14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" fillcolor="window" stroked="f" strokeweight=".5pt">
                  <v:textbox inset="0,0,0,0">
                    <w:txbxContent>
                      <w:p w14:paraId="20D7B148" w14:textId="77777777" w:rsidR="00292432" w:rsidRPr="009B645D" w:rsidRDefault="00292432" w:rsidP="00292432">
                        <w:pPr>
                          <w:spacing w:after="0"/>
                          <w:jc w:val="center"/>
                          <w:rPr>
                            <w:rFonts w:ascii="Times New Roman" w:hAnsi="Times New Roman" w:cs="Times New Roman"/>
                            <w:b/>
                            <w:bCs/>
                            <w:sz w:val="16"/>
                            <w:szCs w:val="16"/>
                            <w:lang w:val="vi-VN"/>
                          </w:rPr>
                        </w:pPr>
                        <w:r w:rsidRPr="009B645D">
                          <w:rPr>
                            <w:rFonts w:ascii="Times New Roman" w:hAnsi="Times New Roman" w:cs="Times New Roman"/>
                            <w:b/>
                            <w:bCs/>
                            <w:sz w:val="16"/>
                            <w:szCs w:val="16"/>
                          </w:rPr>
                          <w:t>(</w:t>
                        </w:r>
                        <w:r w:rsidRPr="009B645D">
                          <w:rPr>
                            <w:rFonts w:ascii="Times New Roman" w:hAnsi="Times New Roman" w:cs="Times New Roman"/>
                            <w:b/>
                            <w:bCs/>
                            <w:sz w:val="16"/>
                            <w:szCs w:val="16"/>
                            <w:lang w:val="vi-VN"/>
                          </w:rPr>
                          <w:t>c)</w:t>
                        </w:r>
                      </w:p>
                    </w:txbxContent>
                  </v:textbox>
                </v:shape>
                <w10:anchorlock/>
              </v:group>
            </w:pict>
          </mc:Fallback>
        </mc:AlternateContent>
      </w:r>
      <w:r w:rsidRPr="00F76CF9">
        <w:t xml:space="preserve">     </w:t>
      </w:r>
      <w:r w:rsidRPr="00F76CF9">
        <mc:AlternateContent>
          <mc:Choice Requires="wpg">
            <w:drawing>
              <wp:inline distT="0" distB="0" distL="0" distR="0" wp14:anchorId="3FFE9349" wp14:editId="0C04867C">
                <wp:extent cx="1800000" cy="1404000"/>
                <wp:effectExtent l="0" t="0" r="0" b="5715"/>
                <wp:docPr id="1453175826" name="Group 2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800000" cy="1404000"/>
                          <a:chOff x="0" y="0"/>
                          <a:chExt cx="1501620" cy="1211167"/>
                        </a:xfrm>
                      </wpg:grpSpPr>
                      <wpg:grpSp>
                        <wpg:cNvPr id="1762534056" name="Group 16"/>
                        <wpg:cNvGrpSpPr/>
                        <wpg:grpSpPr>
                          <a:xfrm>
                            <a:off x="0" y="0"/>
                            <a:ext cx="1501620" cy="1211167"/>
                            <a:chOff x="0" y="0"/>
                            <a:chExt cx="1896110" cy="1551940"/>
                          </a:xfrm>
                        </wpg:grpSpPr>
                        <pic:pic xmlns:pic="http://schemas.openxmlformats.org/drawingml/2006/picture">
                          <pic:nvPicPr>
                            <pic:cNvPr id="610427289" name="Picture 882681098" descr="A close-up of a cloud of smoke&#10;&#10;Description automatically generated"/>
                            <pic:cNvPicPr>
                              <a:picLocks noChangeAspect="1"/>
                            </pic:cNvPicPr>
                          </pic:nvPicPr>
                          <pic:blipFill>
                            <a:blip r:embed="rId43" cstate="print">
                              <a:extLst>
                                <a:ext uri="{28A0092B-C50C-407E-A947-70E740481C1C}">
                                  <a14:useLocalDpi xmlns:a14="http://schemas.microsoft.com/office/drawing/2010/main" val="0"/>
                                </a:ext>
                              </a:extLst>
                            </a:blip>
                            <a:stretch>
                              <a:fillRect/>
                            </a:stretch>
                          </pic:blipFill>
                          <pic:spPr>
                            <a:xfrm>
                              <a:off x="0" y="0"/>
                              <a:ext cx="1896110" cy="1551940"/>
                            </a:xfrm>
                            <a:prstGeom prst="rect">
                              <a:avLst/>
                            </a:prstGeom>
                          </pic:spPr>
                        </pic:pic>
                        <pic:pic xmlns:pic="http://schemas.openxmlformats.org/drawingml/2006/picture">
                          <pic:nvPicPr>
                            <pic:cNvPr id="510524755" name="Picture 15"/>
                            <pic:cNvPicPr>
                              <a:picLocks/>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17646" y="881676"/>
                              <a:ext cx="681863" cy="553547"/>
                            </a:xfrm>
                            <a:prstGeom prst="rect">
                              <a:avLst/>
                            </a:prstGeom>
                            <a:noFill/>
                            <a:ln>
                              <a:noFill/>
                            </a:ln>
                          </pic:spPr>
                        </pic:pic>
                      </wpg:grpSp>
                      <wps:wsp>
                        <wps:cNvPr id="302986242" name="Text Box 3"/>
                        <wps:cNvSpPr txBox="1"/>
                        <wps:spPr>
                          <a:xfrm>
                            <a:off x="0" y="0"/>
                            <a:ext cx="144000" cy="144000"/>
                          </a:xfrm>
                          <a:prstGeom prst="rect">
                            <a:avLst/>
                          </a:prstGeom>
                          <a:solidFill>
                            <a:sysClr val="window" lastClr="FFFFFF"/>
                          </a:solidFill>
                          <a:ln w="6350">
                            <a:noFill/>
                          </a:ln>
                        </wps:spPr>
                        <wps:txbx>
                          <w:txbxContent>
                            <w:p w14:paraId="0DB8D19B" w14:textId="77777777" w:rsidR="00292432" w:rsidRPr="009B645D" w:rsidRDefault="00292432" w:rsidP="00292432">
                              <w:pPr>
                                <w:spacing w:after="0" w:line="240" w:lineRule="auto"/>
                                <w:jc w:val="center"/>
                                <w:rPr>
                                  <w:rFonts w:ascii="Times New Roman" w:hAnsi="Times New Roman" w:cs="Times New Roman"/>
                                  <w:b/>
                                  <w:bCs/>
                                  <w:sz w:val="16"/>
                                  <w:szCs w:val="16"/>
                                  <w:lang w:val="vi-VN"/>
                                </w:rPr>
                              </w:pPr>
                              <w:r w:rsidRPr="009B645D">
                                <w:rPr>
                                  <w:rFonts w:ascii="Times New Roman" w:hAnsi="Times New Roman" w:cs="Times New Roman"/>
                                  <w:b/>
                                  <w:bCs/>
                                  <w:sz w:val="16"/>
                                  <w:szCs w:val="16"/>
                                </w:rPr>
                                <w:t>(d</w:t>
                              </w:r>
                              <w:r w:rsidRPr="009B645D">
                                <w:rPr>
                                  <w:rFonts w:ascii="Times New Roman" w:hAnsi="Times New Roman" w:cs="Times New Roman"/>
                                  <w:b/>
                                  <w:bCs/>
                                  <w:sz w:val="16"/>
                                  <w:szCs w:val="16"/>
                                  <w:lang w:val="vi-VN"/>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wgp>
                  </a:graphicData>
                </a:graphic>
              </wp:inline>
            </w:drawing>
          </mc:Choice>
          <mc:Fallback>
            <w:pict>
              <v:group w14:anchorId="3FFE9349" id="Group 20" o:spid="_x0000_s1067" style="width:141.75pt;height:110.55pt;mso-position-horizontal-relative:char;mso-position-vertical-relative:line" coordsize="15016,12111" o:gfxdata="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EJCMTFSUiEhY2Nzc4yMnJycnK2t&#10;e3uEhISEnJyEhISEe3t7ezo6SkpCQhkZlJR7exAQSkpKSmNjWlpra4yMc3MxMSEha2taWlJSlJQx&#10;MUJCc3M6OmNjUlKEhJSUKSmtrXt7KSkQEAgIAAAAAL29AAAICHNzEBApKbW1lJRjY729zs6lpebm&#10;xcXv7xkZOjo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QkIxMVJSISFjY3NzjIyUlKWlpaWE&#10;hISElJSUlHt7jIx7e4yMQkIxMTo6EBCMjGtrISFSUlJSWlpSUmtrjIxzcxkZKSlaWmNjUlKUlDEx&#10;QkJrazo6c3NKSpSUpaUpKbW1e3shIRAQEBAAAAAAvb0ICAAAc3MICAgIxcWlpWtrnJze3t7etbXe&#10;3ubmOjo6O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QSwMECgAAAAAAAAAhAAis+9HYJwAA&#10;2CcAABUAAABkcnMvbWVkaWEvaW1hZ2UyLmpwZWf/2P/gABBKRklGAAEBAQDcANwAAP/bAEMAAgEB&#10;AQEBAgEBAQICAgICBAMCAgICBQQEAwQGBQYGBgUGBgYHCQgGBwkHBgYICwgJCgoKCgoGCAsMCwoM&#10;CQoKCv/bAEMBAgICAgICBQMDBQoHBgcKCgoKCgoKCgoKCgoKCgoKCgoKCgoKCgoKCgoKCgoKCgoK&#10;CgoKCgoKCgoKCgoKCgoKCv/AABEIAIIAhA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">
                <v:group id="Group 16" o:spid="_x0000_s1068" style="position:absolute;width:15016;height:12111" coordsize="18961,155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">
                  <v:shape id="Picture 882681098" o:spid="_x0000_s1069" type="#_x0000_t75" alt="A close-up of a cloud of smoke&#10;&#10;Description automatically generated" style="position:absolute;width:18961;height:155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">
                    <v:imagedata r:id="rId45" o:title="A close-up of a cloud of smoke&#10;&#10;Description automatically generated"/>
                  </v:shape>
                  <v:shape id="Picture 15" o:spid="_x0000_s1070" type="#_x0000_t75" style="position:absolute;left:176;top:8816;width:6819;height:55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">
                    <v:imagedata r:id="rId46" o:title=""/>
                    <o:lock v:ext="edit" aspectratio="f"/>
                  </v:shape>
                </v:group>
                <v:shape id="_x0000_s1071" type="#_x0000_t202" style="position:absolute;width:1440;height:14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" fillcolor="window" stroked="f" strokeweight=".5pt">
                  <v:textbox inset="0,0,0,0">
                    <w:txbxContent>
                      <w:p w14:paraId="0DB8D19B" w14:textId="77777777" w:rsidR="00292432" w:rsidRPr="009B645D" w:rsidRDefault="00292432" w:rsidP="00292432">
                        <w:pPr>
                          <w:spacing w:after="0" w:line="240" w:lineRule="auto"/>
                          <w:jc w:val="center"/>
                          <w:rPr>
                            <w:rFonts w:ascii="Times New Roman" w:hAnsi="Times New Roman" w:cs="Times New Roman"/>
                            <w:b/>
                            <w:bCs/>
                            <w:sz w:val="16"/>
                            <w:szCs w:val="16"/>
                            <w:lang w:val="vi-VN"/>
                          </w:rPr>
                        </w:pPr>
                        <w:r w:rsidRPr="009B645D">
                          <w:rPr>
                            <w:rFonts w:ascii="Times New Roman" w:hAnsi="Times New Roman" w:cs="Times New Roman"/>
                            <w:b/>
                            <w:bCs/>
                            <w:sz w:val="16"/>
                            <w:szCs w:val="16"/>
                          </w:rPr>
                          <w:t>(d</w:t>
                        </w:r>
                        <w:r w:rsidRPr="009B645D">
                          <w:rPr>
                            <w:rFonts w:ascii="Times New Roman" w:hAnsi="Times New Roman" w:cs="Times New Roman"/>
                            <w:b/>
                            <w:bCs/>
                            <w:sz w:val="16"/>
                            <w:szCs w:val="16"/>
                            <w:lang w:val="vi-VN"/>
                          </w:rPr>
                          <w:t>)</w:t>
                        </w:r>
                      </w:p>
                    </w:txbxContent>
                  </v:textbox>
                </v:shape>
                <w10:anchorlock/>
              </v:group>
            </w:pict>
          </mc:Fallback>
        </mc:AlternateContent>
      </w:r>
    </w:p>
    <w:p w14:paraId="4756E39F" w14:textId="77777777" w:rsidR="00292432" w:rsidRPr="00F76CF9" w:rsidRDefault="00292432" w:rsidP="00292432">
      <w:pPr>
        <w:pStyle w:val="JMMM-Figure-Table"/>
        <w:spacing w:before="120"/>
      </w:pPr>
      <w:r w:rsidRPr="00F76CF9">
        <w:rPr>
          <w:b/>
        </w:rPr>
        <w:t>Figure 9.</w:t>
      </w:r>
      <w:r w:rsidRPr="00F76CF9">
        <w:t xml:space="preserve"> Field-emission scanning electron microscopy (FESEM) images </w:t>
      </w:r>
      <w:r w:rsidRPr="00F76CF9">
        <w:rPr>
          <w:spacing w:val="-4"/>
        </w:rPr>
        <w:t xml:space="preserve">of </w:t>
      </w:r>
      <w:r w:rsidRPr="00F76CF9">
        <w:rPr>
          <w:spacing w:val="-2"/>
        </w:rPr>
        <w:t>the fresh broken surfaces of Mn</w:t>
      </w:r>
      <w:r w:rsidRPr="00F76CF9">
        <w:rPr>
          <w:spacing w:val="-2"/>
          <w:vertAlign w:val="subscript"/>
        </w:rPr>
        <w:t>55-x</w:t>
      </w:r>
      <w:r w:rsidRPr="00F76CF9">
        <w:rPr>
          <w:spacing w:val="-2"/>
        </w:rPr>
        <w:t>Cr</w:t>
      </w:r>
      <w:r w:rsidRPr="00F76CF9">
        <w:rPr>
          <w:spacing w:val="-2"/>
          <w:vertAlign w:val="subscript"/>
        </w:rPr>
        <w:t>x</w:t>
      </w:r>
      <w:r w:rsidRPr="00F76CF9">
        <w:rPr>
          <w:spacing w:val="-2"/>
        </w:rPr>
        <w:t>Bi</w:t>
      </w:r>
      <w:r w:rsidRPr="00F76CF9">
        <w:rPr>
          <w:spacing w:val="-2"/>
          <w:vertAlign w:val="subscript"/>
        </w:rPr>
        <w:t>45</w:t>
      </w:r>
      <w:r w:rsidRPr="00F76CF9">
        <w:rPr>
          <w:spacing w:val="-2"/>
        </w:rPr>
        <w:t xml:space="preserve"> as</w:t>
      </w:r>
      <w:r w:rsidRPr="00F76CF9">
        <w:rPr>
          <w:spacing w:val="-2"/>
          <w:lang w:val="vi-VN"/>
        </w:rPr>
        <w:t xml:space="preserve"> </w:t>
      </w:r>
      <w:r w:rsidRPr="00F76CF9">
        <w:rPr>
          <w:spacing w:val="-2"/>
        </w:rPr>
        <w:t>spun ribbons: a) x=0, b) x = 2.5,</w:t>
      </w:r>
      <w:r w:rsidRPr="00F76CF9">
        <w:t xml:space="preserve"> </w:t>
      </w:r>
      <w:r w:rsidRPr="00F76CF9">
        <w:rPr>
          <w:spacing w:val="2"/>
        </w:rPr>
        <w:t>c) x = 5.0, and d) x = 7.5. The cracks were appeared after the ribbons were</w:t>
      </w:r>
      <w:r w:rsidRPr="00F76CF9">
        <w:t xml:space="preserve"> broken.</w:t>
      </w:r>
    </w:p>
    <w:p w14:paraId="2CA3A400" w14:textId="77777777" w:rsidR="00292432" w:rsidRPr="00F76CF9" w:rsidRDefault="00292432" w:rsidP="00D30C05">
      <w:pPr>
        <w:pStyle w:val="JMMM-Content"/>
        <w:sectPr w:rsidR="00292432" w:rsidRPr="00F76CF9" w:rsidSect="00292432">
          <w:type w:val="continuous"/>
          <w:pgSz w:w="11906" w:h="16838" w:code="9"/>
          <w:pgMar w:top="1418" w:right="991" w:bottom="1418" w:left="992" w:header="709" w:footer="709" w:gutter="0"/>
          <w:cols w:space="284"/>
          <w:docGrid w:linePitch="360"/>
        </w:sectPr>
      </w:pPr>
    </w:p>
    <w:p w14:paraId="33199206" w14:textId="6F68A9AA" w:rsidR="00197B4F" w:rsidRPr="00F76CF9" w:rsidRDefault="005A5F5D" w:rsidP="009B645D">
      <w:pPr>
        <w:pStyle w:val="JMMM-Content"/>
        <w:tabs>
          <w:tab w:val="left" w:pos="567"/>
          <w:tab w:val="left" w:pos="4536"/>
        </w:tabs>
        <w:ind w:firstLine="0"/>
        <w:jc w:val="center"/>
        <w:rPr>
          <w:b/>
        </w:rPr>
      </w:pPr>
      <w:r w:rsidRPr="00F76CF9">
        <w:rPr>
          <w:b/>
        </w:rPr>
        <w:lastRenderedPageBreak/>
        <w:t xml:space="preserve">    </w:t>
      </w:r>
      <w:r w:rsidR="00197B4F" w:rsidRPr="00F76CF9">
        <w:rPr>
          <w:b/>
        </w:rPr>
        <w:drawing>
          <wp:inline distT="0" distB="0" distL="0" distR="0" wp14:anchorId="0F169516" wp14:editId="4B84BC4B">
            <wp:extent cx="2772000" cy="2016000"/>
            <wp:effectExtent l="0" t="0" r="0" b="0"/>
            <wp:docPr id="12"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7">
                      <a:extLst>
                        <a:ext uri="{28A0092B-C50C-407E-A947-70E740481C1C}">
                          <a14:useLocalDpi xmlns:a14="http://schemas.microsoft.com/office/drawing/2010/main" val="0"/>
                        </a:ext>
                      </a:extLst>
                    </a:blip>
                    <a:srcRect l="2609" t="18546" r="6607" b="2713"/>
                    <a:stretch>
                      <a:fillRect/>
                    </a:stretch>
                  </pic:blipFill>
                  <pic:spPr bwMode="auto">
                    <a:xfrm>
                      <a:off x="0" y="0"/>
                      <a:ext cx="2772000" cy="2016000"/>
                    </a:xfrm>
                    <a:prstGeom prst="rect">
                      <a:avLst/>
                    </a:prstGeom>
                    <a:noFill/>
                    <a:ln>
                      <a:noFill/>
                    </a:ln>
                    <a:extLst>
                      <a:ext uri="{53640926-AAD7-44D8-BBD7-CCE9431645EC}">
                        <a14:shadowObscured xmlns:a14="http://schemas.microsoft.com/office/drawing/2010/main"/>
                      </a:ext>
                    </a:extLst>
                  </pic:spPr>
                </pic:pic>
              </a:graphicData>
            </a:graphic>
          </wp:inline>
        </w:drawing>
      </w:r>
    </w:p>
    <w:p w14:paraId="62F4C6D4" w14:textId="529B7AC0" w:rsidR="00197B4F" w:rsidRPr="00F76CF9" w:rsidRDefault="00197B4F" w:rsidP="00D30C05">
      <w:pPr>
        <w:pStyle w:val="JMMM-Figure-Table"/>
        <w:spacing w:before="120"/>
      </w:pPr>
      <w:r w:rsidRPr="00F76CF9">
        <w:rPr>
          <w:b/>
          <w:spacing w:val="-4"/>
        </w:rPr>
        <w:t>Figure 10.</w:t>
      </w:r>
      <w:r w:rsidRPr="00F76CF9">
        <w:rPr>
          <w:spacing w:val="-4"/>
        </w:rPr>
        <w:t xml:space="preserve"> XRD patterns of Mn</w:t>
      </w:r>
      <w:r w:rsidRPr="00F76CF9">
        <w:rPr>
          <w:spacing w:val="-4"/>
          <w:vertAlign w:val="subscript"/>
        </w:rPr>
        <w:t>55-x</w:t>
      </w:r>
      <w:r w:rsidRPr="00F76CF9">
        <w:rPr>
          <w:spacing w:val="-4"/>
        </w:rPr>
        <w:t>Cr</w:t>
      </w:r>
      <w:r w:rsidRPr="00F76CF9">
        <w:rPr>
          <w:spacing w:val="-4"/>
          <w:vertAlign w:val="subscript"/>
        </w:rPr>
        <w:t>x</w:t>
      </w:r>
      <w:r w:rsidRPr="00F76CF9">
        <w:rPr>
          <w:spacing w:val="-4"/>
        </w:rPr>
        <w:t>Bi</w:t>
      </w:r>
      <w:r w:rsidRPr="00F76CF9">
        <w:rPr>
          <w:spacing w:val="-4"/>
          <w:vertAlign w:val="subscript"/>
        </w:rPr>
        <w:t>45</w:t>
      </w:r>
      <w:r w:rsidRPr="00F76CF9">
        <w:rPr>
          <w:spacing w:val="-4"/>
        </w:rPr>
        <w:t xml:space="preserve"> annea</w:t>
      </w:r>
      <w:r w:rsidRPr="00F76CF9">
        <w:rPr>
          <w:spacing w:val="-4"/>
          <w:lang w:val="vi-VN"/>
        </w:rPr>
        <w:t>l</w:t>
      </w:r>
      <w:r w:rsidRPr="00F76CF9">
        <w:rPr>
          <w:spacing w:val="-4"/>
        </w:rPr>
        <w:t>ed</w:t>
      </w:r>
      <w:r w:rsidRPr="00F76CF9">
        <w:rPr>
          <w:spacing w:val="-4"/>
          <w:lang w:val="vi-VN"/>
        </w:rPr>
        <w:t xml:space="preserve"> </w:t>
      </w:r>
      <w:r w:rsidRPr="00F76CF9">
        <w:rPr>
          <w:spacing w:val="-4"/>
        </w:rPr>
        <w:t xml:space="preserve">ribbons: </w:t>
      </w:r>
      <w:r w:rsidR="00333F7C" w:rsidRPr="00F76CF9">
        <w:rPr>
          <w:spacing w:val="-4"/>
        </w:rPr>
        <w:t>(</w:t>
      </w:r>
      <w:r w:rsidRPr="00F76CF9">
        <w:rPr>
          <w:spacing w:val="-4"/>
        </w:rPr>
        <w:t>a) x=0</w:t>
      </w:r>
      <w:r w:rsidR="00333F7C" w:rsidRPr="00F76CF9">
        <w:rPr>
          <w:spacing w:val="-4"/>
        </w:rPr>
        <w:t>, (</w:t>
      </w:r>
      <w:r w:rsidRPr="00F76CF9">
        <w:rPr>
          <w:spacing w:val="-4"/>
        </w:rPr>
        <w:t>b) x = 2.5</w:t>
      </w:r>
      <w:r w:rsidR="00333F7C" w:rsidRPr="00F76CF9">
        <w:rPr>
          <w:spacing w:val="-4"/>
        </w:rPr>
        <w:t>,</w:t>
      </w:r>
      <w:r w:rsidRPr="00F76CF9">
        <w:t xml:space="preserve"> </w:t>
      </w:r>
      <w:r w:rsidR="00333F7C" w:rsidRPr="00F76CF9">
        <w:t>(</w:t>
      </w:r>
      <w:r w:rsidRPr="00F76CF9">
        <w:t>c) x= 5</w:t>
      </w:r>
      <w:r w:rsidR="00333F7C" w:rsidRPr="00F76CF9">
        <w:t>,</w:t>
      </w:r>
      <w:r w:rsidRPr="00F76CF9">
        <w:t xml:space="preserve"> </w:t>
      </w:r>
      <w:r w:rsidR="00333F7C" w:rsidRPr="00F76CF9">
        <w:t>(</w:t>
      </w:r>
      <w:r w:rsidRPr="00F76CF9">
        <w:t>d) x = 7.5</w:t>
      </w:r>
      <w:r w:rsidR="00333F7C" w:rsidRPr="00F76CF9">
        <w:t>, and (</w:t>
      </w:r>
      <w:r w:rsidRPr="00F76CF9">
        <w:t>e) x = 10.0.</w:t>
      </w:r>
    </w:p>
    <w:p w14:paraId="7A9298C7" w14:textId="77777777" w:rsidR="00D30C05" w:rsidRPr="00F76CF9" w:rsidRDefault="00D30C05" w:rsidP="00197B4F">
      <w:pPr>
        <w:pStyle w:val="JMMM-Content"/>
        <w:rPr>
          <w:bCs/>
        </w:rPr>
      </w:pPr>
    </w:p>
    <w:p w14:paraId="3FDD9512" w14:textId="77777777" w:rsidR="00197B4F" w:rsidRPr="00F76CF9" w:rsidRDefault="00197B4F" w:rsidP="005A5F5D">
      <w:pPr>
        <w:pStyle w:val="JMMM-Content"/>
        <w:ind w:firstLine="0"/>
        <w:jc w:val="both"/>
      </w:pPr>
      <w:bookmarkStart w:id="20" w:name="_Hlk200895474"/>
      <w:r w:rsidRPr="00F76CF9">
        <w:drawing>
          <wp:inline distT="0" distB="0" distL="0" distR="0" wp14:anchorId="00DD5DC0" wp14:editId="491B35CA">
            <wp:extent cx="2952000" cy="2340000"/>
            <wp:effectExtent l="0" t="0" r="1270" b="3175"/>
            <wp:docPr id="9" name="Picture 9" descr="A graph of a graph of a graph&#10;&#10;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Picture 9" descr="A graph of a graph of a graph&#10;&#10;AI-generated content may be incorrect."/>
                    <pic:cNvPicPr/>
                  </pic:nvPicPr>
                  <pic:blipFill rotWithShape="1">
                    <a:blip r:embed="rId48" cstate="print">
                      <a:extLst>
                        <a:ext uri="{28A0092B-C50C-407E-A947-70E740481C1C}">
                          <a14:useLocalDpi xmlns:a14="http://schemas.microsoft.com/office/drawing/2010/main" val="0"/>
                        </a:ext>
                      </a:extLst>
                    </a:blip>
                    <a:srcRect l="5993" t="10987" r="13036" b="5418"/>
                    <a:stretch>
                      <a:fillRect/>
                    </a:stretch>
                  </pic:blipFill>
                  <pic:spPr bwMode="auto">
                    <a:xfrm>
                      <a:off x="0" y="0"/>
                      <a:ext cx="2952000" cy="2340000"/>
                    </a:xfrm>
                    <a:prstGeom prst="rect">
                      <a:avLst/>
                    </a:prstGeom>
                    <a:ln>
                      <a:noFill/>
                    </a:ln>
                    <a:extLst>
                      <a:ext uri="{53640926-AAD7-44D8-BBD7-CCE9431645EC}">
                        <a14:shadowObscured xmlns:a14="http://schemas.microsoft.com/office/drawing/2010/main"/>
                      </a:ext>
                    </a:extLst>
                  </pic:spPr>
                </pic:pic>
              </a:graphicData>
            </a:graphic>
          </wp:inline>
        </w:drawing>
      </w:r>
    </w:p>
    <w:p w14:paraId="3925C774" w14:textId="7EB98FF9" w:rsidR="00197B4F" w:rsidRPr="00F76CF9" w:rsidRDefault="00197B4F" w:rsidP="00D30C05">
      <w:pPr>
        <w:pStyle w:val="JMMM-Figure-Table"/>
        <w:spacing w:before="120"/>
      </w:pPr>
      <w:r w:rsidRPr="00F76CF9">
        <w:rPr>
          <w:b/>
          <w:spacing w:val="-4"/>
        </w:rPr>
        <w:t xml:space="preserve">Figure </w:t>
      </w:r>
      <w:r w:rsidRPr="00F76CF9">
        <w:rPr>
          <w:b/>
          <w:spacing w:val="-4"/>
          <w:lang w:val="vi-VN"/>
        </w:rPr>
        <w:t>1</w:t>
      </w:r>
      <w:r w:rsidRPr="00F76CF9">
        <w:rPr>
          <w:b/>
          <w:spacing w:val="-4"/>
        </w:rPr>
        <w:t>1.</w:t>
      </w:r>
      <w:r w:rsidRPr="00F76CF9">
        <w:rPr>
          <w:spacing w:val="-4"/>
        </w:rPr>
        <w:t xml:space="preserve"> M(H) curves of </w:t>
      </w:r>
      <w:bookmarkStart w:id="21" w:name="_Hlk200306494"/>
      <w:r w:rsidRPr="00F76CF9">
        <w:rPr>
          <w:spacing w:val="-4"/>
        </w:rPr>
        <w:t>Mn</w:t>
      </w:r>
      <w:r w:rsidRPr="00F76CF9">
        <w:rPr>
          <w:spacing w:val="-4"/>
          <w:vertAlign w:val="subscript"/>
        </w:rPr>
        <w:t>55-x</w:t>
      </w:r>
      <w:r w:rsidRPr="00F76CF9">
        <w:rPr>
          <w:spacing w:val="-4"/>
        </w:rPr>
        <w:t>Cr</w:t>
      </w:r>
      <w:r w:rsidRPr="00F76CF9">
        <w:rPr>
          <w:spacing w:val="-4"/>
          <w:vertAlign w:val="subscript"/>
        </w:rPr>
        <w:t>x</w:t>
      </w:r>
      <w:r w:rsidRPr="00F76CF9">
        <w:rPr>
          <w:spacing w:val="-4"/>
        </w:rPr>
        <w:t>Bi</w:t>
      </w:r>
      <w:r w:rsidRPr="00F76CF9">
        <w:rPr>
          <w:spacing w:val="-4"/>
          <w:vertAlign w:val="subscript"/>
        </w:rPr>
        <w:t>45</w:t>
      </w:r>
      <w:r w:rsidRPr="00F76CF9">
        <w:rPr>
          <w:spacing w:val="-4"/>
        </w:rPr>
        <w:t xml:space="preserve"> </w:t>
      </w:r>
      <w:bookmarkEnd w:id="21"/>
      <w:r w:rsidRPr="00F76CF9">
        <w:rPr>
          <w:spacing w:val="-4"/>
        </w:rPr>
        <w:t>annealed</w:t>
      </w:r>
      <w:r w:rsidRPr="00F76CF9">
        <w:rPr>
          <w:spacing w:val="-4"/>
          <w:lang w:val="vi-VN"/>
        </w:rPr>
        <w:t xml:space="preserve"> </w:t>
      </w:r>
      <w:r w:rsidRPr="00F76CF9">
        <w:rPr>
          <w:spacing w:val="-4"/>
        </w:rPr>
        <w:t xml:space="preserve">ribbons: </w:t>
      </w:r>
      <w:r w:rsidR="00333F7C" w:rsidRPr="00F76CF9">
        <w:rPr>
          <w:spacing w:val="-4"/>
        </w:rPr>
        <w:t>(</w:t>
      </w:r>
      <w:r w:rsidRPr="00F76CF9">
        <w:rPr>
          <w:spacing w:val="-4"/>
        </w:rPr>
        <w:t>a) x=0</w:t>
      </w:r>
      <w:r w:rsidR="00333F7C" w:rsidRPr="00F76CF9">
        <w:rPr>
          <w:spacing w:val="-4"/>
        </w:rPr>
        <w:t>,</w:t>
      </w:r>
      <w:r w:rsidRPr="00F76CF9">
        <w:rPr>
          <w:spacing w:val="-4"/>
        </w:rPr>
        <w:t xml:space="preserve"> </w:t>
      </w:r>
      <w:bookmarkStart w:id="22" w:name="_Hlk170918457"/>
      <w:r w:rsidR="00333F7C" w:rsidRPr="00F76CF9">
        <w:rPr>
          <w:spacing w:val="-4"/>
        </w:rPr>
        <w:t>(</w:t>
      </w:r>
      <w:r w:rsidRPr="00F76CF9">
        <w:rPr>
          <w:spacing w:val="-4"/>
        </w:rPr>
        <w:t>b) x = 2.5</w:t>
      </w:r>
      <w:r w:rsidR="00333F7C" w:rsidRPr="00F76CF9">
        <w:rPr>
          <w:spacing w:val="-4"/>
        </w:rPr>
        <w:t>,</w:t>
      </w:r>
      <w:r w:rsidR="00D30C05" w:rsidRPr="00F76CF9">
        <w:t xml:space="preserve"> </w:t>
      </w:r>
      <w:r w:rsidR="00333F7C" w:rsidRPr="00F76CF9">
        <w:t>(</w:t>
      </w:r>
      <w:r w:rsidRPr="00F76CF9">
        <w:t>c) x= 5.0</w:t>
      </w:r>
      <w:r w:rsidR="00333F7C" w:rsidRPr="00F76CF9">
        <w:t>,</w:t>
      </w:r>
      <w:r w:rsidRPr="00F76CF9">
        <w:t xml:space="preserve"> </w:t>
      </w:r>
      <w:r w:rsidR="00333F7C" w:rsidRPr="00F76CF9">
        <w:t>(</w:t>
      </w:r>
      <w:r w:rsidRPr="00F76CF9">
        <w:t>d) x = 7.5</w:t>
      </w:r>
      <w:r w:rsidR="00333F7C" w:rsidRPr="00F76CF9">
        <w:t>, and (</w:t>
      </w:r>
      <w:r w:rsidRPr="00F76CF9">
        <w:t>e) x = 10.0</w:t>
      </w:r>
      <w:r w:rsidR="00333F7C" w:rsidRPr="00F76CF9">
        <w:t>.</w:t>
      </w:r>
    </w:p>
    <w:bookmarkEnd w:id="22"/>
    <w:p w14:paraId="678B6D57" w14:textId="77777777" w:rsidR="00D30C05" w:rsidRPr="00F76CF9" w:rsidRDefault="00D30C05" w:rsidP="00197B4F">
      <w:pPr>
        <w:pStyle w:val="JMMM-Content"/>
      </w:pPr>
    </w:p>
    <w:p w14:paraId="51F37D5D" w14:textId="3E5785E0" w:rsidR="00292432" w:rsidRPr="00F76CF9" w:rsidRDefault="00292432" w:rsidP="00292432">
      <w:pPr>
        <w:pStyle w:val="JMMM-Content"/>
      </w:pPr>
      <w:r w:rsidRPr="00F76CF9">
        <w:rPr>
          <w:spacing w:val="6"/>
        </w:rPr>
        <w:t>It is understood that the ribbons quenched in the peritectic</w:t>
      </w:r>
      <w:r w:rsidRPr="00F76CF9">
        <w:t xml:space="preserve"> </w:t>
      </w:r>
      <w:r w:rsidRPr="00F76CF9">
        <w:rPr>
          <w:spacing w:val="-4"/>
        </w:rPr>
        <w:t>solidification leading to their low LTP content that is obligatory to us</w:t>
      </w:r>
      <w:r w:rsidRPr="00F76CF9">
        <w:t xml:space="preserve">e </w:t>
      </w:r>
      <w:r w:rsidRPr="00F76CF9">
        <w:rPr>
          <w:spacing w:val="-2"/>
        </w:rPr>
        <w:t>the prolonged anneal at the optimal annealing temperature of 300℃,</w:t>
      </w:r>
      <w:r w:rsidRPr="00F76CF9">
        <w:t xml:space="preserve"> </w:t>
      </w:r>
      <w:r w:rsidRPr="00F76CF9">
        <w:rPr>
          <w:spacing w:val="-4"/>
        </w:rPr>
        <w:t>at which the mutual Mn-Bi diffusion coefficient is high, to create MnBi</w:t>
      </w:r>
      <w:r w:rsidRPr="00F76CF9">
        <w:t xml:space="preserve"> </w:t>
      </w:r>
      <w:r w:rsidRPr="00F76CF9">
        <w:rPr>
          <w:spacing w:val="-4"/>
        </w:rPr>
        <w:t>phase without the appearance of high-temperature paramagnetic phase</w:t>
      </w:r>
      <w:r w:rsidRPr="00F76CF9">
        <w:t xml:space="preserve"> </w:t>
      </w:r>
      <w:r w:rsidRPr="00F76CF9">
        <w:rPr>
          <w:spacing w:val="-2"/>
        </w:rPr>
        <w:t>of Mn</w:t>
      </w:r>
      <w:r w:rsidRPr="00F76CF9">
        <w:rPr>
          <w:spacing w:val="-2"/>
          <w:vertAlign w:val="subscript"/>
        </w:rPr>
        <w:t>1.08</w:t>
      </w:r>
      <w:r w:rsidRPr="00F76CF9">
        <w:rPr>
          <w:spacing w:val="-2"/>
        </w:rPr>
        <w:t>Bi. Figure 10 shows the phase evolution of prepared ribbons</w:t>
      </w:r>
      <w:r w:rsidRPr="00F76CF9">
        <w:t xml:space="preserve"> annealed at 300℃ for 3 h. The LTP contents were increased and are </w:t>
      </w:r>
      <w:r w:rsidRPr="00F76CF9">
        <w:rPr>
          <w:spacing w:val="2"/>
        </w:rPr>
        <w:t xml:space="preserve">74 wt%, </w:t>
      </w:r>
      <w:r w:rsidR="007C4835" w:rsidRPr="00F76CF9">
        <w:rPr>
          <w:spacing w:val="2"/>
        </w:rPr>
        <w:t>65.8</w:t>
      </w:r>
      <w:r w:rsidRPr="00F76CF9">
        <w:rPr>
          <w:spacing w:val="2"/>
        </w:rPr>
        <w:t xml:space="preserve"> wt%, 72.13 wt%, 70.65 wt%, and 72.94 wt% for th</w:t>
      </w:r>
      <w:r w:rsidRPr="00F76CF9">
        <w:t xml:space="preserve">e </w:t>
      </w:r>
      <w:r w:rsidRPr="00F76CF9">
        <w:rPr>
          <w:spacing w:val="2"/>
        </w:rPr>
        <w:t>annealed ribbons with x = 0 wt%, 2.5 wt%, 5.0 wt%, 7.5 wt%, and</w:t>
      </w:r>
      <w:r w:rsidRPr="00F76CF9">
        <w:t xml:space="preserve"> </w:t>
      </w:r>
      <w:r w:rsidRPr="00F76CF9">
        <w:rPr>
          <w:spacing w:val="-2"/>
        </w:rPr>
        <w:t>10.0 wt%, respectively. It is worthy to note that during the annealing</w:t>
      </w:r>
      <w:r w:rsidRPr="00F76CF9">
        <w:t xml:space="preserve"> there are no additional phase appeared.  </w:t>
      </w:r>
    </w:p>
    <w:p w14:paraId="051D3A7F" w14:textId="77777777" w:rsidR="00292432" w:rsidRPr="00F76CF9" w:rsidRDefault="00292432" w:rsidP="00292432">
      <w:pPr>
        <w:pStyle w:val="JMMM-Content"/>
      </w:pPr>
      <w:r w:rsidRPr="00F76CF9">
        <w:t xml:space="preserve">The hysteresis loops of the annealed ribbons measured with the </w:t>
      </w:r>
      <w:r w:rsidRPr="00F76CF9">
        <w:rPr>
          <w:spacing w:val="-2"/>
        </w:rPr>
        <w:t>maximal measuring magnetic field of 30 kOe are shown in Figure 11,</w:t>
      </w:r>
      <w:r w:rsidRPr="00F76CF9">
        <w:t xml:space="preserve"> </w:t>
      </w:r>
      <w:r w:rsidRPr="00F76CF9">
        <w:rPr>
          <w:spacing w:val="-2"/>
        </w:rPr>
        <w:t>the M</w:t>
      </w:r>
      <w:r w:rsidRPr="00F76CF9">
        <w:rPr>
          <w:spacing w:val="-2"/>
          <w:vertAlign w:val="subscript"/>
        </w:rPr>
        <w:t>sat</w:t>
      </w:r>
      <w:r w:rsidRPr="00F76CF9">
        <w:rPr>
          <w:spacing w:val="-2"/>
        </w:rPr>
        <w:t>, iH</w:t>
      </w:r>
      <w:r w:rsidRPr="00F76CF9">
        <w:rPr>
          <w:spacing w:val="-2"/>
          <w:vertAlign w:val="subscript"/>
        </w:rPr>
        <w:t>c</w:t>
      </w:r>
      <w:r w:rsidRPr="00F76CF9">
        <w:rPr>
          <w:spacing w:val="-2"/>
        </w:rPr>
        <w:t xml:space="preserve"> and (BH)</w:t>
      </w:r>
      <w:r w:rsidRPr="00F76CF9">
        <w:rPr>
          <w:spacing w:val="-2"/>
          <w:vertAlign w:val="subscript"/>
        </w:rPr>
        <w:t xml:space="preserve">max </w:t>
      </w:r>
      <w:r w:rsidRPr="00F76CF9">
        <w:rPr>
          <w:spacing w:val="-2"/>
        </w:rPr>
        <w:t>of these annealed ribbons are 63.0 emu∙g</w:t>
      </w:r>
      <w:r w:rsidRPr="00F76CF9">
        <w:rPr>
          <w:spacing w:val="-2"/>
          <w:vertAlign w:val="superscript"/>
        </w:rPr>
        <w:t>‒1</w:t>
      </w:r>
      <w:r w:rsidRPr="00F76CF9">
        <w:rPr>
          <w:spacing w:val="-2"/>
        </w:rPr>
        <w:t xml:space="preserve">, </w:t>
      </w:r>
      <w:r w:rsidRPr="00F76CF9">
        <w:rPr>
          <w:spacing w:val="2"/>
        </w:rPr>
        <w:t>54.6 emu∙g</w:t>
      </w:r>
      <w:r w:rsidRPr="00F76CF9">
        <w:rPr>
          <w:spacing w:val="2"/>
          <w:vertAlign w:val="superscript"/>
        </w:rPr>
        <w:t>‒1</w:t>
      </w:r>
      <w:r w:rsidRPr="00F76CF9">
        <w:rPr>
          <w:spacing w:val="2"/>
        </w:rPr>
        <w:t>, 50.6 emu∙g</w:t>
      </w:r>
      <w:r w:rsidRPr="00F76CF9">
        <w:rPr>
          <w:spacing w:val="2"/>
          <w:vertAlign w:val="superscript"/>
        </w:rPr>
        <w:t>‒1</w:t>
      </w:r>
      <w:r w:rsidRPr="00F76CF9">
        <w:rPr>
          <w:spacing w:val="2"/>
        </w:rPr>
        <w:t>, 47.3 emu∙g</w:t>
      </w:r>
      <w:r w:rsidRPr="00F76CF9">
        <w:rPr>
          <w:spacing w:val="2"/>
          <w:vertAlign w:val="superscript"/>
        </w:rPr>
        <w:t>‒1</w:t>
      </w:r>
      <w:r w:rsidRPr="00F76CF9">
        <w:rPr>
          <w:spacing w:val="2"/>
        </w:rPr>
        <w:t>, 43.3 emu∙g</w:t>
      </w:r>
      <w:r w:rsidRPr="00F76CF9">
        <w:rPr>
          <w:spacing w:val="2"/>
          <w:vertAlign w:val="superscript"/>
        </w:rPr>
        <w:t>‒1</w:t>
      </w:r>
      <w:r w:rsidRPr="00F76CF9">
        <w:rPr>
          <w:spacing w:val="2"/>
        </w:rPr>
        <w:t xml:space="preserve">, </w:t>
      </w:r>
      <w:bookmarkStart w:id="23" w:name="_Hlk211331165"/>
      <w:r w:rsidRPr="00F76CF9">
        <w:rPr>
          <w:spacing w:val="2"/>
        </w:rPr>
        <w:t>3.1 kOe,</w:t>
      </w:r>
      <w:r w:rsidRPr="00F76CF9">
        <w:t xml:space="preserve"> 4.2 kOe, 5.1 kOe, 5.2 kOe, </w:t>
      </w:r>
      <w:bookmarkEnd w:id="23"/>
      <w:r w:rsidRPr="00F76CF9">
        <w:t xml:space="preserve">6.7 kOe and 2.86 MGOe, 3.64 MGOe, 2.59 MGOe, 2.04 MGOe, 2.11 MGOe for x = 0.0, 2.5, 5.0, 7.5, and 10.0, respectively. </w:t>
      </w:r>
    </w:p>
    <w:p w14:paraId="79617598" w14:textId="67FAFEED" w:rsidR="00197B4F" w:rsidRPr="00F76CF9" w:rsidRDefault="00197B4F" w:rsidP="00D30C05">
      <w:pPr>
        <w:pStyle w:val="JMMM-Content"/>
      </w:pPr>
      <w:r w:rsidRPr="00F76CF9">
        <w:rPr>
          <w:spacing w:val="-4"/>
        </w:rPr>
        <w:t>In comparison with the literature data reported, our value of M</w:t>
      </w:r>
      <w:r w:rsidRPr="00F76CF9">
        <w:rPr>
          <w:spacing w:val="-4"/>
          <w:vertAlign w:val="subscript"/>
        </w:rPr>
        <w:t xml:space="preserve">sat </w:t>
      </w:r>
      <w:r w:rsidRPr="00F76CF9">
        <w:rPr>
          <w:spacing w:val="-4"/>
        </w:rPr>
        <w:t>=</w:t>
      </w:r>
      <w:r w:rsidRPr="00F76CF9">
        <w:t xml:space="preserve"> 54.6 emu</w:t>
      </w:r>
      <w:r w:rsidR="00B1448A" w:rsidRPr="00F76CF9">
        <w:t>∙</w:t>
      </w:r>
      <w:r w:rsidRPr="00F76CF9">
        <w:t>g</w:t>
      </w:r>
      <w:r w:rsidR="00B1448A" w:rsidRPr="00F76CF9">
        <w:rPr>
          <w:vertAlign w:val="superscript"/>
        </w:rPr>
        <w:t>‒1</w:t>
      </w:r>
      <w:r w:rsidRPr="00F76CF9">
        <w:t xml:space="preserve"> for Mn</w:t>
      </w:r>
      <w:r w:rsidRPr="00F76CF9">
        <w:rPr>
          <w:vertAlign w:val="subscript"/>
        </w:rPr>
        <w:t>52.5</w:t>
      </w:r>
      <w:r w:rsidRPr="00F76CF9">
        <w:t>Cr</w:t>
      </w:r>
      <w:r w:rsidRPr="00F76CF9">
        <w:rPr>
          <w:vertAlign w:val="subscript"/>
        </w:rPr>
        <w:t>2.5</w:t>
      </w:r>
      <w:r w:rsidRPr="00F76CF9">
        <w:t>Bi</w:t>
      </w:r>
      <w:r w:rsidRPr="00F76CF9">
        <w:rPr>
          <w:vertAlign w:val="subscript"/>
        </w:rPr>
        <w:t>45</w:t>
      </w:r>
      <w:r w:rsidRPr="00F76CF9">
        <w:t xml:space="preserve"> ribbon is comparable with the 54.2 </w:t>
      </w:r>
      <w:r w:rsidR="00B1448A" w:rsidRPr="00F76CF9">
        <w:rPr>
          <w:spacing w:val="-2"/>
        </w:rPr>
        <w:t>emu∙g</w:t>
      </w:r>
      <w:r w:rsidR="00B1448A" w:rsidRPr="00F76CF9">
        <w:rPr>
          <w:spacing w:val="-2"/>
          <w:vertAlign w:val="superscript"/>
        </w:rPr>
        <w:t>‒1</w:t>
      </w:r>
      <w:r w:rsidR="002C6C73" w:rsidRPr="00F76CF9">
        <w:rPr>
          <w:spacing w:val="-2"/>
        </w:rPr>
        <w:t xml:space="preserve"> </w:t>
      </w:r>
      <w:r w:rsidRPr="00F76CF9">
        <w:rPr>
          <w:spacing w:val="-2"/>
        </w:rPr>
        <w:t>of M</w:t>
      </w:r>
      <w:r w:rsidRPr="00F76CF9">
        <w:rPr>
          <w:spacing w:val="-2"/>
          <w:vertAlign w:val="subscript"/>
        </w:rPr>
        <w:t xml:space="preserve">sat </w:t>
      </w:r>
      <w:r w:rsidRPr="00F76CF9">
        <w:rPr>
          <w:spacing w:val="-2"/>
        </w:rPr>
        <w:t xml:space="preserve">reported in </w:t>
      </w:r>
      <w:r w:rsidR="002C6C73" w:rsidRPr="00F76CF9">
        <w:rPr>
          <w:spacing w:val="-2"/>
        </w:rPr>
        <w:t>[</w:t>
      </w:r>
      <w:r w:rsidRPr="00F76CF9">
        <w:rPr>
          <w:spacing w:val="-2"/>
        </w:rPr>
        <w:t>22</w:t>
      </w:r>
      <w:r w:rsidR="002C6C73" w:rsidRPr="00F76CF9">
        <w:rPr>
          <w:spacing w:val="-2"/>
        </w:rPr>
        <w:t>]</w:t>
      </w:r>
      <w:r w:rsidRPr="00F76CF9">
        <w:rPr>
          <w:spacing w:val="-2"/>
        </w:rPr>
        <w:t xml:space="preserve"> for the ribbon Mn</w:t>
      </w:r>
      <w:r w:rsidRPr="00F76CF9">
        <w:rPr>
          <w:spacing w:val="-2"/>
          <w:vertAlign w:val="subscript"/>
        </w:rPr>
        <w:t>47</w:t>
      </w:r>
      <w:r w:rsidRPr="00F76CF9">
        <w:rPr>
          <w:spacing w:val="-2"/>
        </w:rPr>
        <w:t>Bi</w:t>
      </w:r>
      <w:r w:rsidRPr="00F76CF9">
        <w:rPr>
          <w:spacing w:val="-2"/>
          <w:vertAlign w:val="subscript"/>
        </w:rPr>
        <w:t>50</w:t>
      </w:r>
      <w:r w:rsidRPr="00F76CF9">
        <w:rPr>
          <w:spacing w:val="-2"/>
        </w:rPr>
        <w:t>Cr</w:t>
      </w:r>
      <w:r w:rsidRPr="00F76CF9">
        <w:rPr>
          <w:spacing w:val="-2"/>
          <w:vertAlign w:val="subscript"/>
        </w:rPr>
        <w:t xml:space="preserve">3 </w:t>
      </w:r>
      <w:r w:rsidRPr="00F76CF9">
        <w:rPr>
          <w:spacing w:val="-2"/>
        </w:rPr>
        <w:t>melt-spun</w:t>
      </w:r>
      <w:r w:rsidRPr="00F76CF9">
        <w:t xml:space="preserve"> </w:t>
      </w:r>
      <w:r w:rsidRPr="00F76CF9">
        <w:rPr>
          <w:spacing w:val="-2"/>
        </w:rPr>
        <w:t>at the wheel speed of 19 m</w:t>
      </w:r>
      <w:r w:rsidR="00B1448A" w:rsidRPr="00F76CF9">
        <w:rPr>
          <w:spacing w:val="-2"/>
        </w:rPr>
        <w:t>∙</w:t>
      </w:r>
      <w:r w:rsidRPr="00F76CF9">
        <w:rPr>
          <w:spacing w:val="-2"/>
        </w:rPr>
        <w:t>s</w:t>
      </w:r>
      <w:r w:rsidR="00B1448A" w:rsidRPr="00F76CF9">
        <w:rPr>
          <w:spacing w:val="-2"/>
          <w:vertAlign w:val="superscript"/>
        </w:rPr>
        <w:t>‒1</w:t>
      </w:r>
      <w:r w:rsidRPr="00F76CF9">
        <w:rPr>
          <w:spacing w:val="-2"/>
        </w:rPr>
        <w:t xml:space="preserve">. </w:t>
      </w:r>
      <w:bookmarkEnd w:id="20"/>
      <w:r w:rsidRPr="00F76CF9">
        <w:rPr>
          <w:spacing w:val="-2"/>
        </w:rPr>
        <w:t>The sketch in Fig</w:t>
      </w:r>
      <w:r w:rsidR="00B1448A" w:rsidRPr="00F76CF9">
        <w:rPr>
          <w:spacing w:val="-2"/>
        </w:rPr>
        <w:t>ure</w:t>
      </w:r>
      <w:r w:rsidRPr="00F76CF9">
        <w:rPr>
          <w:spacing w:val="-2"/>
        </w:rPr>
        <w:t xml:space="preserve"> 11 illustrates the</w:t>
      </w:r>
      <w:r w:rsidRPr="00F76CF9">
        <w:t xml:space="preserve"> </w:t>
      </w:r>
      <w:r w:rsidRPr="00F76CF9">
        <w:rPr>
          <w:spacing w:val="-2"/>
        </w:rPr>
        <w:t xml:space="preserve">nearly linear changes by the slope of </w:t>
      </w:r>
      <w:r w:rsidR="00B1448A" w:rsidRPr="00F76CF9">
        <w:rPr>
          <w:spacing w:val="-2"/>
        </w:rPr>
        <w:t>‒</w:t>
      </w:r>
      <w:r w:rsidRPr="00F76CF9">
        <w:rPr>
          <w:spacing w:val="-2"/>
        </w:rPr>
        <w:t>1.7 emu</w:t>
      </w:r>
      <w:r w:rsidR="00B1448A" w:rsidRPr="00F76CF9">
        <w:rPr>
          <w:spacing w:val="-2"/>
        </w:rPr>
        <w:t>∙</w:t>
      </w:r>
      <w:r w:rsidRPr="00F76CF9">
        <w:rPr>
          <w:spacing w:val="-2"/>
        </w:rPr>
        <w:t>g</w:t>
      </w:r>
      <w:r w:rsidR="00B1448A" w:rsidRPr="00F76CF9">
        <w:rPr>
          <w:spacing w:val="-2"/>
        </w:rPr>
        <w:t>‒</w:t>
      </w:r>
      <w:r w:rsidR="00B1448A" w:rsidRPr="00F76CF9">
        <w:rPr>
          <w:spacing w:val="-2"/>
          <w:vertAlign w:val="superscript"/>
        </w:rPr>
        <w:t>1</w:t>
      </w:r>
      <w:r w:rsidR="00B1448A" w:rsidRPr="00F76CF9">
        <w:rPr>
          <w:spacing w:val="-2"/>
        </w:rPr>
        <w:t>∙</w:t>
      </w:r>
      <w:r w:rsidRPr="00F76CF9">
        <w:rPr>
          <w:spacing w:val="-2"/>
        </w:rPr>
        <w:t>x%</w:t>
      </w:r>
      <w:r w:rsidR="00B1448A" w:rsidRPr="00F76CF9">
        <w:rPr>
          <w:spacing w:val="-2"/>
          <w:vertAlign w:val="superscript"/>
        </w:rPr>
        <w:t>‒1</w:t>
      </w:r>
      <w:r w:rsidRPr="00F76CF9">
        <w:rPr>
          <w:spacing w:val="-2"/>
        </w:rPr>
        <w:t xml:space="preserve"> for M</w:t>
      </w:r>
      <w:r w:rsidRPr="00F76CF9">
        <w:rPr>
          <w:spacing w:val="-2"/>
          <w:vertAlign w:val="subscript"/>
        </w:rPr>
        <w:t xml:space="preserve">sat </w:t>
      </w:r>
      <w:r w:rsidRPr="00F76CF9">
        <w:rPr>
          <w:spacing w:val="-2"/>
        </w:rPr>
        <w:t>and</w:t>
      </w:r>
      <w:r w:rsidRPr="00F76CF9">
        <w:t xml:space="preserve"> +1.8 kOe</w:t>
      </w:r>
      <w:r w:rsidR="00B1448A" w:rsidRPr="00F76CF9">
        <w:t>∙</w:t>
      </w:r>
      <w:r w:rsidRPr="00F76CF9">
        <w:t>x%</w:t>
      </w:r>
      <w:r w:rsidR="00B1448A" w:rsidRPr="00F76CF9">
        <w:rPr>
          <w:vertAlign w:val="superscript"/>
        </w:rPr>
        <w:t>‒1</w:t>
      </w:r>
      <w:r w:rsidRPr="00F76CF9">
        <w:t xml:space="preserve"> for H</w:t>
      </w:r>
      <w:r w:rsidRPr="00F76CF9">
        <w:rPr>
          <w:vertAlign w:val="subscript"/>
        </w:rPr>
        <w:t>c</w:t>
      </w:r>
      <w:r w:rsidRPr="00F76CF9">
        <w:t xml:space="preserve"> caused by varying x values of doped Cr. </w:t>
      </w:r>
    </w:p>
    <w:p w14:paraId="2AE93ADC" w14:textId="6785BB69" w:rsidR="00197B4F" w:rsidRPr="00F76CF9" w:rsidRDefault="00197B4F" w:rsidP="00D30C05">
      <w:pPr>
        <w:pStyle w:val="JMMM-Content"/>
      </w:pPr>
      <w:r w:rsidRPr="00F76CF9">
        <w:rPr>
          <w:spacing w:val="-2"/>
        </w:rPr>
        <w:t>One emphasizes the role of mutuality between the results of DFT</w:t>
      </w:r>
      <w:r w:rsidRPr="00F76CF9">
        <w:t xml:space="preserve"> calculation and the experimental ones in discussing the opportunity </w:t>
      </w:r>
      <w:r w:rsidRPr="00F76CF9">
        <w:rPr>
          <w:spacing w:val="-2"/>
        </w:rPr>
        <w:t>of Cr doping for improving the magnetic performance of MnBi melt-</w:t>
      </w:r>
      <w:r w:rsidRPr="00F76CF9">
        <w:t xml:space="preserve">spun ribbons. First of all, it is worthy to note that the volume of unit </w:t>
      </w:r>
      <w:r w:rsidRPr="00F76CF9">
        <w:rPr>
          <w:spacing w:val="-2"/>
        </w:rPr>
        <w:t>cell is reduced by doping Cr atoms (see Tab</w:t>
      </w:r>
      <w:r w:rsidR="00B1448A" w:rsidRPr="00F76CF9">
        <w:rPr>
          <w:spacing w:val="-2"/>
        </w:rPr>
        <w:t>le</w:t>
      </w:r>
      <w:r w:rsidRPr="00F76CF9">
        <w:rPr>
          <w:spacing w:val="-2"/>
        </w:rPr>
        <w:t xml:space="preserve"> 1) with the rate of about</w:t>
      </w:r>
      <w:r w:rsidRPr="00F76CF9">
        <w:t xml:space="preserve"> </w:t>
      </w:r>
      <w:r w:rsidRPr="00F76CF9">
        <w:rPr>
          <w:spacing w:val="2"/>
        </w:rPr>
        <w:t>0.963</w:t>
      </w:r>
      <w:r w:rsidR="00B1448A" w:rsidRPr="00F76CF9">
        <w:rPr>
          <w:spacing w:val="2"/>
        </w:rPr>
        <w:t xml:space="preserve"> Å</w:t>
      </w:r>
      <w:r w:rsidR="00B1448A" w:rsidRPr="00F76CF9">
        <w:rPr>
          <w:spacing w:val="2"/>
          <w:vertAlign w:val="superscript"/>
        </w:rPr>
        <w:t>3</w:t>
      </w:r>
      <w:r w:rsidR="00B1448A" w:rsidRPr="00F76CF9">
        <w:rPr>
          <w:spacing w:val="2"/>
        </w:rPr>
        <w:t>∙x%</w:t>
      </w:r>
      <w:r w:rsidR="00B1448A" w:rsidRPr="00F76CF9">
        <w:rPr>
          <w:spacing w:val="2"/>
          <w:vertAlign w:val="superscript"/>
        </w:rPr>
        <w:t>‒1</w:t>
      </w:r>
      <w:r w:rsidR="00B1448A" w:rsidRPr="00F76CF9">
        <w:rPr>
          <w:spacing w:val="2"/>
        </w:rPr>
        <w:t>.</w:t>
      </w:r>
      <w:r w:rsidRPr="00F76CF9">
        <w:rPr>
          <w:spacing w:val="2"/>
        </w:rPr>
        <w:t xml:space="preserve"> This reduction of unit cell volume strengthens the</w:t>
      </w:r>
      <w:r w:rsidRPr="00F76CF9">
        <w:t xml:space="preserve"> </w:t>
      </w:r>
      <w:r w:rsidRPr="00F76CF9">
        <w:rPr>
          <w:spacing w:val="-2"/>
        </w:rPr>
        <w:t>interaction between atoms and is suggested to improve the magneto-</w:t>
      </w:r>
      <w:r w:rsidRPr="00F76CF9">
        <w:t>crystalline anisotropy energy K</w:t>
      </w:r>
      <w:r w:rsidRPr="00F76CF9">
        <w:rPr>
          <w:vertAlign w:val="subscript"/>
        </w:rPr>
        <w:t>a</w:t>
      </w:r>
      <w:r w:rsidRPr="00F76CF9">
        <w:t xml:space="preserve"> and just the intrinsic coercivity as </w:t>
      </w:r>
      <w:r w:rsidRPr="00F76CF9">
        <w:rPr>
          <w:spacing w:val="-2"/>
        </w:rPr>
        <w:t>observed experimentally. Concerning the spontaneous magnetization</w:t>
      </w:r>
      <w:r w:rsidRPr="00F76CF9">
        <w:t xml:space="preserve"> </w:t>
      </w:r>
      <w:r w:rsidRPr="00F76CF9">
        <w:rPr>
          <w:spacing w:val="4"/>
        </w:rPr>
        <w:t>M</w:t>
      </w:r>
      <w:r w:rsidRPr="00F76CF9">
        <w:rPr>
          <w:spacing w:val="4"/>
          <w:vertAlign w:val="subscript"/>
        </w:rPr>
        <w:t>sp</w:t>
      </w:r>
      <w:r w:rsidRPr="00F76CF9">
        <w:rPr>
          <w:spacing w:val="4"/>
        </w:rPr>
        <w:t xml:space="preserve"> one understood that this value can be increased or decreased</w:t>
      </w:r>
      <w:r w:rsidRPr="00F76CF9">
        <w:t xml:space="preserve"> depending on the complex interaction between all the atoms leading </w:t>
      </w:r>
      <w:r w:rsidRPr="00F76CF9">
        <w:rPr>
          <w:spacing w:val="2"/>
        </w:rPr>
        <w:t>to the complex dependence of the ferromagnetism on the distance</w:t>
      </w:r>
      <w:r w:rsidRPr="00F76CF9">
        <w:t xml:space="preserve"> </w:t>
      </w:r>
      <w:r w:rsidRPr="00F76CF9">
        <w:rPr>
          <w:spacing w:val="-6"/>
        </w:rPr>
        <w:t xml:space="preserve">between atoms as observed on the Bethe-Slater curve </w:t>
      </w:r>
      <w:r w:rsidR="002C6C73" w:rsidRPr="00F76CF9">
        <w:rPr>
          <w:spacing w:val="-6"/>
        </w:rPr>
        <w:t>[</w:t>
      </w:r>
      <w:r w:rsidRPr="00F76CF9">
        <w:rPr>
          <w:rStyle w:val="FootnoteReference"/>
          <w:spacing w:val="-6"/>
          <w:sz w:val="18"/>
          <w:szCs w:val="18"/>
          <w:vertAlign w:val="baseline"/>
        </w:rPr>
        <w:fldChar w:fldCharType="begin" w:fldLock="1"/>
      </w:r>
      <w:r w:rsidRPr="00F76CF9">
        <w:rPr>
          <w:spacing w:val="-6"/>
        </w:rPr>
        <w:instrText>ADDIN CSL_CITATION {"citationItems":[{"id":"ITEM-1","itemData":{"DOI":"https://doi.org/10.1016/S0079-6425(99)00002-X","ISSN":"0079-6425","abstract":"This review seeks to summarize the recent developments in the synthesis, structural characterization, properties, and applications in the fields of amorphous, bulk amorphous, and nanocrystalline soft magnetic materials. Conventional physical metallurgical approaches to improving soft ferromagnetic properties have relied on the optimization of chemical and microstructural features. Within the last decade, the development and rapid increase in research of nanocrystalline materials has shown that through proper modifications, revolutionary contributions can be made to better materials</w:instrText>
      </w:r>
      <w:r w:rsidRPr="00F76CF9">
        <w:rPr>
          <w:rFonts w:hint="eastAsia"/>
          <w:spacing w:val="-6"/>
        </w:rPr>
        <w:instrText>’</w:instrText>
      </w:r>
      <w:r w:rsidRPr="00F76CF9">
        <w:rPr>
          <w:spacing w:val="-6"/>
        </w:rPr>
        <w:instrText xml:space="preserve"> properties. A wide range of materials</w:instrText>
      </w:r>
      <w:r w:rsidRPr="00F76CF9">
        <w:rPr>
          <w:rFonts w:hint="eastAsia"/>
          <w:spacing w:val="-6"/>
        </w:rPr>
        <w:instrText>’</w:instrText>
      </w:r>
      <w:r w:rsidRPr="00F76CF9">
        <w:rPr>
          <w:spacing w:val="-6"/>
        </w:rPr>
        <w:instrText xml:space="preserve"> properties are examined in this review, including: kinetics and thermodynamics, structure, microstructure, and intrinsic and extrinsic magnetic properties.","author":[{"dropping-particle":"","family":"McHenry","given":"Michael E","non-dropping-particle":"","parse-names":false,"suffix":""},{"dropping-particle":"","family":"Willard","given":"Matthew A","non-dropping-particle":"","parse-names":false,"suffix":""},{"dropping-particle":"","family":"Laughlin","given":"David E","non-dropping-particle":"","parse-names":false,"suffix":""}],"container-title":"Progress in Materials Science","id":"ITEM-1","issue":"4","issued":{"date-parts":[["1999"]]},"page":"291-433","title":"Amorphous and nanocrystalline materials for applications as soft magnets","type":"article-journal","volume":"44"},"uris":["http://www.mendeley.com/documents/?uuid=ae416c8e-60fd-4d5f-97c0-e4fdc86724f4"]}],"mendeley":{"formattedCitation":"&lt;sup&gt;32&lt;/sup&gt;","plainTextFormattedCitation":"32","previouslyFormattedCitation":"&lt;sup&gt;32&lt;/sup&gt;"},"properties":{"noteIndex":0},"schema":"https://github.com/citation-style-language/schema/raw/master/csl-citation.json"}</w:instrText>
      </w:r>
      <w:r w:rsidRPr="00F76CF9">
        <w:rPr>
          <w:rStyle w:val="FootnoteReference"/>
          <w:spacing w:val="-6"/>
          <w:sz w:val="18"/>
          <w:szCs w:val="18"/>
          <w:vertAlign w:val="baseline"/>
        </w:rPr>
        <w:fldChar w:fldCharType="separate"/>
      </w:r>
      <w:r w:rsidRPr="00F76CF9">
        <w:rPr>
          <w:spacing w:val="-6"/>
        </w:rPr>
        <w:t>35</w:t>
      </w:r>
      <w:r w:rsidRPr="00F76CF9">
        <w:rPr>
          <w:rStyle w:val="FootnoteReference"/>
          <w:spacing w:val="-6"/>
          <w:sz w:val="18"/>
          <w:szCs w:val="18"/>
          <w:vertAlign w:val="baseline"/>
        </w:rPr>
        <w:fldChar w:fldCharType="end"/>
      </w:r>
      <w:r w:rsidR="002C6C73" w:rsidRPr="00F76CF9">
        <w:rPr>
          <w:spacing w:val="-6"/>
        </w:rPr>
        <w:t>]</w:t>
      </w:r>
      <w:r w:rsidRPr="00F76CF9">
        <w:rPr>
          <w:spacing w:val="-6"/>
        </w:rPr>
        <w:t xml:space="preserve">.  Moreover, as </w:t>
      </w:r>
      <w:r w:rsidRPr="00F76CF9">
        <w:rPr>
          <w:spacing w:val="-4"/>
        </w:rPr>
        <w:t xml:space="preserve">discussed in </w:t>
      </w:r>
      <w:r w:rsidR="002C6C73" w:rsidRPr="00F76CF9">
        <w:rPr>
          <w:spacing w:val="-4"/>
        </w:rPr>
        <w:t>[</w:t>
      </w:r>
      <w:r w:rsidRPr="00F76CF9">
        <w:rPr>
          <w:rStyle w:val="FootnoteReference"/>
          <w:spacing w:val="-4"/>
          <w:sz w:val="18"/>
          <w:szCs w:val="18"/>
          <w:vertAlign w:val="baseline"/>
        </w:rPr>
        <w:fldChar w:fldCharType="begin" w:fldLock="1"/>
      </w:r>
      <w:r w:rsidRPr="00F76CF9">
        <w:rPr>
          <w:spacing w:val="-4"/>
        </w:rPr>
        <w:instrText>ADDIN CSL_CITATION {"citationItems":[{"id":"ITEM-1","itemData":{"DOI":"10.1063/1.4948933","ISSN":"0003-6951","abstract":"The high-temperature ferromagnet MnBi continues to receive attention as a candidate to replace rare-earth-containing permanent magnets in applications above room temperature. This is due to a high Curie temperature, large magnetic moments, and a coercivity that increases with temperature. The synthesis of MnBi also allows for crystals that are free of interstitial Mn, enabling more direct access to the key interactions underlying the physical properties of binary Mn-based ferromagnets. In this work, we use inelastic neutron scattering to measure the spin waves of MnBi in order to characterize the magnetic exchange at low temperature. Consistent with the spin reorientation that occurs below 140 K, we do not observe a spin gap in this system above our experimental resolution. A Heisenberg model was fit to the spin wave data in order to characterize the long-range nature of the exchange. It was found that interactions up to sixth nearest neighbor are required to fully parametrize the spin waves. Surprisingly, the nearest-neighbor term is antiferromagnetic, and the realization of a ferromagnetic ground state relies on the more numerous ferromagnetic terms beyond nearest neighbor, suggesting that the ferromagnetic ground state arises as a consequence of the long-ranged interactions in the system.","author":[{"dropping-particle":"","family":"Williams","given":"T J","non-dropping-particle":"","parse-names":false,"suffix":""},{"dropping-particle":"","family":"Taylor","given":"A E","non-dropping-particle":"","parse-names":false,"suffix":""},{"dropping-particle":"","family":"Christianson","given":"A D","non-dropping-particle":"","parse-names":false,"suffix":""},{"dropping-particle":"","family":"Hahn","given":"S E","non-dropping-particle":"","parse-names":false,"suffix":""},{"dropping-particle":"","family":"Fishman","given":"R S","non-dropping-particle":"","parse-names":false,"suffix":""},{"dropping-particle":"","family":"Parker","given":"D S","non-dropping-particle":"","parse-names":false,"suffix":""},{"dropping-particle":"","family":"McGuire","given":"M A","non-dropping-particle":"","parse-names":false,"suffix":""},{"dropping-particle":"","family":"Sales","given":"B C","non-dropping-particle":"","parse-names":false,"suffix":""},{"dropping-particle":"","family":"Lumsden","given":"M D","non-dropping-particle":"","parse-names":false,"suffix":""}],"container-title":"Applied Physics Letters","id":"ITEM-1","issue":"19","issued":{"date-parts":[["2016","5","9"]]},"page":"192403","title":"Extended magnetic exchange interactions in the high-temperature ferromagnet MnBi","type":"article-journal","volume":"108"},"uris":["http://www.mendeley.com/documents/?uuid=b7ac48b5-2051-4f18-9d60-04bafc6c0b31"]}],"mendeley":{"formattedCitation":"&lt;sup&gt;33&lt;/sup&gt;","plainTextFormattedCitation":"33","previouslyFormattedCitation":"&lt;sup&gt;33&lt;/sup&gt;"},"properties":{"noteIndex":0},"schema":"https://github.com/citation-style-language/schema/raw/master/csl-citation.json"}</w:instrText>
      </w:r>
      <w:r w:rsidRPr="00F76CF9">
        <w:rPr>
          <w:rStyle w:val="FootnoteReference"/>
          <w:spacing w:val="-4"/>
          <w:sz w:val="18"/>
          <w:szCs w:val="18"/>
          <w:vertAlign w:val="baseline"/>
        </w:rPr>
        <w:fldChar w:fldCharType="separate"/>
      </w:r>
      <w:r w:rsidRPr="00F76CF9">
        <w:rPr>
          <w:spacing w:val="-4"/>
        </w:rPr>
        <w:t>35</w:t>
      </w:r>
      <w:r w:rsidRPr="00F76CF9">
        <w:rPr>
          <w:rStyle w:val="FootnoteReference"/>
          <w:spacing w:val="-4"/>
          <w:sz w:val="18"/>
          <w:szCs w:val="18"/>
          <w:vertAlign w:val="baseline"/>
        </w:rPr>
        <w:fldChar w:fldCharType="end"/>
      </w:r>
      <w:r w:rsidR="002C6C73" w:rsidRPr="00F76CF9">
        <w:rPr>
          <w:spacing w:val="-4"/>
        </w:rPr>
        <w:t>]</w:t>
      </w:r>
      <w:r w:rsidRPr="00F76CF9">
        <w:rPr>
          <w:spacing w:val="-4"/>
        </w:rPr>
        <w:t xml:space="preserve"> the ferromagnetic ground state arises as a consequence of the long-ranged interactions and the unit cell magnetization of MnBi</w:t>
      </w:r>
      <w:r w:rsidRPr="00F76CF9">
        <w:t xml:space="preserve"> </w:t>
      </w:r>
      <w:r w:rsidRPr="00F76CF9">
        <w:rPr>
          <w:spacing w:val="-8"/>
        </w:rPr>
        <w:t>is resulted from six terms of exchange interaction. All these evidences prove</w:t>
      </w:r>
      <w:r w:rsidRPr="00F76CF9">
        <w:rPr>
          <w:spacing w:val="-6"/>
        </w:rPr>
        <w:t xml:space="preserve"> </w:t>
      </w:r>
      <w:r w:rsidRPr="00F76CF9">
        <w:rPr>
          <w:spacing w:val="-2"/>
        </w:rPr>
        <w:t>that the Cr doping can cause complicated change of M</w:t>
      </w:r>
      <w:r w:rsidRPr="00F76CF9">
        <w:rPr>
          <w:spacing w:val="-2"/>
          <w:vertAlign w:val="subscript"/>
        </w:rPr>
        <w:t>sp</w:t>
      </w:r>
      <w:r w:rsidRPr="00F76CF9">
        <w:rPr>
          <w:spacing w:val="-2"/>
        </w:rPr>
        <w:t xml:space="preserve"> that can b</w:t>
      </w:r>
      <w:r w:rsidRPr="00F76CF9">
        <w:t xml:space="preserve">e </w:t>
      </w:r>
      <w:r w:rsidRPr="00F76CF9">
        <w:rPr>
          <w:spacing w:val="-6"/>
        </w:rPr>
        <w:t>increased or decreased as discussed above in the section 3.1. More deta</w:t>
      </w:r>
      <w:r w:rsidRPr="00F76CF9">
        <w:t>il calculation shows that the M</w:t>
      </w:r>
      <w:r w:rsidRPr="00F76CF9">
        <w:rPr>
          <w:vertAlign w:val="subscript"/>
        </w:rPr>
        <w:t>sp</w:t>
      </w:r>
      <w:r w:rsidRPr="00F76CF9">
        <w:t xml:space="preserve"> of Cr-doped MnBi is decreased (see Tab</w:t>
      </w:r>
      <w:r w:rsidR="002C6C73" w:rsidRPr="00F76CF9">
        <w:t>le</w:t>
      </w:r>
      <w:r w:rsidRPr="00F76CF9">
        <w:t xml:space="preserve"> 2) and the experimental results support this tendency.</w:t>
      </w:r>
    </w:p>
    <w:p w14:paraId="1B92DF49" w14:textId="77777777" w:rsidR="00D30C05" w:rsidRPr="00F76CF9" w:rsidRDefault="00D30C05" w:rsidP="001547A7">
      <w:pPr>
        <w:pStyle w:val="JMMM-Content"/>
      </w:pPr>
    </w:p>
    <w:p w14:paraId="5083E077" w14:textId="5261A7CB" w:rsidR="00197B4F" w:rsidRPr="00F76CF9" w:rsidRDefault="00197B4F" w:rsidP="00D30C05">
      <w:pPr>
        <w:pStyle w:val="JMMM-Heading1"/>
      </w:pPr>
      <w:r w:rsidRPr="00F76CF9">
        <w:t xml:space="preserve">4. </w:t>
      </w:r>
      <w:r w:rsidR="00D30C05" w:rsidRPr="00F76CF9">
        <w:tab/>
      </w:r>
      <w:r w:rsidRPr="00F76CF9">
        <w:t>Conclusions</w:t>
      </w:r>
    </w:p>
    <w:p w14:paraId="6B42B28E" w14:textId="77777777" w:rsidR="00D30C05" w:rsidRPr="00F76CF9" w:rsidRDefault="00D30C05" w:rsidP="001547A7">
      <w:pPr>
        <w:pStyle w:val="JMMM-Content"/>
        <w:rPr>
          <w:bCs/>
        </w:rPr>
      </w:pPr>
    </w:p>
    <w:p w14:paraId="6E470733" w14:textId="6071F4CA" w:rsidR="00197B4F" w:rsidRPr="00F76CF9" w:rsidRDefault="00197B4F" w:rsidP="00D30C05">
      <w:pPr>
        <w:pStyle w:val="JMMM-Content"/>
      </w:pPr>
      <w:r w:rsidRPr="00F76CF9">
        <w:rPr>
          <w:spacing w:val="-4"/>
        </w:rPr>
        <w:t>We systematically investigate the effects of chromium (Cr) dopin</w:t>
      </w:r>
      <w:r w:rsidRPr="00F76CF9">
        <w:t xml:space="preserve">g </w:t>
      </w:r>
      <w:r w:rsidRPr="00F76CF9">
        <w:rPr>
          <w:spacing w:val="4"/>
        </w:rPr>
        <w:t>on the intrinsic and extrinsic magnetic behaviors of MnBi-based</w:t>
      </w:r>
      <w:r w:rsidRPr="00F76CF9">
        <w:t xml:space="preserve"> </w:t>
      </w:r>
      <w:r w:rsidRPr="00F76CF9">
        <w:rPr>
          <w:spacing w:val="-2"/>
        </w:rPr>
        <w:t>alloys and melt-spun ribbons. Our findings combine the results of the first-principles density functional theory (DFT) calculations with the</w:t>
      </w:r>
      <w:r w:rsidRPr="00F76CF9">
        <w:t xml:space="preserve"> </w:t>
      </w:r>
      <w:r w:rsidRPr="00F76CF9">
        <w:rPr>
          <w:spacing w:val="2"/>
        </w:rPr>
        <w:t>experimental characterizations. Theoretically, phonon dispersion</w:t>
      </w:r>
      <w:r w:rsidRPr="00F76CF9">
        <w:t xml:space="preserve"> </w:t>
      </w:r>
      <w:r w:rsidRPr="00F76CF9">
        <w:rPr>
          <w:spacing w:val="2"/>
        </w:rPr>
        <w:t>simulations confirm that all Cr-doped MnBi structures exhibit no</w:t>
      </w:r>
      <w:r w:rsidRPr="00F76CF9">
        <w:t xml:space="preserve"> </w:t>
      </w:r>
      <w:r w:rsidRPr="00F76CF9">
        <w:rPr>
          <w:spacing w:val="-2"/>
        </w:rPr>
        <w:t>imaginary frequencies, indicating their dynamic stability. Formation</w:t>
      </w:r>
      <w:r w:rsidRPr="00F76CF9">
        <w:t xml:space="preserve"> energy calculations further demonstrate that Cr atoms preferentially </w:t>
      </w:r>
      <w:r w:rsidRPr="00F76CF9">
        <w:rPr>
          <w:spacing w:val="-6"/>
        </w:rPr>
        <w:t>substitute Mn rather than occupy interstitial sites, leading to modifications</w:t>
      </w:r>
      <w:r w:rsidRPr="00F76CF9">
        <w:t xml:space="preserve"> </w:t>
      </w:r>
      <w:r w:rsidRPr="00F76CF9">
        <w:rPr>
          <w:spacing w:val="-2"/>
        </w:rPr>
        <w:t xml:space="preserve">in the local magnetic environment. The DFT results indicate that the </w:t>
      </w:r>
      <w:r w:rsidRPr="00F76CF9">
        <w:t>m</w:t>
      </w:r>
      <w:r w:rsidRPr="00F76CF9">
        <w:rPr>
          <w:spacing w:val="-6"/>
        </w:rPr>
        <w:t xml:space="preserve">agnetic behavior in MnBi primarily originates from the Mn 3d orbitals. </w:t>
      </w:r>
      <w:r w:rsidRPr="00F76CF9">
        <w:rPr>
          <w:spacing w:val="4"/>
        </w:rPr>
        <w:t>Including Cr can significantly alter the spin and orbital magnetic</w:t>
      </w:r>
      <w:r w:rsidRPr="00F76CF9">
        <w:t xml:space="preserve"> moments. Notably, all doped samples maintain their ferromagnetic </w:t>
      </w:r>
      <w:r w:rsidRPr="00F76CF9">
        <w:rPr>
          <w:spacing w:val="2"/>
        </w:rPr>
        <w:t>nature but doping with a small amount of Cr (e.g., 5 at%) tends t</w:t>
      </w:r>
      <w:r w:rsidRPr="00F76CF9">
        <w:t xml:space="preserve">o </w:t>
      </w:r>
      <w:r w:rsidRPr="00F76CF9">
        <w:rPr>
          <w:spacing w:val="-4"/>
        </w:rPr>
        <w:t>enhance the overall magnetic moment, while a higher concentration of</w:t>
      </w:r>
      <w:r w:rsidRPr="00F76CF9">
        <w:t xml:space="preserve"> </w:t>
      </w:r>
      <w:r w:rsidRPr="00F76CF9">
        <w:rPr>
          <w:spacing w:val="-2"/>
        </w:rPr>
        <w:t>Cr (e.g., 10 at%) results in a slight decrease. On the experimental side,</w:t>
      </w:r>
      <w:r w:rsidRPr="00F76CF9">
        <w:t xml:space="preserve"> X</w:t>
      </w:r>
      <w:r w:rsidRPr="00F76CF9">
        <w:rPr>
          <w:spacing w:val="-2"/>
        </w:rPr>
        <w:t>-ray diffraction (XRD) patterns reveal the incorporation of Cr atoms</w:t>
      </w:r>
      <w:r w:rsidRPr="00F76CF9">
        <w:t xml:space="preserve"> </w:t>
      </w:r>
      <w:r w:rsidRPr="00F76CF9">
        <w:rPr>
          <w:spacing w:val="-2"/>
        </w:rPr>
        <w:t>into the lattice of MnBi, causing a slight effect on the interation within</w:t>
      </w:r>
      <w:r w:rsidRPr="00F76CF9">
        <w:t xml:space="preserve"> </w:t>
      </w:r>
      <w:r w:rsidRPr="00F76CF9">
        <w:rPr>
          <w:spacing w:val="-2"/>
        </w:rPr>
        <w:t>the unit cell, leading to a minor reduction in the Curie temperature T</w:t>
      </w:r>
      <w:r w:rsidRPr="00F76CF9">
        <w:rPr>
          <w:spacing w:val="-2"/>
          <w:vertAlign w:val="subscript"/>
        </w:rPr>
        <w:t>c</w:t>
      </w:r>
      <w:r w:rsidRPr="00F76CF9">
        <w:rPr>
          <w:spacing w:val="-2"/>
        </w:rPr>
        <w:t>.</w:t>
      </w:r>
      <w:r w:rsidRPr="00F76CF9">
        <w:t xml:space="preserve"> Moreover, Cr doping has refined the grain size D and increased the </w:t>
      </w:r>
      <w:r w:rsidRPr="00F76CF9">
        <w:rPr>
          <w:spacing w:val="-6"/>
        </w:rPr>
        <w:t>coercivity field H</w:t>
      </w:r>
      <w:r w:rsidRPr="00F76CF9">
        <w:rPr>
          <w:spacing w:val="-6"/>
          <w:vertAlign w:val="subscript"/>
        </w:rPr>
        <w:t>c</w:t>
      </w:r>
      <w:r w:rsidRPr="00F76CF9">
        <w:rPr>
          <w:spacing w:val="-6"/>
        </w:rPr>
        <w:t>. The predicted increase in spotaneoius magnetization</w:t>
      </w:r>
      <w:r w:rsidRPr="00F76CF9">
        <w:t xml:space="preserve"> </w:t>
      </w:r>
      <w:r w:rsidRPr="00F76CF9">
        <w:rPr>
          <w:spacing w:val="-2"/>
        </w:rPr>
        <w:t>M</w:t>
      </w:r>
      <w:r w:rsidRPr="00F76CF9">
        <w:rPr>
          <w:spacing w:val="-2"/>
          <w:vertAlign w:val="subscript"/>
        </w:rPr>
        <w:t>sp</w:t>
      </w:r>
      <w:r w:rsidRPr="00F76CF9">
        <w:rPr>
          <w:spacing w:val="-2"/>
        </w:rPr>
        <w:t xml:space="preserve"> from DFT calculation has not been observed in practice, limiting</w:t>
      </w:r>
      <w:r w:rsidRPr="00F76CF9">
        <w:t xml:space="preserve"> </w:t>
      </w:r>
      <w:r w:rsidRPr="00F76CF9">
        <w:rPr>
          <w:spacing w:val="-4"/>
        </w:rPr>
        <w:t>the magnetic energy product (BH)</w:t>
      </w:r>
      <w:r w:rsidRPr="00F76CF9">
        <w:rPr>
          <w:spacing w:val="-4"/>
          <w:vertAlign w:val="subscript"/>
        </w:rPr>
        <w:softHyphen/>
        <w:t>max</w:t>
      </w:r>
      <w:r w:rsidR="002C6C73" w:rsidRPr="00F76CF9">
        <w:rPr>
          <w:spacing w:val="-4"/>
          <w:vertAlign w:val="subscript"/>
        </w:rPr>
        <w:t xml:space="preserve"> </w:t>
      </w:r>
      <w:r w:rsidRPr="00F76CF9">
        <w:rPr>
          <w:spacing w:val="-4"/>
        </w:rPr>
        <w:t>and necessitating further research</w:t>
      </w:r>
      <w:r w:rsidRPr="00F76CF9">
        <w:rPr>
          <w:spacing w:val="-2"/>
        </w:rPr>
        <w:t xml:space="preserve"> to improve the magnetic performance of Cr-doped MnBi in</w:t>
      </w:r>
      <w:r w:rsidRPr="00F76CF9">
        <w:t xml:space="preserve"> the near future.</w:t>
      </w:r>
    </w:p>
    <w:p w14:paraId="35EC24CB" w14:textId="77777777" w:rsidR="00197B4F" w:rsidRPr="00F76CF9" w:rsidRDefault="00197B4F" w:rsidP="001547A7">
      <w:pPr>
        <w:pStyle w:val="JMMM-Content"/>
      </w:pPr>
    </w:p>
    <w:p w14:paraId="3F4C3D90" w14:textId="77777777" w:rsidR="00197B4F" w:rsidRPr="00F76CF9" w:rsidRDefault="00197B4F" w:rsidP="00D30C05">
      <w:pPr>
        <w:pStyle w:val="JMMM-Heading1"/>
      </w:pPr>
      <w:r w:rsidRPr="00F76CF9">
        <w:t>Acknowledgment</w:t>
      </w:r>
    </w:p>
    <w:p w14:paraId="184CC3DB" w14:textId="77777777" w:rsidR="001547A7" w:rsidRPr="00F76CF9" w:rsidRDefault="001547A7" w:rsidP="001547A7">
      <w:pPr>
        <w:pStyle w:val="JMMM-Content"/>
        <w:rPr>
          <w:spacing w:val="6"/>
        </w:rPr>
      </w:pPr>
    </w:p>
    <w:p w14:paraId="6AE29188" w14:textId="2CDE7588" w:rsidR="00197B4F" w:rsidRPr="00F76CF9" w:rsidRDefault="00197B4F" w:rsidP="00D30C05">
      <w:pPr>
        <w:pStyle w:val="JMMM-Content"/>
      </w:pPr>
      <w:r w:rsidRPr="00F76CF9">
        <w:rPr>
          <w:spacing w:val="6"/>
        </w:rPr>
        <w:t>We are grateful to acknowledge the financial support of the</w:t>
      </w:r>
      <w:r w:rsidRPr="00F76CF9">
        <w:t xml:space="preserve"> Vietnamese Ministry of Science and Technology (MOST) under the project NĐT/CN/21/25.</w:t>
      </w:r>
    </w:p>
    <w:p w14:paraId="45CCFFC5" w14:textId="77777777" w:rsidR="00197B4F" w:rsidRPr="00F76CF9" w:rsidRDefault="00197B4F" w:rsidP="00D30C05">
      <w:pPr>
        <w:pStyle w:val="JMMM-Heading1"/>
      </w:pPr>
      <w:r w:rsidRPr="00F76CF9">
        <w:lastRenderedPageBreak/>
        <w:t>Declaration of interests</w:t>
      </w:r>
    </w:p>
    <w:p w14:paraId="2AB7C1F8" w14:textId="77777777" w:rsidR="00D30C05" w:rsidRPr="00F76CF9" w:rsidRDefault="00D30C05" w:rsidP="001547A7">
      <w:pPr>
        <w:pStyle w:val="JMMM-Content"/>
        <w:spacing w:line="240" w:lineRule="auto"/>
        <w:rPr>
          <w:rFonts w:ascii="Segoe UI Symbol" w:hAnsi="Segoe UI Symbol" w:cs="Segoe UI Symbol"/>
        </w:rPr>
      </w:pPr>
    </w:p>
    <w:p w14:paraId="499306D7" w14:textId="77777777" w:rsidR="00197B4F" w:rsidRPr="00F76CF9" w:rsidRDefault="00197B4F" w:rsidP="00D30C05">
      <w:pPr>
        <w:pStyle w:val="JMMM-Content"/>
      </w:pPr>
      <w:r w:rsidRPr="00F76CF9">
        <w:rPr>
          <w:spacing w:val="-2"/>
        </w:rPr>
        <w:t>Truong Xuan Nguyen reports financial support was provided b</w:t>
      </w:r>
      <w:r w:rsidRPr="00F76CF9">
        <w:t xml:space="preserve">y Vietnamese Ministry of Science and Technology. If there are other authors, they declare that they have no known competing financial </w:t>
      </w:r>
      <w:r w:rsidRPr="00F76CF9">
        <w:rPr>
          <w:spacing w:val="-4"/>
        </w:rPr>
        <w:t>interests or personal relationships that could have appeared to influence</w:t>
      </w:r>
      <w:r w:rsidRPr="00F76CF9">
        <w:t xml:space="preserve"> the work reported in this paper.</w:t>
      </w:r>
    </w:p>
    <w:p w14:paraId="287A3648" w14:textId="77777777" w:rsidR="00197B4F" w:rsidRPr="00F76CF9" w:rsidRDefault="00197B4F" w:rsidP="00197B4F">
      <w:pPr>
        <w:pStyle w:val="JMMM-Content"/>
      </w:pPr>
    </w:p>
    <w:p w14:paraId="439BDC05" w14:textId="77777777" w:rsidR="00197B4F" w:rsidRPr="00F76CF9" w:rsidRDefault="00197B4F" w:rsidP="00D30C05">
      <w:pPr>
        <w:pStyle w:val="JMMM-Heading1"/>
      </w:pPr>
      <w:r w:rsidRPr="00F76CF9">
        <w:t>References</w:t>
      </w:r>
    </w:p>
    <w:p w14:paraId="0B565596" w14:textId="77777777" w:rsidR="00D30C05" w:rsidRPr="00F76CF9" w:rsidRDefault="00D30C05" w:rsidP="00C540A4">
      <w:pPr>
        <w:pStyle w:val="JMMM-Content"/>
        <w:spacing w:line="240" w:lineRule="auto"/>
        <w:rPr>
          <w:b/>
          <w:bCs/>
        </w:rPr>
      </w:pPr>
    </w:p>
    <w:p w14:paraId="4D547F49" w14:textId="2D05B764" w:rsidR="00197B4F" w:rsidRPr="00F76CF9" w:rsidRDefault="00D30C05" w:rsidP="00D30C05">
      <w:pPr>
        <w:pStyle w:val="JMMM-Reference"/>
      </w:pPr>
      <w:r w:rsidRPr="00F76CF9">
        <w:t>[</w:t>
      </w:r>
      <w:r w:rsidR="00197B4F" w:rsidRPr="00F76CF9">
        <w:fldChar w:fldCharType="begin" w:fldLock="1"/>
      </w:r>
      <w:r w:rsidR="00197B4F" w:rsidRPr="00F76CF9">
        <w:instrText xml:space="preserve">ADDIN Mendeley Bibliography CSL_BIBLIOGRAPHY </w:instrText>
      </w:r>
      <w:r w:rsidR="00197B4F" w:rsidRPr="00F76CF9">
        <w:fldChar w:fldCharType="separate"/>
      </w:r>
      <w:r w:rsidR="00197B4F" w:rsidRPr="00F76CF9">
        <w:t>1</w:t>
      </w:r>
      <w:r w:rsidRPr="00F76CF9">
        <w:t xml:space="preserve">] </w:t>
      </w:r>
      <w:r w:rsidR="00197B4F" w:rsidRPr="00F76CF9">
        <w:tab/>
      </w:r>
      <w:r w:rsidR="001547A7" w:rsidRPr="00F76CF9">
        <w:t xml:space="preserve">K. </w:t>
      </w:r>
      <w:r w:rsidR="00197B4F" w:rsidRPr="00F76CF9">
        <w:t>Ding</w:t>
      </w:r>
      <w:r w:rsidR="001547A7" w:rsidRPr="00F76CF9">
        <w:t>,</w:t>
      </w:r>
      <w:r w:rsidR="00197B4F" w:rsidRPr="00F76CF9">
        <w:t xml:space="preserve"> </w:t>
      </w:r>
      <w:r w:rsidR="001547A7" w:rsidRPr="00F76CF9">
        <w:t>"</w:t>
      </w:r>
      <w:r w:rsidR="00197B4F" w:rsidRPr="00F76CF9">
        <w:t>The rare earth magnet industry and rare earth price in China</w:t>
      </w:r>
      <w:r w:rsidR="001547A7" w:rsidRPr="00F76CF9">
        <w:t>,"</w:t>
      </w:r>
      <w:r w:rsidR="00197B4F" w:rsidRPr="00F76CF9">
        <w:t xml:space="preserve"> </w:t>
      </w:r>
      <w:r w:rsidR="001547A7" w:rsidRPr="00F76CF9">
        <w:t>T</w:t>
      </w:r>
      <w:r w:rsidR="001547A7" w:rsidRPr="00F76CF9">
        <w:rPr>
          <w:i/>
          <w:iCs/>
        </w:rPr>
        <w:t>he European Physical Journal Conferences,</w:t>
      </w:r>
      <w:r w:rsidR="00197B4F" w:rsidRPr="00F76CF9">
        <w:rPr>
          <w:i/>
          <w:iCs/>
        </w:rPr>
        <w:t xml:space="preserve"> </w:t>
      </w:r>
      <w:r w:rsidR="001547A7" w:rsidRPr="00F76CF9">
        <w:t xml:space="preserve">vol. </w:t>
      </w:r>
      <w:r w:rsidR="00197B4F" w:rsidRPr="00F76CF9">
        <w:t>75</w:t>
      </w:r>
      <w:r w:rsidR="001547A7" w:rsidRPr="00F76CF9">
        <w:t xml:space="preserve">, p. </w:t>
      </w:r>
      <w:r w:rsidR="00C421D4" w:rsidRPr="00F76CF9">
        <w:t>04005</w:t>
      </w:r>
      <w:r w:rsidR="001547A7" w:rsidRPr="00F76CF9">
        <w:t>, 2014.</w:t>
      </w:r>
    </w:p>
    <w:p w14:paraId="3DA3FAB2" w14:textId="64C22E71" w:rsidR="00197B4F" w:rsidRPr="00F76CF9" w:rsidRDefault="00D30C05" w:rsidP="00D30C05">
      <w:pPr>
        <w:pStyle w:val="JMMM-Reference"/>
      </w:pPr>
      <w:r w:rsidRPr="00F76CF9">
        <w:t>[</w:t>
      </w:r>
      <w:r w:rsidR="00197B4F" w:rsidRPr="00F76CF9">
        <w:t>2</w:t>
      </w:r>
      <w:r w:rsidRPr="00F76CF9">
        <w:t xml:space="preserve">] </w:t>
      </w:r>
      <w:r w:rsidR="00197B4F" w:rsidRPr="00F76CF9">
        <w:tab/>
      </w:r>
      <w:r w:rsidR="001547A7" w:rsidRPr="00F76CF9">
        <w:rPr>
          <w:spacing w:val="-6"/>
        </w:rPr>
        <w:t xml:space="preserve">E. </w:t>
      </w:r>
      <w:r w:rsidR="00197B4F" w:rsidRPr="00F76CF9">
        <w:rPr>
          <w:spacing w:val="-6"/>
        </w:rPr>
        <w:t xml:space="preserve">Adams, </w:t>
      </w:r>
      <w:r w:rsidR="001547A7" w:rsidRPr="00F76CF9">
        <w:rPr>
          <w:spacing w:val="-6"/>
        </w:rPr>
        <w:t xml:space="preserve">W. M. </w:t>
      </w:r>
      <w:r w:rsidR="00197B4F" w:rsidRPr="00F76CF9">
        <w:rPr>
          <w:spacing w:val="-6"/>
        </w:rPr>
        <w:t xml:space="preserve">Hubbard, </w:t>
      </w:r>
      <w:r w:rsidR="001547A7" w:rsidRPr="00F76CF9">
        <w:rPr>
          <w:spacing w:val="-6"/>
        </w:rPr>
        <w:t xml:space="preserve">and A. M. </w:t>
      </w:r>
      <w:r w:rsidR="00197B4F" w:rsidRPr="00F76CF9">
        <w:rPr>
          <w:spacing w:val="-6"/>
        </w:rPr>
        <w:t>Syeles</w:t>
      </w:r>
      <w:r w:rsidR="001547A7" w:rsidRPr="00F76CF9">
        <w:rPr>
          <w:spacing w:val="-6"/>
        </w:rPr>
        <w:t>,</w:t>
      </w:r>
      <w:r w:rsidR="00197B4F" w:rsidRPr="00F76CF9">
        <w:rPr>
          <w:spacing w:val="-6"/>
        </w:rPr>
        <w:t xml:space="preserve"> </w:t>
      </w:r>
      <w:r w:rsidR="001547A7" w:rsidRPr="00F76CF9">
        <w:rPr>
          <w:spacing w:val="-6"/>
        </w:rPr>
        <w:t>"</w:t>
      </w:r>
      <w:r w:rsidR="00197B4F" w:rsidRPr="00F76CF9">
        <w:rPr>
          <w:spacing w:val="-6"/>
        </w:rPr>
        <w:t xml:space="preserve">A New </w:t>
      </w:r>
      <w:r w:rsidR="001547A7" w:rsidRPr="00F76CF9">
        <w:rPr>
          <w:spacing w:val="-6"/>
        </w:rPr>
        <w:t>permanen</w:t>
      </w:r>
      <w:r w:rsidR="001547A7" w:rsidRPr="00F76CF9">
        <w:t>t magnet from powdered manganese bismuthid</w:t>
      </w:r>
      <w:r w:rsidR="00197B4F" w:rsidRPr="00F76CF9">
        <w:t>e</w:t>
      </w:r>
      <w:r w:rsidR="001547A7" w:rsidRPr="00F76CF9">
        <w:t xml:space="preserve">, </w:t>
      </w:r>
      <w:r w:rsidR="001547A7" w:rsidRPr="00F76CF9">
        <w:rPr>
          <w:i/>
          <w:iCs/>
        </w:rPr>
        <w:t>Journal of Applied Physics</w:t>
      </w:r>
      <w:r w:rsidR="001547A7" w:rsidRPr="00F76CF9">
        <w:t xml:space="preserve">, </w:t>
      </w:r>
      <w:r w:rsidR="00C421D4" w:rsidRPr="00F76CF9">
        <w:t xml:space="preserve">vol. 23, pp. </w:t>
      </w:r>
      <w:r w:rsidR="00197B4F" w:rsidRPr="00F76CF9">
        <w:t>1207</w:t>
      </w:r>
      <w:r w:rsidR="00C421D4" w:rsidRPr="00F76CF9">
        <w:t>-1211,</w:t>
      </w:r>
      <w:r w:rsidR="00197B4F" w:rsidRPr="00F76CF9">
        <w:t xml:space="preserve"> </w:t>
      </w:r>
      <w:r w:rsidR="001547A7" w:rsidRPr="00F76CF9">
        <w:t>1952</w:t>
      </w:r>
      <w:r w:rsidR="00C421D4" w:rsidRPr="00F76CF9">
        <w:t>.</w:t>
      </w:r>
    </w:p>
    <w:p w14:paraId="56D55D13" w14:textId="5F96D9BB" w:rsidR="00197B4F" w:rsidRPr="00F76CF9" w:rsidRDefault="00D30C05" w:rsidP="00D30C05">
      <w:pPr>
        <w:pStyle w:val="JMMM-Reference"/>
      </w:pPr>
      <w:r w:rsidRPr="00F76CF9">
        <w:t>[</w:t>
      </w:r>
      <w:r w:rsidR="00197B4F" w:rsidRPr="00F76CF9">
        <w:t>3</w:t>
      </w:r>
      <w:r w:rsidRPr="00F76CF9">
        <w:t>]</w:t>
      </w:r>
      <w:r w:rsidR="00197B4F" w:rsidRPr="00F76CF9">
        <w:t xml:space="preserve">  </w:t>
      </w:r>
      <w:r w:rsidR="00716DFE" w:rsidRPr="00F76CF9">
        <w:tab/>
      </w:r>
      <w:r w:rsidR="00197B4F" w:rsidRPr="00F76CF9">
        <w:rPr>
          <w:spacing w:val="-4"/>
        </w:rPr>
        <w:t>J . Cui, J. P. Choi, G. Li, E. Polikarpov, J. Darsell, M. J. Kramer,</w:t>
      </w:r>
      <w:r w:rsidR="00197B4F" w:rsidRPr="00F76CF9">
        <w:t xml:space="preserve"> N. A. Zarkevich, L. L. Wang, D. D. Johnson, M. Marinescu, </w:t>
      </w:r>
      <w:r w:rsidR="00197B4F" w:rsidRPr="00F76CF9">
        <w:rPr>
          <w:spacing w:val="-4"/>
        </w:rPr>
        <w:t xml:space="preserve">Q. Z. Huang, H. Wu, N. V. Vuong, and J. P. Liu, </w:t>
      </w:r>
      <w:r w:rsidR="00716DFE" w:rsidRPr="00F76CF9">
        <w:rPr>
          <w:spacing w:val="-4"/>
        </w:rPr>
        <w:t>"</w:t>
      </w:r>
      <w:r w:rsidR="00197B4F" w:rsidRPr="00F76CF9">
        <w:rPr>
          <w:spacing w:val="-4"/>
        </w:rPr>
        <w:t xml:space="preserve">Development </w:t>
      </w:r>
      <w:r w:rsidR="00197B4F" w:rsidRPr="00F76CF9">
        <w:t>o</w:t>
      </w:r>
      <w:r w:rsidR="00197B4F" w:rsidRPr="00F76CF9">
        <w:rPr>
          <w:spacing w:val="-6"/>
        </w:rPr>
        <w:t>f MnBi permanent magnet: Neutron diffraction of MnBi powder</w:t>
      </w:r>
      <w:r w:rsidR="00197B4F" w:rsidRPr="00F76CF9">
        <w:t xml:space="preserve">, </w:t>
      </w:r>
      <w:r w:rsidR="00716DFE" w:rsidRPr="00F76CF9">
        <w:rPr>
          <w:i/>
          <w:iCs/>
        </w:rPr>
        <w:t>Journal of Applied Physics</w:t>
      </w:r>
      <w:r w:rsidR="00197B4F" w:rsidRPr="00F76CF9">
        <w:t xml:space="preserve">, </w:t>
      </w:r>
      <w:r w:rsidR="00716DFE" w:rsidRPr="00F76CF9">
        <w:t xml:space="preserve">vol. </w:t>
      </w:r>
      <w:r w:rsidR="00197B4F" w:rsidRPr="00F76CF9">
        <w:t xml:space="preserve">115, </w:t>
      </w:r>
      <w:r w:rsidR="00716DFE" w:rsidRPr="00F76CF9">
        <w:t xml:space="preserve">p. </w:t>
      </w:r>
      <w:r w:rsidR="00197B4F" w:rsidRPr="00F76CF9">
        <w:t>17A743</w:t>
      </w:r>
      <w:r w:rsidR="00716DFE" w:rsidRPr="00F76CF9">
        <w:t xml:space="preserve">, </w:t>
      </w:r>
      <w:r w:rsidR="00197B4F" w:rsidRPr="00F76CF9">
        <w:t>2014</w:t>
      </w:r>
      <w:r w:rsidR="00716DFE" w:rsidRPr="00F76CF9">
        <w:t>.</w:t>
      </w:r>
    </w:p>
    <w:p w14:paraId="526076A5" w14:textId="1A905F43" w:rsidR="00197B4F" w:rsidRPr="00F76CF9" w:rsidRDefault="00D30C05" w:rsidP="00D30C05">
      <w:pPr>
        <w:pStyle w:val="JMMM-Reference"/>
      </w:pPr>
      <w:r w:rsidRPr="00F76CF9">
        <w:t>[</w:t>
      </w:r>
      <w:r w:rsidR="00197B4F" w:rsidRPr="00F76CF9">
        <w:t>4</w:t>
      </w:r>
      <w:r w:rsidRPr="00F76CF9">
        <w:t xml:space="preserve">] </w:t>
      </w:r>
      <w:r w:rsidR="00197B4F" w:rsidRPr="00F76CF9">
        <w:tab/>
      </w:r>
      <w:r w:rsidR="00716DFE" w:rsidRPr="00F76CF9">
        <w:t xml:space="preserve">J. </w:t>
      </w:r>
      <w:r w:rsidR="00197B4F" w:rsidRPr="00F76CF9">
        <w:t xml:space="preserve">Park, </w:t>
      </w:r>
      <w:r w:rsidR="00716DFE" w:rsidRPr="00F76CF9">
        <w:t xml:space="preserve">Y. K. </w:t>
      </w:r>
      <w:r w:rsidR="00197B4F" w:rsidRPr="00F76CF9">
        <w:t xml:space="preserve">Hong, </w:t>
      </w:r>
      <w:r w:rsidR="00716DFE" w:rsidRPr="00F76CF9">
        <w:t xml:space="preserve">J. </w:t>
      </w:r>
      <w:r w:rsidR="00197B4F" w:rsidRPr="00F76CF9">
        <w:t>Lee</w:t>
      </w:r>
      <w:r w:rsidR="00716DFE" w:rsidRPr="00F76CF9">
        <w:t>,</w:t>
      </w:r>
      <w:r w:rsidR="00197B4F" w:rsidRPr="00F76CF9">
        <w:t xml:space="preserve"> </w:t>
      </w:r>
      <w:r w:rsidR="00716DFE" w:rsidRPr="00F76CF9">
        <w:t xml:space="preserve">W. </w:t>
      </w:r>
      <w:r w:rsidR="00197B4F" w:rsidRPr="00F76CF9">
        <w:t xml:space="preserve">Lee, </w:t>
      </w:r>
      <w:r w:rsidR="00716DFE" w:rsidRPr="00F76CF9">
        <w:t xml:space="preserve">S. G. </w:t>
      </w:r>
      <w:r w:rsidR="00197B4F" w:rsidRPr="00F76CF9">
        <w:t xml:space="preserve">Kim, </w:t>
      </w:r>
      <w:r w:rsidR="00716DFE" w:rsidRPr="00F76CF9">
        <w:t xml:space="preserve">and C. J. </w:t>
      </w:r>
      <w:r w:rsidR="00197B4F" w:rsidRPr="00F76CF9">
        <w:t>Choi</w:t>
      </w:r>
      <w:r w:rsidR="00716DFE" w:rsidRPr="00F76CF9">
        <w:t xml:space="preserve">, </w:t>
      </w:r>
      <w:r w:rsidR="00716DFE" w:rsidRPr="00F76CF9">
        <w:rPr>
          <w:spacing w:val="-2"/>
        </w:rPr>
        <w:t>"</w:t>
      </w:r>
      <w:r w:rsidR="00197B4F" w:rsidRPr="00F76CF9">
        <w:rPr>
          <w:spacing w:val="-2"/>
        </w:rPr>
        <w:t xml:space="preserve">Electronic </w:t>
      </w:r>
      <w:r w:rsidR="00716DFE" w:rsidRPr="00F76CF9">
        <w:rPr>
          <w:spacing w:val="-2"/>
        </w:rPr>
        <w:t>structure and maximum energy product of</w:t>
      </w:r>
      <w:r w:rsidR="00197B4F" w:rsidRPr="00F76CF9">
        <w:rPr>
          <w:spacing w:val="-2"/>
        </w:rPr>
        <w:t xml:space="preserve"> MnBi</w:t>
      </w:r>
      <w:r w:rsidR="00716DFE" w:rsidRPr="00F76CF9">
        <w:rPr>
          <w:spacing w:val="-2"/>
        </w:rPr>
        <w:t>,"</w:t>
      </w:r>
      <w:r w:rsidR="00197B4F" w:rsidRPr="00F76CF9">
        <w:t xml:space="preserve"> </w:t>
      </w:r>
      <w:r w:rsidR="00197B4F" w:rsidRPr="00F76CF9">
        <w:rPr>
          <w:i/>
          <w:iCs/>
        </w:rPr>
        <w:t>Metals (Basel)</w:t>
      </w:r>
      <w:r w:rsidR="00716DFE" w:rsidRPr="00F76CF9">
        <w:t xml:space="preserve">, vol. </w:t>
      </w:r>
      <w:r w:rsidR="00197B4F" w:rsidRPr="00F76CF9">
        <w:t>4</w:t>
      </w:r>
      <w:r w:rsidR="00716DFE" w:rsidRPr="00F76CF9">
        <w:t xml:space="preserve">, no. </w:t>
      </w:r>
      <w:r w:rsidR="00197B4F" w:rsidRPr="00F76CF9">
        <w:t>3</w:t>
      </w:r>
      <w:r w:rsidR="00716DFE" w:rsidRPr="00F76CF9">
        <w:t xml:space="preserve">, pp. </w:t>
      </w:r>
      <w:r w:rsidR="00197B4F" w:rsidRPr="00F76CF9">
        <w:t>455-464</w:t>
      </w:r>
      <w:r w:rsidR="00716DFE" w:rsidRPr="00F76CF9">
        <w:t>, 2014.</w:t>
      </w:r>
    </w:p>
    <w:p w14:paraId="59B4827D" w14:textId="3FA1854A" w:rsidR="00197B4F" w:rsidRPr="00F76CF9" w:rsidRDefault="00D30C05" w:rsidP="00D30C05">
      <w:pPr>
        <w:pStyle w:val="JMMM-Reference"/>
      </w:pPr>
      <w:r w:rsidRPr="00F76CF9">
        <w:t>[</w:t>
      </w:r>
      <w:r w:rsidR="00197B4F" w:rsidRPr="00F76CF9">
        <w:t>5</w:t>
      </w:r>
      <w:r w:rsidRPr="00F76CF9">
        <w:t xml:space="preserve">] </w:t>
      </w:r>
      <w:r w:rsidR="00197B4F" w:rsidRPr="00F76CF9">
        <w:tab/>
      </w:r>
      <w:r w:rsidR="00716DFE" w:rsidRPr="00F76CF9">
        <w:rPr>
          <w:spacing w:val="-2"/>
        </w:rPr>
        <w:t xml:space="preserve">M. </w:t>
      </w:r>
      <w:r w:rsidR="00197B4F" w:rsidRPr="00F76CF9">
        <w:rPr>
          <w:spacing w:val="-2"/>
        </w:rPr>
        <w:t>Benaissa</w:t>
      </w:r>
      <w:r w:rsidR="00716DFE" w:rsidRPr="00F76CF9">
        <w:rPr>
          <w:spacing w:val="-2"/>
        </w:rPr>
        <w:t>,</w:t>
      </w:r>
      <w:r w:rsidR="00197B4F" w:rsidRPr="00F76CF9">
        <w:rPr>
          <w:spacing w:val="-2"/>
        </w:rPr>
        <w:t xml:space="preserve"> </w:t>
      </w:r>
      <w:r w:rsidR="00716DFE" w:rsidRPr="00F76CF9">
        <w:rPr>
          <w:spacing w:val="-2"/>
        </w:rPr>
        <w:t>"</w:t>
      </w:r>
      <w:r w:rsidR="00197B4F" w:rsidRPr="00F76CF9">
        <w:rPr>
          <w:spacing w:val="-2"/>
        </w:rPr>
        <w:t>Theoretical investigation of structural, energetic</w:t>
      </w:r>
      <w:r w:rsidR="00197B4F" w:rsidRPr="00F76CF9">
        <w:t xml:space="preserve"> a</w:t>
      </w:r>
      <w:r w:rsidR="00197B4F" w:rsidRPr="00F76CF9">
        <w:rPr>
          <w:spacing w:val="-2"/>
        </w:rPr>
        <w:t>nd magnetic properties of B2 type MnM alloys, DFT and data</w:t>
      </w:r>
      <w:r w:rsidR="00197B4F" w:rsidRPr="00F76CF9">
        <w:t xml:space="preserve"> </w:t>
      </w:r>
      <w:r w:rsidR="00197B4F" w:rsidRPr="00F76CF9">
        <w:rPr>
          <w:spacing w:val="-2"/>
        </w:rPr>
        <w:t>mining approach</w:t>
      </w:r>
      <w:r w:rsidR="00716DFE" w:rsidRPr="00F76CF9">
        <w:rPr>
          <w:spacing w:val="-2"/>
        </w:rPr>
        <w:t>,"</w:t>
      </w:r>
      <w:r w:rsidR="00197B4F" w:rsidRPr="00F76CF9">
        <w:rPr>
          <w:spacing w:val="-2"/>
        </w:rPr>
        <w:t xml:space="preserve"> </w:t>
      </w:r>
      <w:r w:rsidR="00716DFE" w:rsidRPr="00F76CF9">
        <w:rPr>
          <w:i/>
          <w:iCs/>
          <w:spacing w:val="-2"/>
        </w:rPr>
        <w:t>Computational Condensed Matter</w:t>
      </w:r>
      <w:r w:rsidR="00716DFE" w:rsidRPr="00F76CF9">
        <w:rPr>
          <w:spacing w:val="-2"/>
        </w:rPr>
        <w:t>,</w:t>
      </w:r>
      <w:r w:rsidR="00197B4F" w:rsidRPr="00F76CF9">
        <w:rPr>
          <w:spacing w:val="-2"/>
        </w:rPr>
        <w:t xml:space="preserve"> </w:t>
      </w:r>
      <w:r w:rsidR="00716DFE" w:rsidRPr="00F76CF9">
        <w:rPr>
          <w:spacing w:val="-2"/>
        </w:rPr>
        <w:t xml:space="preserve">vol. </w:t>
      </w:r>
      <w:r w:rsidR="00197B4F" w:rsidRPr="00F76CF9">
        <w:rPr>
          <w:spacing w:val="-2"/>
        </w:rPr>
        <w:t>31</w:t>
      </w:r>
      <w:r w:rsidR="00716DFE" w:rsidRPr="00F76CF9">
        <w:rPr>
          <w:spacing w:val="-2"/>
        </w:rPr>
        <w:t>,</w:t>
      </w:r>
      <w:r w:rsidR="00716DFE" w:rsidRPr="00F76CF9">
        <w:t xml:space="preserve"> p. </w:t>
      </w:r>
      <w:r w:rsidR="00197B4F" w:rsidRPr="00F76CF9">
        <w:t>e00656</w:t>
      </w:r>
      <w:r w:rsidR="00716DFE" w:rsidRPr="00F76CF9">
        <w:t>, 2022.</w:t>
      </w:r>
    </w:p>
    <w:p w14:paraId="7CFEDA7C" w14:textId="162244FC" w:rsidR="00197B4F" w:rsidRPr="00F76CF9" w:rsidRDefault="00D30C05" w:rsidP="00D30C05">
      <w:pPr>
        <w:pStyle w:val="JMMM-Reference"/>
        <w:rPr>
          <w:spacing w:val="-6"/>
        </w:rPr>
      </w:pPr>
      <w:r w:rsidRPr="00F76CF9">
        <w:t>[</w:t>
      </w:r>
      <w:r w:rsidR="00197B4F" w:rsidRPr="00F76CF9">
        <w:t>6</w:t>
      </w:r>
      <w:r w:rsidRPr="00F76CF9">
        <w:t xml:space="preserve">] </w:t>
      </w:r>
      <w:r w:rsidR="00197B4F" w:rsidRPr="00F76CF9">
        <w:tab/>
      </w:r>
      <w:r w:rsidR="00716DFE" w:rsidRPr="00F76CF9">
        <w:t xml:space="preserve">K. </w:t>
      </w:r>
      <w:r w:rsidR="00197B4F" w:rsidRPr="00F76CF9">
        <w:t xml:space="preserve">Anand, </w:t>
      </w:r>
      <w:r w:rsidR="00716DFE" w:rsidRPr="00F76CF9">
        <w:t xml:space="preserve">J. J. </w:t>
      </w:r>
      <w:r w:rsidR="00197B4F" w:rsidRPr="00F76CF9">
        <w:t xml:space="preserve">Pulikkotil, </w:t>
      </w:r>
      <w:r w:rsidR="00716DFE" w:rsidRPr="00F76CF9">
        <w:t>and S.</w:t>
      </w:r>
      <w:r w:rsidR="00197B4F" w:rsidRPr="00F76CF9">
        <w:t>Auluck</w:t>
      </w:r>
      <w:r w:rsidR="00716DFE" w:rsidRPr="00F76CF9">
        <w:t>,</w:t>
      </w:r>
      <w:r w:rsidR="00197B4F" w:rsidRPr="00F76CF9">
        <w:t xml:space="preserve"> </w:t>
      </w:r>
      <w:r w:rsidR="00716DFE" w:rsidRPr="00F76CF9">
        <w:t>"</w:t>
      </w:r>
      <w:r w:rsidR="00197B4F" w:rsidRPr="00F76CF9">
        <w:t xml:space="preserve">Effects of inter-site </w:t>
      </w:r>
      <w:r w:rsidR="00197B4F" w:rsidRPr="00F76CF9">
        <w:rPr>
          <w:spacing w:val="-4"/>
        </w:rPr>
        <w:t>chemical disorder on the magnetic properties of MnBi</w:t>
      </w:r>
      <w:r w:rsidR="00716DFE" w:rsidRPr="00F76CF9">
        <w:rPr>
          <w:spacing w:val="-4"/>
        </w:rPr>
        <w:t>,"</w:t>
      </w:r>
      <w:r w:rsidR="00197B4F" w:rsidRPr="00F76CF9">
        <w:rPr>
          <w:spacing w:val="-4"/>
        </w:rPr>
        <w:t xml:space="preserve"> </w:t>
      </w:r>
      <w:r w:rsidR="00716DFE" w:rsidRPr="00F76CF9">
        <w:rPr>
          <w:i/>
          <w:iCs/>
          <w:spacing w:val="-4"/>
        </w:rPr>
        <w:t>Journal</w:t>
      </w:r>
      <w:r w:rsidR="00716DFE" w:rsidRPr="00F76CF9">
        <w:rPr>
          <w:i/>
          <w:iCs/>
        </w:rPr>
        <w:t xml:space="preserve"> </w:t>
      </w:r>
      <w:r w:rsidR="00716DFE" w:rsidRPr="00F76CF9">
        <w:rPr>
          <w:i/>
          <w:iCs/>
          <w:spacing w:val="-6"/>
        </w:rPr>
        <w:t>of Magnetism and Magnetic Materials,</w:t>
      </w:r>
      <w:r w:rsidR="00197B4F" w:rsidRPr="00F76CF9">
        <w:rPr>
          <w:spacing w:val="-6"/>
        </w:rPr>
        <w:t xml:space="preserve"> </w:t>
      </w:r>
      <w:r w:rsidR="00716DFE" w:rsidRPr="00F76CF9">
        <w:rPr>
          <w:spacing w:val="-6"/>
        </w:rPr>
        <w:t xml:space="preserve">vol. </w:t>
      </w:r>
      <w:r w:rsidR="00197B4F" w:rsidRPr="00F76CF9">
        <w:rPr>
          <w:spacing w:val="-6"/>
        </w:rPr>
        <w:t>363</w:t>
      </w:r>
      <w:r w:rsidR="00716DFE" w:rsidRPr="00F76CF9">
        <w:rPr>
          <w:spacing w:val="-6"/>
        </w:rPr>
        <w:t xml:space="preserve">, pp. </w:t>
      </w:r>
      <w:r w:rsidR="00197B4F" w:rsidRPr="00F76CF9">
        <w:rPr>
          <w:spacing w:val="-6"/>
        </w:rPr>
        <w:t xml:space="preserve">18-20. </w:t>
      </w:r>
      <w:r w:rsidR="00716DFE" w:rsidRPr="00F76CF9">
        <w:rPr>
          <w:spacing w:val="-6"/>
        </w:rPr>
        <w:t>2014.</w:t>
      </w:r>
    </w:p>
    <w:p w14:paraId="5810C886" w14:textId="09B2CAA9" w:rsidR="00197B4F" w:rsidRPr="00F76CF9" w:rsidRDefault="00D30C05" w:rsidP="00D30C05">
      <w:pPr>
        <w:pStyle w:val="JMMM-Reference"/>
      </w:pPr>
      <w:r w:rsidRPr="00F76CF9">
        <w:t>[</w:t>
      </w:r>
      <w:r w:rsidR="00197B4F" w:rsidRPr="00F76CF9">
        <w:t>7</w:t>
      </w:r>
      <w:r w:rsidRPr="00F76CF9">
        <w:t xml:space="preserve">] </w:t>
      </w:r>
      <w:r w:rsidR="00197B4F" w:rsidRPr="00F76CF9">
        <w:tab/>
      </w:r>
      <w:r w:rsidR="00716DFE" w:rsidRPr="00F76CF9">
        <w:rPr>
          <w:spacing w:val="2"/>
        </w:rPr>
        <w:t xml:space="preserve">V. </w:t>
      </w:r>
      <w:r w:rsidR="00197B4F" w:rsidRPr="00F76CF9">
        <w:rPr>
          <w:spacing w:val="2"/>
        </w:rPr>
        <w:t>Seshu Bai,</w:t>
      </w:r>
      <w:r w:rsidR="00716DFE" w:rsidRPr="00F76CF9">
        <w:rPr>
          <w:spacing w:val="2"/>
        </w:rPr>
        <w:t>vand</w:t>
      </w:r>
      <w:r w:rsidR="00197B4F" w:rsidRPr="00F76CF9">
        <w:rPr>
          <w:spacing w:val="2"/>
        </w:rPr>
        <w:t xml:space="preserve"> </w:t>
      </w:r>
      <w:r w:rsidR="00716DFE" w:rsidRPr="00F76CF9">
        <w:rPr>
          <w:spacing w:val="2"/>
        </w:rPr>
        <w:t xml:space="preserve">T. </w:t>
      </w:r>
      <w:r w:rsidR="00197B4F" w:rsidRPr="00F76CF9">
        <w:rPr>
          <w:spacing w:val="2"/>
        </w:rPr>
        <w:t>Rajasekharan</w:t>
      </w:r>
      <w:r w:rsidR="00716DFE" w:rsidRPr="00F76CF9">
        <w:rPr>
          <w:spacing w:val="2"/>
        </w:rPr>
        <w:t>,</w:t>
      </w:r>
      <w:r w:rsidR="00197B4F" w:rsidRPr="00F76CF9">
        <w:rPr>
          <w:spacing w:val="2"/>
        </w:rPr>
        <w:t xml:space="preserve"> </w:t>
      </w:r>
      <w:r w:rsidR="00716DFE" w:rsidRPr="00F76CF9">
        <w:rPr>
          <w:spacing w:val="2"/>
        </w:rPr>
        <w:t>"</w:t>
      </w:r>
      <w:r w:rsidR="00197B4F" w:rsidRPr="00F76CF9">
        <w:rPr>
          <w:spacing w:val="2"/>
        </w:rPr>
        <w:t>Evidence of a critical Mn-</w:t>
      </w:r>
      <w:r w:rsidR="00197B4F" w:rsidRPr="00F76CF9">
        <w:t>Mn distance for the onset of ferromagnetism in NiAs type compounds</w:t>
      </w:r>
      <w:r w:rsidR="00C03B9A" w:rsidRPr="00F76CF9">
        <w:t>,"</w:t>
      </w:r>
      <w:r w:rsidR="00197B4F" w:rsidRPr="00F76CF9">
        <w:t xml:space="preserve"> </w:t>
      </w:r>
      <w:r w:rsidR="00C03B9A" w:rsidRPr="00F76CF9">
        <w:rPr>
          <w:i/>
          <w:iCs/>
        </w:rPr>
        <w:t>Journal of Magnetism and Magnetic Materials,</w:t>
      </w:r>
      <w:r w:rsidR="00197B4F" w:rsidRPr="00F76CF9">
        <w:t xml:space="preserve"> </w:t>
      </w:r>
      <w:r w:rsidR="00C03B9A" w:rsidRPr="00F76CF9">
        <w:t xml:space="preserve">vol. </w:t>
      </w:r>
      <w:r w:rsidR="00197B4F" w:rsidRPr="00F76CF9">
        <w:t>42</w:t>
      </w:r>
      <w:r w:rsidR="00C03B9A" w:rsidRPr="00F76CF9">
        <w:t xml:space="preserve">, no. </w:t>
      </w:r>
      <w:r w:rsidR="00197B4F" w:rsidRPr="00F76CF9">
        <w:t>2</w:t>
      </w:r>
      <w:r w:rsidR="00C03B9A" w:rsidRPr="00F76CF9">
        <w:t xml:space="preserve">, pp. </w:t>
      </w:r>
      <w:r w:rsidR="00197B4F" w:rsidRPr="00F76CF9">
        <w:t>198-200</w:t>
      </w:r>
      <w:r w:rsidR="00C03B9A" w:rsidRPr="00F76CF9">
        <w:t>, 1984.</w:t>
      </w:r>
    </w:p>
    <w:p w14:paraId="16E991BA" w14:textId="272A1298" w:rsidR="00197B4F" w:rsidRPr="00F76CF9" w:rsidRDefault="00D30C05" w:rsidP="00D30C05">
      <w:pPr>
        <w:pStyle w:val="JMMM-Reference"/>
      </w:pPr>
      <w:r w:rsidRPr="00F76CF9">
        <w:t>[</w:t>
      </w:r>
      <w:r w:rsidR="00197B4F" w:rsidRPr="00F76CF9">
        <w:t>8</w:t>
      </w:r>
      <w:r w:rsidRPr="00F76CF9">
        <w:t xml:space="preserve">] </w:t>
      </w:r>
      <w:r w:rsidR="00197B4F" w:rsidRPr="00F76CF9">
        <w:tab/>
      </w:r>
      <w:r w:rsidR="00C03B9A" w:rsidRPr="00F76CF9">
        <w:rPr>
          <w:spacing w:val="-4"/>
        </w:rPr>
        <w:t xml:space="preserve">P. </w:t>
      </w:r>
      <w:r w:rsidR="00197B4F" w:rsidRPr="00F76CF9">
        <w:rPr>
          <w:spacing w:val="-4"/>
        </w:rPr>
        <w:t xml:space="preserve">Kharel, </w:t>
      </w:r>
      <w:r w:rsidR="00C03B9A" w:rsidRPr="00F76CF9">
        <w:rPr>
          <w:spacing w:val="-4"/>
        </w:rPr>
        <w:t xml:space="preserve">V. R. </w:t>
      </w:r>
      <w:r w:rsidR="00197B4F" w:rsidRPr="00F76CF9">
        <w:rPr>
          <w:spacing w:val="-4"/>
        </w:rPr>
        <w:t xml:space="preserve">Shah, </w:t>
      </w:r>
      <w:r w:rsidR="00C03B9A" w:rsidRPr="00F76CF9">
        <w:rPr>
          <w:spacing w:val="-4"/>
        </w:rPr>
        <w:t xml:space="preserve">R. </w:t>
      </w:r>
      <w:r w:rsidR="00197B4F" w:rsidRPr="00F76CF9">
        <w:rPr>
          <w:spacing w:val="-4"/>
        </w:rPr>
        <w:t xml:space="preserve">Skomski, </w:t>
      </w:r>
      <w:r w:rsidR="00C03B9A" w:rsidRPr="00F76CF9">
        <w:rPr>
          <w:spacing w:val="-4"/>
        </w:rPr>
        <w:t xml:space="preserve">J. E. </w:t>
      </w:r>
      <w:r w:rsidR="00197B4F" w:rsidRPr="00F76CF9">
        <w:rPr>
          <w:spacing w:val="-4"/>
        </w:rPr>
        <w:t xml:space="preserve">Shield, </w:t>
      </w:r>
      <w:r w:rsidR="00C03B9A" w:rsidRPr="00F76CF9">
        <w:rPr>
          <w:spacing w:val="-4"/>
        </w:rPr>
        <w:t xml:space="preserve">D. J. </w:t>
      </w:r>
      <w:r w:rsidR="00197B4F" w:rsidRPr="00F76CF9">
        <w:rPr>
          <w:spacing w:val="-4"/>
        </w:rPr>
        <w:t>Sellmyer</w:t>
      </w:r>
      <w:r w:rsidR="00C03B9A" w:rsidRPr="00F76CF9">
        <w:rPr>
          <w:spacing w:val="-4"/>
        </w:rPr>
        <w:t>,</w:t>
      </w:r>
      <w:r w:rsidR="00197B4F" w:rsidRPr="00F76CF9">
        <w:t xml:space="preserve"> </w:t>
      </w:r>
      <w:r w:rsidR="00C03B9A" w:rsidRPr="00F76CF9">
        <w:t>"</w:t>
      </w:r>
      <w:r w:rsidR="00197B4F" w:rsidRPr="00F76CF9">
        <w:rPr>
          <w:spacing w:val="-4"/>
        </w:rPr>
        <w:t>Magnetism of MnBi-</w:t>
      </w:r>
      <w:r w:rsidR="00C03B9A" w:rsidRPr="00F76CF9">
        <w:rPr>
          <w:spacing w:val="-4"/>
        </w:rPr>
        <w:t>based nanom</w:t>
      </w:r>
      <w:r w:rsidR="00197B4F" w:rsidRPr="00F76CF9">
        <w:rPr>
          <w:spacing w:val="-4"/>
        </w:rPr>
        <w:t>aterials</w:t>
      </w:r>
      <w:r w:rsidR="00C03B9A" w:rsidRPr="00F76CF9">
        <w:rPr>
          <w:spacing w:val="-4"/>
        </w:rPr>
        <w:t>,"</w:t>
      </w:r>
      <w:r w:rsidR="00197B4F" w:rsidRPr="00F76CF9">
        <w:rPr>
          <w:spacing w:val="-4"/>
        </w:rPr>
        <w:t xml:space="preserve"> </w:t>
      </w:r>
      <w:r w:rsidR="00C03B9A" w:rsidRPr="00F76CF9">
        <w:rPr>
          <w:i/>
          <w:iCs/>
          <w:spacing w:val="-4"/>
        </w:rPr>
        <w:t xml:space="preserve">IEEE Transactions </w:t>
      </w:r>
      <w:r w:rsidR="00C03B9A" w:rsidRPr="00F76CF9">
        <w:rPr>
          <w:i/>
          <w:iCs/>
        </w:rPr>
        <w:t>on Magnetics</w:t>
      </w:r>
      <w:r w:rsidR="00C03B9A" w:rsidRPr="00F76CF9">
        <w:t>,</w:t>
      </w:r>
      <w:r w:rsidR="00197B4F" w:rsidRPr="00F76CF9">
        <w:t xml:space="preserve"> </w:t>
      </w:r>
      <w:r w:rsidR="00C03B9A" w:rsidRPr="00F76CF9">
        <w:t xml:space="preserve">vol. </w:t>
      </w:r>
      <w:r w:rsidR="00197B4F" w:rsidRPr="00F76CF9">
        <w:t>49</w:t>
      </w:r>
      <w:r w:rsidR="00C03B9A" w:rsidRPr="00F76CF9">
        <w:t xml:space="preserve">, no. </w:t>
      </w:r>
      <w:r w:rsidR="00197B4F" w:rsidRPr="00F76CF9">
        <w:t>7</w:t>
      </w:r>
      <w:r w:rsidR="00C03B9A" w:rsidRPr="00F76CF9">
        <w:t xml:space="preserve">, pp. </w:t>
      </w:r>
      <w:r w:rsidR="00197B4F" w:rsidRPr="00F76CF9">
        <w:t>3318-3321</w:t>
      </w:r>
      <w:r w:rsidR="00C03B9A" w:rsidRPr="00F76CF9">
        <w:t>, 2013.</w:t>
      </w:r>
    </w:p>
    <w:p w14:paraId="19884645" w14:textId="304B30AE" w:rsidR="00197B4F" w:rsidRPr="00F76CF9" w:rsidRDefault="00D30C05" w:rsidP="00D30C05">
      <w:pPr>
        <w:pStyle w:val="JMMM-Reference"/>
      </w:pPr>
      <w:r w:rsidRPr="00F76CF9">
        <w:t>[</w:t>
      </w:r>
      <w:r w:rsidR="00197B4F" w:rsidRPr="00F76CF9">
        <w:t>9</w:t>
      </w:r>
      <w:r w:rsidRPr="00F76CF9">
        <w:t xml:space="preserve">] </w:t>
      </w:r>
      <w:r w:rsidR="00C03B9A" w:rsidRPr="00F76CF9">
        <w:tab/>
      </w:r>
      <w:r w:rsidR="00C03B9A" w:rsidRPr="00F76CF9">
        <w:rPr>
          <w:spacing w:val="-6"/>
        </w:rPr>
        <w:t xml:space="preserve">E. S. </w:t>
      </w:r>
      <w:r w:rsidR="00197B4F" w:rsidRPr="00F76CF9">
        <w:rPr>
          <w:spacing w:val="-6"/>
        </w:rPr>
        <w:t xml:space="preserve">Olivetti, </w:t>
      </w:r>
      <w:r w:rsidR="00C03B9A" w:rsidRPr="00F76CF9">
        <w:rPr>
          <w:spacing w:val="-6"/>
        </w:rPr>
        <w:t xml:space="preserve">C. </w:t>
      </w:r>
      <w:r w:rsidR="00197B4F" w:rsidRPr="00F76CF9">
        <w:rPr>
          <w:spacing w:val="-6"/>
        </w:rPr>
        <w:t xml:space="preserve">Curcio, </w:t>
      </w:r>
      <w:r w:rsidR="00C03B9A" w:rsidRPr="00F76CF9">
        <w:rPr>
          <w:spacing w:val="-6"/>
        </w:rPr>
        <w:t xml:space="preserve">L. </w:t>
      </w:r>
      <w:r w:rsidR="00197B4F" w:rsidRPr="00F76CF9">
        <w:rPr>
          <w:spacing w:val="-6"/>
        </w:rPr>
        <w:t xml:space="preserve">Martino, </w:t>
      </w:r>
      <w:r w:rsidR="00C03B9A" w:rsidRPr="00F76CF9">
        <w:rPr>
          <w:spacing w:val="-6"/>
        </w:rPr>
        <w:t xml:space="preserve">M. </w:t>
      </w:r>
      <w:r w:rsidR="00197B4F" w:rsidRPr="00F76CF9">
        <w:rPr>
          <w:spacing w:val="-6"/>
        </w:rPr>
        <w:t xml:space="preserve">Küpferling, </w:t>
      </w:r>
      <w:r w:rsidR="00C03B9A" w:rsidRPr="00F76CF9">
        <w:rPr>
          <w:spacing w:val="-6"/>
        </w:rPr>
        <w:t xml:space="preserve">and V. </w:t>
      </w:r>
      <w:r w:rsidR="00197B4F" w:rsidRPr="00F76CF9">
        <w:rPr>
          <w:spacing w:val="-6"/>
        </w:rPr>
        <w:t>Basso</w:t>
      </w:r>
      <w:r w:rsidR="00C03B9A" w:rsidRPr="00F76CF9">
        <w:rPr>
          <w:spacing w:val="-6"/>
        </w:rPr>
        <w:t>,</w:t>
      </w:r>
      <w:r w:rsidR="00197B4F" w:rsidRPr="00F76CF9">
        <w:rPr>
          <w:spacing w:val="-6"/>
        </w:rPr>
        <w:t xml:space="preserve"> </w:t>
      </w:r>
      <w:r w:rsidR="00C03B9A" w:rsidRPr="00F76CF9">
        <w:rPr>
          <w:spacing w:val="4"/>
        </w:rPr>
        <w:t>"</w:t>
      </w:r>
      <w:r w:rsidR="00197B4F" w:rsidRPr="00F76CF9">
        <w:rPr>
          <w:spacing w:val="4"/>
        </w:rPr>
        <w:t>Effect of Ti substitution on α and β phase formation an</w:t>
      </w:r>
      <w:r w:rsidR="00197B4F" w:rsidRPr="00F76CF9">
        <w:t>d p</w:t>
      </w:r>
      <w:r w:rsidR="00197B4F" w:rsidRPr="00F76CF9">
        <w:rPr>
          <w:spacing w:val="2"/>
        </w:rPr>
        <w:t>roperties in Mn</w:t>
      </w:r>
      <w:r w:rsidR="00197B4F" w:rsidRPr="00F76CF9">
        <w:rPr>
          <w:spacing w:val="2"/>
          <w:vertAlign w:val="subscript"/>
        </w:rPr>
        <w:t>50−x</w:t>
      </w:r>
      <w:r w:rsidR="00197B4F" w:rsidRPr="00F76CF9">
        <w:rPr>
          <w:spacing w:val="2"/>
        </w:rPr>
        <w:t>Ti</w:t>
      </w:r>
      <w:r w:rsidR="00197B4F" w:rsidRPr="00F76CF9">
        <w:rPr>
          <w:spacing w:val="2"/>
          <w:vertAlign w:val="subscript"/>
        </w:rPr>
        <w:t>x</w:t>
      </w:r>
      <w:r w:rsidR="00197B4F" w:rsidRPr="00F76CF9">
        <w:rPr>
          <w:spacing w:val="2"/>
        </w:rPr>
        <w:t>Bi</w:t>
      </w:r>
      <w:r w:rsidR="00197B4F" w:rsidRPr="00F76CF9">
        <w:rPr>
          <w:spacing w:val="2"/>
          <w:vertAlign w:val="subscript"/>
        </w:rPr>
        <w:t>50</w:t>
      </w:r>
      <w:r w:rsidR="00197B4F" w:rsidRPr="00F76CF9">
        <w:rPr>
          <w:spacing w:val="2"/>
        </w:rPr>
        <w:t xml:space="preserve"> alloys</w:t>
      </w:r>
      <w:r w:rsidR="00C03B9A" w:rsidRPr="00F76CF9">
        <w:rPr>
          <w:spacing w:val="2"/>
        </w:rPr>
        <w:t>,"</w:t>
      </w:r>
      <w:r w:rsidR="00197B4F" w:rsidRPr="00F76CF9">
        <w:rPr>
          <w:spacing w:val="2"/>
        </w:rPr>
        <w:t xml:space="preserve"> </w:t>
      </w:r>
      <w:r w:rsidR="00C03B9A" w:rsidRPr="00F76CF9">
        <w:rPr>
          <w:i/>
          <w:iCs/>
          <w:spacing w:val="2"/>
        </w:rPr>
        <w:t>Journal of Alloys and</w:t>
      </w:r>
      <w:r w:rsidR="00C03B9A" w:rsidRPr="00F76CF9">
        <w:rPr>
          <w:i/>
          <w:iCs/>
        </w:rPr>
        <w:t xml:space="preserve"> Compounds</w:t>
      </w:r>
      <w:r w:rsidR="00C03B9A" w:rsidRPr="00F76CF9">
        <w:t xml:space="preserve">, vol. </w:t>
      </w:r>
      <w:r w:rsidR="00197B4F" w:rsidRPr="00F76CF9">
        <w:t>643</w:t>
      </w:r>
      <w:r w:rsidR="00C03B9A" w:rsidRPr="00F76CF9">
        <w:t xml:space="preserve">, pp. </w:t>
      </w:r>
      <w:r w:rsidR="00197B4F" w:rsidRPr="00F76CF9">
        <w:t>S270-S274</w:t>
      </w:r>
      <w:r w:rsidR="00C03B9A" w:rsidRPr="00F76CF9">
        <w:t>, 2015.</w:t>
      </w:r>
    </w:p>
    <w:p w14:paraId="1BFC734D" w14:textId="54C05A1E" w:rsidR="00197B4F" w:rsidRPr="00F76CF9" w:rsidRDefault="00D30C05" w:rsidP="00D30C05">
      <w:pPr>
        <w:pStyle w:val="JMMM-Reference"/>
      </w:pPr>
      <w:r w:rsidRPr="00F76CF9">
        <w:t>[</w:t>
      </w:r>
      <w:r w:rsidR="00197B4F" w:rsidRPr="00F76CF9">
        <w:t>10</w:t>
      </w:r>
      <w:r w:rsidRPr="00F76CF9">
        <w:t xml:space="preserve">] </w:t>
      </w:r>
      <w:r w:rsidR="00197B4F" w:rsidRPr="00F76CF9">
        <w:tab/>
        <w:t xml:space="preserve">S. Zhang, </w:t>
      </w:r>
      <w:r w:rsidR="00C03B9A" w:rsidRPr="00F76CF9">
        <w:t>Z. Pengyue</w:t>
      </w:r>
      <w:r w:rsidR="00197B4F" w:rsidRPr="00F76CF9">
        <w:t>, H.</w:t>
      </w:r>
      <w:r w:rsidR="00C03B9A" w:rsidRPr="00F76CF9">
        <w:t xml:space="preserve"> C.</w:t>
      </w:r>
      <w:r w:rsidR="00197B4F" w:rsidRPr="00F76CF9">
        <w:t xml:space="preserve"> Jiang, Y. Shi, N. Yu  and H</w:t>
      </w:r>
      <w:r w:rsidR="00C03B9A" w:rsidRPr="00F76CF9">
        <w:t xml:space="preserve">. </w:t>
      </w:r>
      <w:r w:rsidR="00197B4F" w:rsidRPr="00F76CF9">
        <w:t>G</w:t>
      </w:r>
      <w:r w:rsidR="00C03B9A" w:rsidRPr="00F76CF9">
        <w:t>e,</w:t>
      </w:r>
      <w:r w:rsidR="00197B4F" w:rsidRPr="00F76CF9">
        <w:t xml:space="preserve"> </w:t>
      </w:r>
      <w:r w:rsidR="00C03B9A" w:rsidRPr="00F76CF9">
        <w:t>"Magnetic and structural properties o</w:t>
      </w:r>
      <w:r w:rsidR="00197B4F" w:rsidRPr="00F76CF9">
        <w:t>f MnBi1-xTixAlloys</w:t>
      </w:r>
      <w:r w:rsidR="00C03B9A" w:rsidRPr="00F76CF9">
        <w:t xml:space="preserve">," </w:t>
      </w:r>
      <w:r w:rsidR="00C03B9A" w:rsidRPr="00F76CF9">
        <w:rPr>
          <w:i/>
          <w:iCs/>
        </w:rPr>
        <w:t>Journal of Magnetics</w:t>
      </w:r>
      <w:r w:rsidR="00C03B9A" w:rsidRPr="00F76CF9">
        <w:t>, vol.</w:t>
      </w:r>
      <w:r w:rsidR="00197B4F" w:rsidRPr="00F76CF9">
        <w:t xml:space="preserve"> 19</w:t>
      </w:r>
      <w:r w:rsidR="00C03B9A" w:rsidRPr="00F76CF9">
        <w:t xml:space="preserve">, no. </w:t>
      </w:r>
      <w:r w:rsidR="00197B4F" w:rsidRPr="00F76CF9">
        <w:t>3</w:t>
      </w:r>
      <w:r w:rsidR="00C03B9A" w:rsidRPr="00F76CF9">
        <w:t xml:space="preserve">, pp. </w:t>
      </w:r>
      <w:r w:rsidR="00197B4F" w:rsidRPr="00F76CF9">
        <w:t>205-209</w:t>
      </w:r>
      <w:r w:rsidR="00C03B9A" w:rsidRPr="00F76CF9">
        <w:t>, 2014.</w:t>
      </w:r>
    </w:p>
    <w:p w14:paraId="3EE00739" w14:textId="0B2ABD3D" w:rsidR="00197B4F" w:rsidRPr="00F76CF9" w:rsidRDefault="00D30C05" w:rsidP="00D30C05">
      <w:pPr>
        <w:pStyle w:val="JMMM-Reference"/>
      </w:pPr>
      <w:r w:rsidRPr="00F76CF9">
        <w:t>[</w:t>
      </w:r>
      <w:r w:rsidR="00197B4F" w:rsidRPr="00F76CF9">
        <w:t>11</w:t>
      </w:r>
      <w:r w:rsidRPr="00F76CF9">
        <w:t xml:space="preserve">] </w:t>
      </w:r>
      <w:r w:rsidR="00197B4F" w:rsidRPr="00F76CF9">
        <w:tab/>
      </w:r>
      <w:r w:rsidR="00C03B9A" w:rsidRPr="00F76CF9">
        <w:t xml:space="preserve">Y. </w:t>
      </w:r>
      <w:r w:rsidR="00197B4F" w:rsidRPr="00F76CF9">
        <w:t xml:space="preserve">Yang, </w:t>
      </w:r>
      <w:r w:rsidR="00C03B9A" w:rsidRPr="00F76CF9">
        <w:t xml:space="preserve">J. W. </w:t>
      </w:r>
      <w:r w:rsidR="00197B4F" w:rsidRPr="00F76CF9">
        <w:t xml:space="preserve">Kim, </w:t>
      </w:r>
      <w:r w:rsidR="00C03B9A" w:rsidRPr="00F76CF9">
        <w:t xml:space="preserve">P. Z. </w:t>
      </w:r>
      <w:r w:rsidR="00197B4F" w:rsidRPr="00F76CF9">
        <w:t>Si,</w:t>
      </w:r>
      <w:r w:rsidR="00C03B9A" w:rsidRPr="00F76CF9">
        <w:t xml:space="preserve"> H-D. Qian, Y. Shin, X. Wang, J. Park, O. L. Li, Q. Wu, H. Ge, and C-J. Choi,</w:t>
      </w:r>
      <w:r w:rsidR="00197B4F" w:rsidRPr="00F76CF9">
        <w:t xml:space="preserve"> </w:t>
      </w:r>
      <w:r w:rsidR="00C03B9A" w:rsidRPr="00F76CF9">
        <w:t>"</w:t>
      </w:r>
      <w:r w:rsidR="00197B4F" w:rsidRPr="00F76CF9">
        <w:t xml:space="preserve">Effects of Ga-doping on the microstructure and magnetic properties of </w:t>
      </w:r>
      <w:r w:rsidR="00197B4F" w:rsidRPr="00F76CF9">
        <w:rPr>
          <w:spacing w:val="4"/>
        </w:rPr>
        <w:t>MnBi alloys</w:t>
      </w:r>
      <w:r w:rsidR="00C03B9A" w:rsidRPr="00F76CF9">
        <w:rPr>
          <w:spacing w:val="4"/>
        </w:rPr>
        <w:t>,"</w:t>
      </w:r>
      <w:r w:rsidR="00197B4F" w:rsidRPr="00F76CF9">
        <w:rPr>
          <w:spacing w:val="4"/>
        </w:rPr>
        <w:t xml:space="preserve"> </w:t>
      </w:r>
      <w:r w:rsidR="00C03B9A" w:rsidRPr="00F76CF9">
        <w:rPr>
          <w:i/>
          <w:iCs/>
          <w:spacing w:val="4"/>
        </w:rPr>
        <w:t>Journal of Alloys and Compounds</w:t>
      </w:r>
      <w:r w:rsidR="00C03B9A" w:rsidRPr="00F76CF9">
        <w:rPr>
          <w:spacing w:val="4"/>
        </w:rPr>
        <w:t xml:space="preserve">, vol. </w:t>
      </w:r>
      <w:r w:rsidR="00197B4F" w:rsidRPr="00F76CF9">
        <w:rPr>
          <w:spacing w:val="4"/>
        </w:rPr>
        <w:t>769</w:t>
      </w:r>
      <w:r w:rsidR="00C03B9A" w:rsidRPr="00F76CF9">
        <w:t xml:space="preserve">, pp. </w:t>
      </w:r>
      <w:r w:rsidR="00197B4F" w:rsidRPr="00F76CF9">
        <w:t xml:space="preserve">813-816. </w:t>
      </w:r>
      <w:r w:rsidR="00C03B9A" w:rsidRPr="00F76CF9">
        <w:t>2018.</w:t>
      </w:r>
    </w:p>
    <w:p w14:paraId="3381DCAA" w14:textId="77D3AB66" w:rsidR="00197B4F" w:rsidRPr="00F76CF9" w:rsidRDefault="00D30C05" w:rsidP="00D30C05">
      <w:pPr>
        <w:pStyle w:val="JMMM-Reference"/>
      </w:pPr>
      <w:r w:rsidRPr="00F76CF9">
        <w:t>[</w:t>
      </w:r>
      <w:r w:rsidR="00197B4F" w:rsidRPr="00F76CF9">
        <w:t>12</w:t>
      </w:r>
      <w:r w:rsidRPr="00F76CF9">
        <w:t xml:space="preserve">] </w:t>
      </w:r>
      <w:r w:rsidR="00197B4F" w:rsidRPr="00F76CF9">
        <w:tab/>
      </w:r>
      <w:r w:rsidR="0086019B" w:rsidRPr="00F76CF9">
        <w:rPr>
          <w:spacing w:val="-6"/>
        </w:rPr>
        <w:t xml:space="preserve">P. </w:t>
      </w:r>
      <w:r w:rsidR="00197B4F" w:rsidRPr="00F76CF9">
        <w:rPr>
          <w:spacing w:val="-6"/>
        </w:rPr>
        <w:t xml:space="preserve">Rani, </w:t>
      </w:r>
      <w:r w:rsidR="0086019B" w:rsidRPr="00F76CF9">
        <w:rPr>
          <w:spacing w:val="-6"/>
        </w:rPr>
        <w:t xml:space="preserve">A. </w:t>
      </w:r>
      <w:r w:rsidR="00197B4F" w:rsidRPr="00F76CF9">
        <w:rPr>
          <w:spacing w:val="-6"/>
        </w:rPr>
        <w:t xml:space="preserve">Taya, </w:t>
      </w:r>
      <w:r w:rsidR="0086019B" w:rsidRPr="00F76CF9">
        <w:rPr>
          <w:spacing w:val="-6"/>
        </w:rPr>
        <w:t xml:space="preserve">and M. K. </w:t>
      </w:r>
      <w:r w:rsidR="00197B4F" w:rsidRPr="00F76CF9">
        <w:rPr>
          <w:spacing w:val="-6"/>
        </w:rPr>
        <w:t>Kashyap</w:t>
      </w:r>
      <w:r w:rsidR="0086019B" w:rsidRPr="00F76CF9">
        <w:rPr>
          <w:spacing w:val="-6"/>
        </w:rPr>
        <w:t>,</w:t>
      </w:r>
      <w:r w:rsidR="00197B4F" w:rsidRPr="00F76CF9">
        <w:rPr>
          <w:spacing w:val="-6"/>
        </w:rPr>
        <w:t xml:space="preserve"> </w:t>
      </w:r>
      <w:r w:rsidR="0086019B" w:rsidRPr="00F76CF9">
        <w:rPr>
          <w:spacing w:val="-6"/>
        </w:rPr>
        <w:t>"</w:t>
      </w:r>
      <w:r w:rsidR="00197B4F" w:rsidRPr="00F76CF9">
        <w:rPr>
          <w:spacing w:val="-6"/>
        </w:rPr>
        <w:t>Enhancement of magneto</w:t>
      </w:r>
      <w:r w:rsidR="0086019B" w:rsidRPr="00F76CF9">
        <w:rPr>
          <w:spacing w:val="-6"/>
        </w:rPr>
        <w:t>-</w:t>
      </w:r>
      <w:r w:rsidR="0086019B" w:rsidRPr="00F76CF9">
        <w:t xml:space="preserve"> </w:t>
      </w:r>
      <w:r w:rsidR="00197B4F" w:rsidRPr="00F76CF9">
        <w:t>cr</w:t>
      </w:r>
      <w:r w:rsidR="00197B4F" w:rsidRPr="00F76CF9">
        <w:rPr>
          <w:spacing w:val="-4"/>
        </w:rPr>
        <w:t>ystalline anisotropy of MnBi with Co interstitial impurities</w:t>
      </w:r>
      <w:r w:rsidR="0086019B" w:rsidRPr="00F76CF9">
        <w:rPr>
          <w:spacing w:val="-4"/>
        </w:rPr>
        <w:t>,"</w:t>
      </w:r>
      <w:r w:rsidR="00197B4F" w:rsidRPr="00F76CF9">
        <w:t xml:space="preserve"> </w:t>
      </w:r>
      <w:r w:rsidR="0086019B" w:rsidRPr="00F76CF9">
        <w:rPr>
          <w:i/>
          <w:iCs/>
          <w:spacing w:val="-4"/>
        </w:rPr>
        <w:t>AIP Conference Proceedings</w:t>
      </w:r>
      <w:r w:rsidR="0086019B" w:rsidRPr="00F76CF9">
        <w:rPr>
          <w:spacing w:val="-4"/>
        </w:rPr>
        <w:t>,</w:t>
      </w:r>
      <w:r w:rsidR="00197B4F" w:rsidRPr="00F76CF9">
        <w:rPr>
          <w:spacing w:val="-4"/>
        </w:rPr>
        <w:t xml:space="preserve"> </w:t>
      </w:r>
      <w:r w:rsidR="0086019B" w:rsidRPr="00F76CF9">
        <w:rPr>
          <w:spacing w:val="-4"/>
        </w:rPr>
        <w:t xml:space="preserve">vol. </w:t>
      </w:r>
      <w:r w:rsidR="00197B4F" w:rsidRPr="00F76CF9">
        <w:rPr>
          <w:spacing w:val="-4"/>
        </w:rPr>
        <w:t>1942</w:t>
      </w:r>
      <w:r w:rsidR="0086019B" w:rsidRPr="00F76CF9">
        <w:rPr>
          <w:spacing w:val="-4"/>
        </w:rPr>
        <w:t xml:space="preserve">, no. </w:t>
      </w:r>
      <w:r w:rsidR="00197B4F" w:rsidRPr="00F76CF9">
        <w:rPr>
          <w:spacing w:val="-4"/>
        </w:rPr>
        <w:t>1</w:t>
      </w:r>
      <w:r w:rsidR="0086019B" w:rsidRPr="00F76CF9">
        <w:rPr>
          <w:spacing w:val="-4"/>
        </w:rPr>
        <w:t xml:space="preserve">, p. </w:t>
      </w:r>
      <w:r w:rsidR="00197B4F" w:rsidRPr="00F76CF9">
        <w:rPr>
          <w:spacing w:val="-4"/>
        </w:rPr>
        <w:t>130033</w:t>
      </w:r>
      <w:r w:rsidR="0086019B" w:rsidRPr="00F76CF9">
        <w:rPr>
          <w:spacing w:val="-4"/>
        </w:rPr>
        <w:t>, 2018.</w:t>
      </w:r>
    </w:p>
    <w:p w14:paraId="17FB4020" w14:textId="29BFFA4F" w:rsidR="00197B4F" w:rsidRPr="00F76CF9" w:rsidRDefault="00D30C05" w:rsidP="00D30C05">
      <w:pPr>
        <w:pStyle w:val="JMMM-Reference"/>
      </w:pPr>
      <w:r w:rsidRPr="00F76CF9">
        <w:t>[</w:t>
      </w:r>
      <w:r w:rsidR="00197B4F" w:rsidRPr="00F76CF9">
        <w:t>13</w:t>
      </w:r>
      <w:r w:rsidRPr="00F76CF9">
        <w:t xml:space="preserve">] </w:t>
      </w:r>
      <w:r w:rsidR="00197B4F" w:rsidRPr="00F76CF9">
        <w:tab/>
      </w:r>
      <w:r w:rsidR="0086019B" w:rsidRPr="00F76CF9">
        <w:t xml:space="preserve">V. V. </w:t>
      </w:r>
      <w:r w:rsidR="00197B4F" w:rsidRPr="00F76CF9">
        <w:t xml:space="preserve">Ramakrishna, </w:t>
      </w:r>
      <w:r w:rsidR="0086019B" w:rsidRPr="00F76CF9">
        <w:t xml:space="preserve">S. </w:t>
      </w:r>
      <w:r w:rsidR="00197B4F" w:rsidRPr="00F76CF9">
        <w:t xml:space="preserve">Kavita, </w:t>
      </w:r>
      <w:r w:rsidR="0086019B" w:rsidRPr="00F76CF9">
        <w:t xml:space="preserve">R. </w:t>
      </w:r>
      <w:r w:rsidR="00197B4F" w:rsidRPr="00F76CF9">
        <w:t xml:space="preserve">Gautam, </w:t>
      </w:r>
      <w:r w:rsidR="0086019B" w:rsidRPr="00F76CF9">
        <w:t xml:space="preserve">T. </w:t>
      </w:r>
      <w:r w:rsidR="00197B4F" w:rsidRPr="00F76CF9">
        <w:t xml:space="preserve">Ramesh, </w:t>
      </w:r>
      <w:r w:rsidR="0086019B" w:rsidRPr="00F76CF9">
        <w:t xml:space="preserve">and R. </w:t>
      </w:r>
      <w:r w:rsidR="00197B4F" w:rsidRPr="00F76CF9">
        <w:t>Gopalan</w:t>
      </w:r>
      <w:r w:rsidR="0086019B" w:rsidRPr="00F76CF9">
        <w:t>,</w:t>
      </w:r>
      <w:r w:rsidR="00197B4F" w:rsidRPr="00F76CF9">
        <w:t xml:space="preserve"> </w:t>
      </w:r>
      <w:r w:rsidR="0086019B" w:rsidRPr="00F76CF9">
        <w:t>"</w:t>
      </w:r>
      <w:r w:rsidR="00197B4F" w:rsidRPr="00F76CF9">
        <w:t xml:space="preserve">Investigation of structural and magnetic properties </w:t>
      </w:r>
      <w:r w:rsidR="00197B4F" w:rsidRPr="00F76CF9">
        <w:rPr>
          <w:spacing w:val="-2"/>
        </w:rPr>
        <w:t>of Al and Cu doped MnBi alloy</w:t>
      </w:r>
      <w:r w:rsidR="0086019B" w:rsidRPr="00F76CF9">
        <w:rPr>
          <w:spacing w:val="-2"/>
        </w:rPr>
        <w:t>,"</w:t>
      </w:r>
      <w:r w:rsidR="00197B4F" w:rsidRPr="00F76CF9">
        <w:rPr>
          <w:spacing w:val="-2"/>
        </w:rPr>
        <w:t xml:space="preserve"> </w:t>
      </w:r>
      <w:r w:rsidR="0086019B" w:rsidRPr="00F76CF9">
        <w:rPr>
          <w:i/>
          <w:iCs/>
          <w:spacing w:val="-2"/>
        </w:rPr>
        <w:t xml:space="preserve">Journal of Magnetish and </w:t>
      </w:r>
      <w:r w:rsidR="0086019B" w:rsidRPr="00F76CF9">
        <w:rPr>
          <w:i/>
          <w:iCs/>
          <w:spacing w:val="6"/>
        </w:rPr>
        <w:t>Magnetic Materials</w:t>
      </w:r>
      <w:r w:rsidR="0086019B" w:rsidRPr="00F76CF9">
        <w:rPr>
          <w:spacing w:val="6"/>
        </w:rPr>
        <w:t xml:space="preserve">, </w:t>
      </w:r>
      <w:r w:rsidR="0086019B" w:rsidRPr="00F76CF9">
        <w:t>vol.</w:t>
      </w:r>
      <w:r w:rsidR="00197B4F" w:rsidRPr="00F76CF9">
        <w:t xml:space="preserve"> 458</w:t>
      </w:r>
      <w:r w:rsidR="0086019B" w:rsidRPr="00F76CF9">
        <w:t xml:space="preserve">, pp. </w:t>
      </w:r>
      <w:r w:rsidR="00197B4F" w:rsidRPr="00F76CF9">
        <w:t>23-29</w:t>
      </w:r>
      <w:r w:rsidR="0086019B" w:rsidRPr="00F76CF9">
        <w:t>, 2028.</w:t>
      </w:r>
    </w:p>
    <w:p w14:paraId="1CD7C15A" w14:textId="66308121" w:rsidR="00197B4F" w:rsidRPr="00F76CF9" w:rsidRDefault="00D30C05" w:rsidP="00D30C05">
      <w:pPr>
        <w:pStyle w:val="JMMM-Reference"/>
      </w:pPr>
      <w:r w:rsidRPr="00F76CF9">
        <w:t>[</w:t>
      </w:r>
      <w:r w:rsidR="00197B4F" w:rsidRPr="00F76CF9">
        <w:t>14</w:t>
      </w:r>
      <w:r w:rsidRPr="00F76CF9">
        <w:t xml:space="preserve">] </w:t>
      </w:r>
      <w:r w:rsidR="00197B4F" w:rsidRPr="00F76CF9">
        <w:tab/>
      </w:r>
      <w:r w:rsidR="0086019B" w:rsidRPr="00F76CF9">
        <w:t xml:space="preserve">H. T. </w:t>
      </w:r>
      <w:r w:rsidR="00197B4F" w:rsidRPr="00F76CF9">
        <w:t xml:space="preserve">Nguyen, </w:t>
      </w:r>
      <w:r w:rsidR="0086019B" w:rsidRPr="00F76CF9">
        <w:t xml:space="preserve">T. M. </w:t>
      </w:r>
      <w:r w:rsidR="00197B4F" w:rsidRPr="00F76CF9">
        <w:t xml:space="preserve">Man, </w:t>
      </w:r>
      <w:r w:rsidR="0086019B" w:rsidRPr="00F76CF9">
        <w:t xml:space="preserve">and V. V. </w:t>
      </w:r>
      <w:r w:rsidR="00197B4F" w:rsidRPr="00F76CF9">
        <w:t>Nguyen</w:t>
      </w:r>
      <w:r w:rsidR="0086019B" w:rsidRPr="00F76CF9">
        <w:t>,</w:t>
      </w:r>
      <w:r w:rsidR="00197B4F" w:rsidRPr="00F76CF9">
        <w:t xml:space="preserve"> </w:t>
      </w:r>
      <w:r w:rsidR="0086019B" w:rsidRPr="00F76CF9">
        <w:t>"</w:t>
      </w:r>
      <w:r w:rsidR="00197B4F" w:rsidRPr="00F76CF9">
        <w:t xml:space="preserve">Regulating the </w:t>
      </w:r>
      <w:r w:rsidR="0086019B" w:rsidRPr="00F76CF9">
        <w:t>performanc</w:t>
      </w:r>
      <w:r w:rsidR="00197B4F" w:rsidRPr="00F76CF9">
        <w:t xml:space="preserve">e of MnBi </w:t>
      </w:r>
      <w:r w:rsidR="0086019B" w:rsidRPr="00F76CF9">
        <w:t xml:space="preserve">magnetic materials </w:t>
      </w:r>
      <w:r w:rsidR="00197B4F" w:rsidRPr="00F76CF9">
        <w:t xml:space="preserve">by Sb </w:t>
      </w:r>
      <w:r w:rsidR="0086019B" w:rsidRPr="00F76CF9">
        <w:t>d</w:t>
      </w:r>
      <w:r w:rsidR="00197B4F" w:rsidRPr="00F76CF9">
        <w:t xml:space="preserve">oping: DFT </w:t>
      </w:r>
      <w:r w:rsidR="0086019B" w:rsidRPr="00F76CF9">
        <w:rPr>
          <w:spacing w:val="-2"/>
        </w:rPr>
        <w:t>calculations and e</w:t>
      </w:r>
      <w:r w:rsidR="00197B4F" w:rsidRPr="00F76CF9">
        <w:rPr>
          <w:spacing w:val="-2"/>
        </w:rPr>
        <w:t>xperiments</w:t>
      </w:r>
      <w:r w:rsidR="0086019B" w:rsidRPr="00F76CF9">
        <w:rPr>
          <w:spacing w:val="-2"/>
        </w:rPr>
        <w:t>,"</w:t>
      </w:r>
      <w:r w:rsidR="00197B4F" w:rsidRPr="00F76CF9">
        <w:rPr>
          <w:spacing w:val="-2"/>
        </w:rPr>
        <w:t xml:space="preserve"> </w:t>
      </w:r>
      <w:r w:rsidR="0086019B" w:rsidRPr="00F76CF9">
        <w:rPr>
          <w:i/>
          <w:iCs/>
          <w:spacing w:val="-2"/>
        </w:rPr>
        <w:t>Journal of Electronic Materials</w:t>
      </w:r>
      <w:r w:rsidR="0086019B" w:rsidRPr="00F76CF9">
        <w:rPr>
          <w:spacing w:val="-2"/>
        </w:rPr>
        <w:t>,</w:t>
      </w:r>
      <w:r w:rsidR="0086019B" w:rsidRPr="00F76CF9">
        <w:t xml:space="preserve"> vol. </w:t>
      </w:r>
      <w:r w:rsidR="00197B4F" w:rsidRPr="00F76CF9">
        <w:t>49</w:t>
      </w:r>
      <w:r w:rsidR="0086019B" w:rsidRPr="00F76CF9">
        <w:t xml:space="preserve">, no. </w:t>
      </w:r>
      <w:r w:rsidR="00197B4F" w:rsidRPr="00F76CF9">
        <w:t>8</w:t>
      </w:r>
      <w:r w:rsidR="0086019B" w:rsidRPr="00F76CF9">
        <w:t xml:space="preserve">, pp. </w:t>
      </w:r>
      <w:r w:rsidR="00197B4F" w:rsidRPr="00F76CF9">
        <w:t>4962-4968</w:t>
      </w:r>
      <w:r w:rsidR="0086019B" w:rsidRPr="00F76CF9">
        <w:t>, 2020.</w:t>
      </w:r>
    </w:p>
    <w:p w14:paraId="1C21563D" w14:textId="50325109" w:rsidR="00197B4F" w:rsidRPr="00F76CF9" w:rsidRDefault="00D30C05" w:rsidP="00D30C05">
      <w:pPr>
        <w:pStyle w:val="JMMM-Reference"/>
      </w:pPr>
      <w:r w:rsidRPr="00F76CF9">
        <w:t>[</w:t>
      </w:r>
      <w:r w:rsidR="00197B4F" w:rsidRPr="00F76CF9">
        <w:t>15</w:t>
      </w:r>
      <w:r w:rsidRPr="00F76CF9">
        <w:t xml:space="preserve">] </w:t>
      </w:r>
      <w:r w:rsidR="00197B4F" w:rsidRPr="00F76CF9">
        <w:tab/>
      </w:r>
      <w:r w:rsidR="0086019B" w:rsidRPr="00F76CF9">
        <w:t xml:space="preserve">T. H. </w:t>
      </w:r>
      <w:r w:rsidR="00197B4F" w:rsidRPr="00F76CF9">
        <w:t xml:space="preserve">Nguyen, </w:t>
      </w:r>
      <w:r w:rsidR="0086019B" w:rsidRPr="00F76CF9">
        <w:t xml:space="preserve">M. T. </w:t>
      </w:r>
      <w:r w:rsidR="00197B4F" w:rsidRPr="00F76CF9">
        <w:t xml:space="preserve">Man, </w:t>
      </w:r>
      <w:r w:rsidR="0086019B" w:rsidRPr="00F76CF9">
        <w:t xml:space="preserve">H. M. </w:t>
      </w:r>
      <w:r w:rsidR="00197B4F" w:rsidRPr="00F76CF9">
        <w:t xml:space="preserve">Do, </w:t>
      </w:r>
      <w:r w:rsidR="0086019B" w:rsidRPr="00F76CF9">
        <w:t xml:space="preserve">and V. V. </w:t>
      </w:r>
      <w:r w:rsidR="00197B4F" w:rsidRPr="00F76CF9">
        <w:t>Nguyen</w:t>
      </w:r>
      <w:r w:rsidR="0086019B" w:rsidRPr="00F76CF9">
        <w:t>,</w:t>
      </w:r>
      <w:r w:rsidR="00197B4F" w:rsidRPr="00F76CF9">
        <w:t xml:space="preserve"> </w:t>
      </w:r>
      <w:r w:rsidR="0086019B" w:rsidRPr="00F76CF9">
        <w:t>"</w:t>
      </w:r>
      <w:r w:rsidR="00197B4F" w:rsidRPr="00F76CF9">
        <w:t>Magnetic properties and electronic structure of the Sb-doped MnBi from DFT calculations</w:t>
      </w:r>
      <w:r w:rsidR="0086019B" w:rsidRPr="00F76CF9">
        <w:t>,"</w:t>
      </w:r>
      <w:r w:rsidR="00197B4F" w:rsidRPr="00F76CF9">
        <w:t xml:space="preserve"> </w:t>
      </w:r>
      <w:r w:rsidR="0086019B" w:rsidRPr="00F76CF9">
        <w:rPr>
          <w:i/>
          <w:iCs/>
        </w:rPr>
        <w:t>Solid State Communications</w:t>
      </w:r>
      <w:r w:rsidR="0086019B" w:rsidRPr="00F76CF9">
        <w:t>,</w:t>
      </w:r>
      <w:r w:rsidR="00197B4F" w:rsidRPr="00F76CF9">
        <w:t xml:space="preserve"> </w:t>
      </w:r>
      <w:r w:rsidR="0086019B" w:rsidRPr="00F76CF9">
        <w:t xml:space="preserve">vol. </w:t>
      </w:r>
      <w:r w:rsidR="00197B4F" w:rsidRPr="00F76CF9">
        <w:t>336</w:t>
      </w:r>
      <w:r w:rsidR="0086019B" w:rsidRPr="00F76CF9">
        <w:t xml:space="preserve">, p. </w:t>
      </w:r>
      <w:r w:rsidR="00197B4F" w:rsidRPr="00F76CF9">
        <w:t>114385</w:t>
      </w:r>
      <w:r w:rsidR="0086019B" w:rsidRPr="00F76CF9">
        <w:t>, 2021.</w:t>
      </w:r>
    </w:p>
    <w:p w14:paraId="45F63302" w14:textId="354859E9" w:rsidR="00197B4F" w:rsidRPr="00F76CF9" w:rsidRDefault="00D30C05" w:rsidP="00D30C05">
      <w:pPr>
        <w:pStyle w:val="JMMM-Reference"/>
      </w:pPr>
      <w:r w:rsidRPr="00F76CF9">
        <w:t>[</w:t>
      </w:r>
      <w:r w:rsidR="00197B4F" w:rsidRPr="00F76CF9">
        <w:t>16</w:t>
      </w:r>
      <w:r w:rsidRPr="00F76CF9">
        <w:t xml:space="preserve">] </w:t>
      </w:r>
      <w:r w:rsidR="00197B4F" w:rsidRPr="00F76CF9">
        <w:tab/>
      </w:r>
      <w:r w:rsidR="0086019B" w:rsidRPr="00F76CF9">
        <w:t xml:space="preserve">P. </w:t>
      </w:r>
      <w:r w:rsidR="00197B4F" w:rsidRPr="00F76CF9">
        <w:t xml:space="preserve">Kainzbauer, </w:t>
      </w:r>
      <w:r w:rsidR="0086019B" w:rsidRPr="00F76CF9">
        <w:t xml:space="preserve">K. W. </w:t>
      </w:r>
      <w:r w:rsidR="00197B4F" w:rsidRPr="00F76CF9">
        <w:t xml:space="preserve">Richter, </w:t>
      </w:r>
      <w:r w:rsidR="0086019B" w:rsidRPr="00F76CF9">
        <w:t xml:space="preserve">H. S. </w:t>
      </w:r>
      <w:r w:rsidR="00197B4F" w:rsidRPr="00F76CF9">
        <w:t xml:space="preserve">Effenberger, </w:t>
      </w:r>
      <w:r w:rsidR="0086019B" w:rsidRPr="00F76CF9">
        <w:t xml:space="preserve">G. </w:t>
      </w:r>
      <w:r w:rsidR="00197B4F" w:rsidRPr="00F76CF9">
        <w:t xml:space="preserve">Giester, </w:t>
      </w:r>
      <w:r w:rsidR="0086019B" w:rsidRPr="00F76CF9">
        <w:t xml:space="preserve">and H. </w:t>
      </w:r>
      <w:r w:rsidR="00197B4F" w:rsidRPr="00F76CF9">
        <w:t>Ipser</w:t>
      </w:r>
      <w:r w:rsidR="0086019B" w:rsidRPr="00F76CF9">
        <w:t>,</w:t>
      </w:r>
      <w:r w:rsidR="00197B4F" w:rsidRPr="00F76CF9">
        <w:t xml:space="preserve"> </w:t>
      </w:r>
      <w:r w:rsidR="0086019B" w:rsidRPr="00F76CF9">
        <w:t>"</w:t>
      </w:r>
      <w:r w:rsidR="00197B4F" w:rsidRPr="00F76CF9">
        <w:t xml:space="preserve">The </w:t>
      </w:r>
      <w:r w:rsidR="0086019B" w:rsidRPr="00F76CF9">
        <w:t>t</w:t>
      </w:r>
      <w:r w:rsidR="00197B4F" w:rsidRPr="00F76CF9">
        <w:t>ernary Bi-Mn-Sb</w:t>
      </w:r>
      <w:r w:rsidR="0086019B" w:rsidRPr="00F76CF9">
        <w:t xml:space="preserve"> phase diagram and the crystal structure of the ter</w:t>
      </w:r>
      <w:r w:rsidR="00197B4F" w:rsidRPr="00F76CF9">
        <w:t xml:space="preserve">nary Τ </w:t>
      </w:r>
      <w:r w:rsidR="0086019B" w:rsidRPr="00F76CF9">
        <w:t>p</w:t>
      </w:r>
      <w:r w:rsidR="00197B4F" w:rsidRPr="00F76CF9">
        <w:t>hase Bi</w:t>
      </w:r>
      <w:r w:rsidR="00197B4F" w:rsidRPr="00F76CF9">
        <w:rPr>
          <w:vertAlign w:val="subscript"/>
        </w:rPr>
        <w:t>0.8</w:t>
      </w:r>
      <w:r w:rsidR="00197B4F" w:rsidRPr="00F76CF9">
        <w:t>MnSb</w:t>
      </w:r>
      <w:r w:rsidR="00197B4F" w:rsidRPr="00F76CF9">
        <w:rPr>
          <w:vertAlign w:val="subscript"/>
        </w:rPr>
        <w:t>0.2</w:t>
      </w:r>
      <w:r w:rsidR="008A160E" w:rsidRPr="00F76CF9">
        <w:t xml:space="preserve">," </w:t>
      </w:r>
      <w:r w:rsidR="008A160E" w:rsidRPr="00F76CF9">
        <w:rPr>
          <w:i/>
          <w:iCs/>
        </w:rPr>
        <w:t>Journal of Phase Equilibria and Diffusion</w:t>
      </w:r>
      <w:r w:rsidR="008A160E" w:rsidRPr="00F76CF9">
        <w:t>,</w:t>
      </w:r>
      <w:r w:rsidR="00197B4F" w:rsidRPr="00F76CF9">
        <w:t xml:space="preserve"> </w:t>
      </w:r>
      <w:r w:rsidR="008A160E" w:rsidRPr="00F76CF9">
        <w:t xml:space="preserve">vol. </w:t>
      </w:r>
      <w:r w:rsidR="00197B4F" w:rsidRPr="00F76CF9">
        <w:t>40</w:t>
      </w:r>
      <w:r w:rsidR="008A160E" w:rsidRPr="00F76CF9">
        <w:t xml:space="preserve">, no. </w:t>
      </w:r>
      <w:r w:rsidR="00197B4F" w:rsidRPr="00F76CF9">
        <w:t>4</w:t>
      </w:r>
      <w:r w:rsidR="008A160E" w:rsidRPr="00F76CF9">
        <w:t xml:space="preserve">, pp. </w:t>
      </w:r>
      <w:r w:rsidR="00197B4F" w:rsidRPr="00F76CF9">
        <w:t xml:space="preserve">462-481. </w:t>
      </w:r>
      <w:r w:rsidR="008A160E" w:rsidRPr="00F76CF9">
        <w:t>2019.</w:t>
      </w:r>
    </w:p>
    <w:p w14:paraId="110FAD32" w14:textId="5FA62521" w:rsidR="00197B4F" w:rsidRPr="00F76CF9" w:rsidRDefault="00D30C05" w:rsidP="00D30C05">
      <w:pPr>
        <w:pStyle w:val="JMMM-Reference"/>
      </w:pPr>
      <w:r w:rsidRPr="00F76CF9">
        <w:t>[</w:t>
      </w:r>
      <w:r w:rsidR="00197B4F" w:rsidRPr="00F76CF9">
        <w:t>17</w:t>
      </w:r>
      <w:r w:rsidRPr="00F76CF9">
        <w:t xml:space="preserve">] </w:t>
      </w:r>
      <w:r w:rsidR="00197B4F" w:rsidRPr="00F76CF9">
        <w:tab/>
      </w:r>
      <w:r w:rsidR="008A160E" w:rsidRPr="00F76CF9">
        <w:rPr>
          <w:spacing w:val="2"/>
        </w:rPr>
        <w:t xml:space="preserve">A. M. </w:t>
      </w:r>
      <w:r w:rsidR="00197B4F" w:rsidRPr="00F76CF9">
        <w:rPr>
          <w:spacing w:val="2"/>
        </w:rPr>
        <w:t xml:space="preserve">Gabay, </w:t>
      </w:r>
      <w:r w:rsidR="008A160E" w:rsidRPr="00F76CF9">
        <w:rPr>
          <w:spacing w:val="2"/>
        </w:rPr>
        <w:t xml:space="preserve">G. C. </w:t>
      </w:r>
      <w:r w:rsidR="00197B4F" w:rsidRPr="00F76CF9">
        <w:rPr>
          <w:spacing w:val="2"/>
        </w:rPr>
        <w:t xml:space="preserve">Hadjipanayis, </w:t>
      </w:r>
      <w:r w:rsidR="008A160E" w:rsidRPr="00F76CF9">
        <w:rPr>
          <w:spacing w:val="2"/>
        </w:rPr>
        <w:t xml:space="preserve">and J. </w:t>
      </w:r>
      <w:r w:rsidR="00197B4F" w:rsidRPr="00F76CF9">
        <w:rPr>
          <w:spacing w:val="2"/>
        </w:rPr>
        <w:t>Cui</w:t>
      </w:r>
      <w:r w:rsidR="008A160E" w:rsidRPr="00F76CF9">
        <w:rPr>
          <w:spacing w:val="2"/>
        </w:rPr>
        <w:t>,</w:t>
      </w:r>
      <w:r w:rsidR="00197B4F" w:rsidRPr="00F76CF9">
        <w:rPr>
          <w:spacing w:val="2"/>
        </w:rPr>
        <w:t xml:space="preserve"> </w:t>
      </w:r>
      <w:r w:rsidR="008A160E" w:rsidRPr="00F76CF9">
        <w:rPr>
          <w:spacing w:val="2"/>
        </w:rPr>
        <w:t>"</w:t>
      </w:r>
      <w:r w:rsidR="00197B4F" w:rsidRPr="00F76CF9">
        <w:rPr>
          <w:spacing w:val="2"/>
        </w:rPr>
        <w:t>Effect of Sb substitution on crystal structure, texture and hard magne</w:t>
      </w:r>
      <w:r w:rsidR="00197B4F" w:rsidRPr="00F76CF9">
        <w:t>tic properties of melt-spun MnBi alloys</w:t>
      </w:r>
      <w:r w:rsidR="008A160E" w:rsidRPr="00F76CF9">
        <w:t xml:space="preserve">," </w:t>
      </w:r>
      <w:r w:rsidR="008A160E" w:rsidRPr="00F76CF9">
        <w:rPr>
          <w:i/>
          <w:iCs/>
        </w:rPr>
        <w:t>Journal of Alloys and Compounds</w:t>
      </w:r>
      <w:r w:rsidR="008A160E" w:rsidRPr="00F76CF9">
        <w:t xml:space="preserve">, vol. </w:t>
      </w:r>
      <w:r w:rsidR="00197B4F" w:rsidRPr="00F76CF9">
        <w:t>792</w:t>
      </w:r>
      <w:r w:rsidR="008A160E" w:rsidRPr="00F76CF9">
        <w:t xml:space="preserve">, pp. </w:t>
      </w:r>
      <w:r w:rsidR="00197B4F" w:rsidRPr="00F76CF9">
        <w:t>77-86</w:t>
      </w:r>
      <w:r w:rsidR="008A160E" w:rsidRPr="00F76CF9">
        <w:t>,</w:t>
      </w:r>
      <w:r w:rsidR="00197B4F" w:rsidRPr="00F76CF9">
        <w:t xml:space="preserve"> </w:t>
      </w:r>
      <w:r w:rsidR="008A160E" w:rsidRPr="00F76CF9">
        <w:t>2019.</w:t>
      </w:r>
    </w:p>
    <w:p w14:paraId="217405FF" w14:textId="7AD9BDC8" w:rsidR="00197B4F" w:rsidRPr="00F76CF9" w:rsidRDefault="00D30C05" w:rsidP="00D30C05">
      <w:pPr>
        <w:pStyle w:val="JMMM-Reference"/>
      </w:pPr>
      <w:r w:rsidRPr="00F76CF9">
        <w:t>[</w:t>
      </w:r>
      <w:r w:rsidR="00197B4F" w:rsidRPr="00F76CF9">
        <w:t>18</w:t>
      </w:r>
      <w:r w:rsidRPr="00F76CF9">
        <w:t xml:space="preserve">] </w:t>
      </w:r>
      <w:r w:rsidR="00197B4F" w:rsidRPr="00F76CF9">
        <w:tab/>
      </w:r>
      <w:r w:rsidR="008A160E" w:rsidRPr="00F76CF9">
        <w:t xml:space="preserve">N. </w:t>
      </w:r>
      <w:r w:rsidR="00197B4F" w:rsidRPr="00F76CF9">
        <w:t xml:space="preserve">Nereson, </w:t>
      </w:r>
      <w:r w:rsidR="008A160E" w:rsidRPr="00F76CF9">
        <w:t xml:space="preserve">and G. </w:t>
      </w:r>
      <w:r w:rsidR="00197B4F" w:rsidRPr="00F76CF9">
        <w:t>Arnold</w:t>
      </w:r>
      <w:r w:rsidR="008A160E" w:rsidRPr="00F76CF9">
        <w:t>,</w:t>
      </w:r>
      <w:r w:rsidR="00197B4F" w:rsidRPr="00F76CF9">
        <w:t xml:space="preserve"> </w:t>
      </w:r>
      <w:r w:rsidR="008A160E" w:rsidRPr="00F76CF9">
        <w:t>"</w:t>
      </w:r>
      <w:r w:rsidR="00197B4F" w:rsidRPr="00F76CF9">
        <w:t xml:space="preserve">Magnetic </w:t>
      </w:r>
      <w:r w:rsidR="008A160E" w:rsidRPr="00F76CF9">
        <w:t>p</w:t>
      </w:r>
      <w:r w:rsidR="00197B4F" w:rsidRPr="00F76CF9">
        <w:t>roperties of CeBi, NdBi, TbBi, and DyBi</w:t>
      </w:r>
      <w:r w:rsidR="008A160E" w:rsidRPr="00F76CF9">
        <w:t>,"</w:t>
      </w:r>
      <w:r w:rsidR="00197B4F" w:rsidRPr="00F76CF9">
        <w:t xml:space="preserve"> </w:t>
      </w:r>
      <w:r w:rsidR="008A160E" w:rsidRPr="00F76CF9">
        <w:rPr>
          <w:i/>
          <w:iCs/>
        </w:rPr>
        <w:t>Journal of Applied Physics</w:t>
      </w:r>
      <w:r w:rsidR="008A160E" w:rsidRPr="00F76CF9">
        <w:t>,</w:t>
      </w:r>
      <w:r w:rsidR="00197B4F" w:rsidRPr="00F76CF9">
        <w:t xml:space="preserve"> </w:t>
      </w:r>
      <w:r w:rsidR="008A160E" w:rsidRPr="00F76CF9">
        <w:t xml:space="preserve">vol. </w:t>
      </w:r>
      <w:r w:rsidR="00197B4F" w:rsidRPr="00F76CF9">
        <w:t>42</w:t>
      </w:r>
      <w:r w:rsidR="008A160E" w:rsidRPr="00F76CF9">
        <w:t xml:space="preserve">, no. </w:t>
      </w:r>
      <w:r w:rsidR="00197B4F" w:rsidRPr="00F76CF9">
        <w:t>4</w:t>
      </w:r>
      <w:r w:rsidR="008A160E" w:rsidRPr="00F76CF9">
        <w:t xml:space="preserve">, pp. </w:t>
      </w:r>
      <w:r w:rsidR="00197B4F" w:rsidRPr="00F76CF9">
        <w:t>1625-1627</w:t>
      </w:r>
      <w:r w:rsidR="008A160E" w:rsidRPr="00F76CF9">
        <w:t>, 1971.</w:t>
      </w:r>
    </w:p>
    <w:p w14:paraId="7B16CF44" w14:textId="5635DDDB" w:rsidR="00197B4F" w:rsidRPr="00F76CF9" w:rsidRDefault="00D30C05" w:rsidP="00D30C05">
      <w:pPr>
        <w:pStyle w:val="JMMM-Reference"/>
      </w:pPr>
      <w:r w:rsidRPr="00F76CF9">
        <w:t>[</w:t>
      </w:r>
      <w:r w:rsidR="00197B4F" w:rsidRPr="00F76CF9">
        <w:t>19</w:t>
      </w:r>
      <w:r w:rsidRPr="00F76CF9">
        <w:t>]</w:t>
      </w:r>
      <w:r w:rsidR="00197B4F" w:rsidRPr="00F76CF9">
        <w:t xml:space="preserve"> </w:t>
      </w:r>
      <w:r w:rsidR="008A160E" w:rsidRPr="00F76CF9">
        <w:tab/>
      </w:r>
      <w:r w:rsidR="00197B4F" w:rsidRPr="00F76CF9">
        <w:t xml:space="preserve">W. Y. Zhang, P. Khare, T. George, X. Z. Li, P. Mukherjee, S. </w:t>
      </w:r>
      <w:r w:rsidR="00197B4F" w:rsidRPr="00F76CF9">
        <w:rPr>
          <w:spacing w:val="-6"/>
        </w:rPr>
        <w:t>Valloppilly</w:t>
      </w:r>
      <w:r w:rsidR="008A160E" w:rsidRPr="00F76CF9">
        <w:rPr>
          <w:spacing w:val="-6"/>
        </w:rPr>
        <w:t>,</w:t>
      </w:r>
      <w:r w:rsidR="00197B4F" w:rsidRPr="00F76CF9">
        <w:rPr>
          <w:spacing w:val="-6"/>
        </w:rPr>
        <w:t xml:space="preserve"> and D. J. Sellmyer, </w:t>
      </w:r>
      <w:r w:rsidR="008A160E" w:rsidRPr="00F76CF9">
        <w:rPr>
          <w:spacing w:val="-6"/>
        </w:rPr>
        <w:t>"</w:t>
      </w:r>
      <w:r w:rsidR="00197B4F" w:rsidRPr="00F76CF9">
        <w:rPr>
          <w:spacing w:val="-6"/>
        </w:rPr>
        <w:t>Grain alignment due to magnetic</w:t>
      </w:r>
      <w:r w:rsidR="00197B4F" w:rsidRPr="00F76CF9">
        <w:t>-f</w:t>
      </w:r>
      <w:r w:rsidR="00197B4F" w:rsidRPr="00F76CF9">
        <w:rPr>
          <w:spacing w:val="-4"/>
        </w:rPr>
        <w:t>ield annealing in MnBi:Bi nanocomposites,</w:t>
      </w:r>
      <w:r w:rsidR="008A160E" w:rsidRPr="00F76CF9">
        <w:rPr>
          <w:spacing w:val="-4"/>
        </w:rPr>
        <w:t xml:space="preserve">" </w:t>
      </w:r>
      <w:r w:rsidR="008A160E" w:rsidRPr="00F76CF9">
        <w:rPr>
          <w:i/>
          <w:iCs/>
          <w:spacing w:val="-4"/>
        </w:rPr>
        <w:t xml:space="preserve">Journal of Physics </w:t>
      </w:r>
      <w:r w:rsidR="008A160E" w:rsidRPr="00F76CF9">
        <w:rPr>
          <w:i/>
          <w:iCs/>
        </w:rPr>
        <w:t>D: Applied Physics</w:t>
      </w:r>
      <w:r w:rsidR="008A160E" w:rsidRPr="00F76CF9">
        <w:t xml:space="preserve">, vol. </w:t>
      </w:r>
      <w:r w:rsidR="00197B4F" w:rsidRPr="00F76CF9">
        <w:t xml:space="preserve">49, </w:t>
      </w:r>
      <w:r w:rsidR="008A160E" w:rsidRPr="00F76CF9">
        <w:t xml:space="preserve">p. </w:t>
      </w:r>
      <w:r w:rsidR="00197B4F" w:rsidRPr="00F76CF9">
        <w:t xml:space="preserve">455002, </w:t>
      </w:r>
      <w:r w:rsidR="008A160E" w:rsidRPr="00F76CF9">
        <w:t>2016.</w:t>
      </w:r>
    </w:p>
    <w:p w14:paraId="351A566B" w14:textId="4CB09D18" w:rsidR="00197B4F" w:rsidRPr="00F76CF9" w:rsidRDefault="00D30C05" w:rsidP="00D30C05">
      <w:pPr>
        <w:pStyle w:val="JMMM-Reference"/>
      </w:pPr>
      <w:r w:rsidRPr="00F76CF9">
        <w:t>[</w:t>
      </w:r>
      <w:r w:rsidR="00197B4F" w:rsidRPr="00F76CF9">
        <w:t>20</w:t>
      </w:r>
      <w:r w:rsidRPr="00F76CF9">
        <w:t xml:space="preserve">] </w:t>
      </w:r>
      <w:r w:rsidR="00197B4F" w:rsidRPr="00F76CF9">
        <w:tab/>
      </w:r>
      <w:r w:rsidR="008A160E" w:rsidRPr="00F76CF9">
        <w:rPr>
          <w:spacing w:val="-4"/>
        </w:rPr>
        <w:t xml:space="preserve">A. K. </w:t>
      </w:r>
      <w:r w:rsidR="00197B4F" w:rsidRPr="00F76CF9">
        <w:rPr>
          <w:spacing w:val="-4"/>
        </w:rPr>
        <w:t xml:space="preserve">Vuong, </w:t>
      </w:r>
      <w:r w:rsidR="008A160E" w:rsidRPr="00F76CF9">
        <w:rPr>
          <w:spacing w:val="-4"/>
        </w:rPr>
        <w:t xml:space="preserve">N. X. Truong, L. Wei, H. V. Pham, N. H. Nguyen, </w:t>
      </w:r>
      <w:r w:rsidR="008A160E" w:rsidRPr="00F76CF9">
        <w:t xml:space="preserve">N. H. Pham, Q. Nguyen, T. K. O. Vuong, V. H. Ky, X. Zhen, </w:t>
      </w:r>
      <w:r w:rsidR="008A160E" w:rsidRPr="00F76CF9">
        <w:rPr>
          <w:spacing w:val="-6"/>
        </w:rPr>
        <w:t>Y. Yang, and V. V. Nguyen,</w:t>
      </w:r>
      <w:r w:rsidR="00197B4F" w:rsidRPr="00F76CF9">
        <w:rPr>
          <w:spacing w:val="-6"/>
        </w:rPr>
        <w:t xml:space="preserve"> </w:t>
      </w:r>
      <w:r w:rsidR="008A160E" w:rsidRPr="00F76CF9">
        <w:rPr>
          <w:spacing w:val="-6"/>
        </w:rPr>
        <w:t>"</w:t>
      </w:r>
      <w:r w:rsidR="00197B4F" w:rsidRPr="00F76CF9">
        <w:rPr>
          <w:spacing w:val="-6"/>
        </w:rPr>
        <w:t>Large-scale production and magneti</w:t>
      </w:r>
      <w:r w:rsidR="00197B4F" w:rsidRPr="00F76CF9">
        <w:t>c properties of Sn-substituted MnBi rare-earth-free melt-spun ribbons</w:t>
      </w:r>
      <w:r w:rsidR="008A160E" w:rsidRPr="00F76CF9">
        <w:t>,"</w:t>
      </w:r>
      <w:r w:rsidR="00197B4F" w:rsidRPr="00F76CF9">
        <w:t xml:space="preserve"> </w:t>
      </w:r>
      <w:r w:rsidR="008A160E" w:rsidRPr="00F76CF9">
        <w:rPr>
          <w:i/>
          <w:iCs/>
        </w:rPr>
        <w:t>Applied Physics A</w:t>
      </w:r>
      <w:r w:rsidR="008A160E" w:rsidRPr="00F76CF9">
        <w:t>,</w:t>
      </w:r>
      <w:r w:rsidR="00197B4F" w:rsidRPr="00F76CF9">
        <w:t xml:space="preserve"> </w:t>
      </w:r>
      <w:r w:rsidR="008A160E" w:rsidRPr="00F76CF9">
        <w:t xml:space="preserve">vol. </w:t>
      </w:r>
      <w:r w:rsidR="00197B4F" w:rsidRPr="00F76CF9">
        <w:t>130</w:t>
      </w:r>
      <w:r w:rsidR="008A160E" w:rsidRPr="00F76CF9">
        <w:t xml:space="preserve">, no. </w:t>
      </w:r>
      <w:r w:rsidR="00197B4F" w:rsidRPr="00F76CF9">
        <w:t>9</w:t>
      </w:r>
      <w:r w:rsidR="008A160E" w:rsidRPr="00F76CF9">
        <w:t xml:space="preserve">, p. </w:t>
      </w:r>
      <w:r w:rsidR="00197B4F" w:rsidRPr="00F76CF9">
        <w:t>630</w:t>
      </w:r>
      <w:r w:rsidR="008A160E" w:rsidRPr="00F76CF9">
        <w:t>.</w:t>
      </w:r>
      <w:r w:rsidR="00197B4F" w:rsidRPr="00F76CF9">
        <w:t xml:space="preserve"> </w:t>
      </w:r>
      <w:r w:rsidR="008A160E" w:rsidRPr="00F76CF9">
        <w:t>2024.</w:t>
      </w:r>
    </w:p>
    <w:p w14:paraId="4E72244E" w14:textId="0C619BCB" w:rsidR="00197B4F" w:rsidRPr="00F76CF9" w:rsidRDefault="00D30C05" w:rsidP="00D30C05">
      <w:pPr>
        <w:pStyle w:val="JMMM-Reference"/>
        <w:rPr>
          <w:spacing w:val="-8"/>
        </w:rPr>
      </w:pPr>
      <w:r w:rsidRPr="00F76CF9">
        <w:t>[</w:t>
      </w:r>
      <w:r w:rsidR="00197B4F" w:rsidRPr="00F76CF9">
        <w:t>21</w:t>
      </w:r>
      <w:r w:rsidR="008A160E" w:rsidRPr="00F76CF9">
        <w:t>]</w:t>
      </w:r>
      <w:r w:rsidR="008A160E" w:rsidRPr="00F76CF9">
        <w:tab/>
      </w:r>
      <w:r w:rsidR="00197B4F" w:rsidRPr="00F76CF9">
        <w:rPr>
          <w:spacing w:val="-8"/>
        </w:rPr>
        <w:t>https://environmentalchemistry.com/yogi/periodic/ionicradius.html.</w:t>
      </w:r>
    </w:p>
    <w:p w14:paraId="0BE7B196" w14:textId="5CA0745F" w:rsidR="00197B4F" w:rsidRPr="00F76CF9" w:rsidRDefault="00D30C05" w:rsidP="00D30C05">
      <w:pPr>
        <w:pStyle w:val="JMMM-Reference"/>
      </w:pPr>
      <w:r w:rsidRPr="00F76CF9">
        <w:t>[</w:t>
      </w:r>
      <w:r w:rsidR="00197B4F" w:rsidRPr="00F76CF9">
        <w:t>22</w:t>
      </w:r>
      <w:r w:rsidRPr="00F76CF9">
        <w:t xml:space="preserve">] </w:t>
      </w:r>
      <w:r w:rsidR="00197B4F" w:rsidRPr="00F76CF9">
        <w:tab/>
      </w:r>
      <w:r w:rsidR="008A160E" w:rsidRPr="00F76CF9">
        <w:rPr>
          <w:spacing w:val="-6"/>
        </w:rPr>
        <w:t xml:space="preserve">K. </w:t>
      </w:r>
      <w:r w:rsidR="00197B4F" w:rsidRPr="00F76CF9">
        <w:rPr>
          <w:spacing w:val="-6"/>
        </w:rPr>
        <w:t xml:space="preserve">Anand, </w:t>
      </w:r>
      <w:r w:rsidR="008A160E" w:rsidRPr="00F76CF9">
        <w:rPr>
          <w:spacing w:val="-6"/>
        </w:rPr>
        <w:t xml:space="preserve">N. </w:t>
      </w:r>
      <w:r w:rsidR="00197B4F" w:rsidRPr="00F76CF9">
        <w:rPr>
          <w:spacing w:val="-6"/>
        </w:rPr>
        <w:t xml:space="preserve">Christopher, </w:t>
      </w:r>
      <w:r w:rsidR="008A160E" w:rsidRPr="00F76CF9">
        <w:rPr>
          <w:spacing w:val="-6"/>
        </w:rPr>
        <w:t xml:space="preserve">and N. </w:t>
      </w:r>
      <w:r w:rsidR="00197B4F" w:rsidRPr="00F76CF9">
        <w:rPr>
          <w:spacing w:val="-6"/>
        </w:rPr>
        <w:t>Singh</w:t>
      </w:r>
      <w:r w:rsidR="008A160E" w:rsidRPr="00F76CF9">
        <w:rPr>
          <w:spacing w:val="-6"/>
        </w:rPr>
        <w:t>,</w:t>
      </w:r>
      <w:r w:rsidR="00197B4F" w:rsidRPr="00F76CF9">
        <w:rPr>
          <w:spacing w:val="-6"/>
        </w:rPr>
        <w:t xml:space="preserve"> </w:t>
      </w:r>
      <w:r w:rsidR="008A160E" w:rsidRPr="00F76CF9">
        <w:rPr>
          <w:spacing w:val="-6"/>
        </w:rPr>
        <w:t>"</w:t>
      </w:r>
      <w:r w:rsidR="00197B4F" w:rsidRPr="00F76CF9">
        <w:rPr>
          <w:spacing w:val="-6"/>
        </w:rPr>
        <w:t>Evaluation of structural</w:t>
      </w:r>
      <w:r w:rsidR="00197B4F" w:rsidRPr="00F76CF9">
        <w:t xml:space="preserve"> and magnetic property of Cr-doped MnBi permanent magnet material</w:t>
      </w:r>
      <w:r w:rsidR="008A160E" w:rsidRPr="00F76CF9">
        <w:t>,"</w:t>
      </w:r>
      <w:r w:rsidR="00197B4F" w:rsidRPr="00F76CF9">
        <w:t xml:space="preserve"> </w:t>
      </w:r>
      <w:r w:rsidR="008A160E" w:rsidRPr="00F76CF9">
        <w:rPr>
          <w:i/>
          <w:iCs/>
        </w:rPr>
        <w:t>Applied Physics A</w:t>
      </w:r>
      <w:r w:rsidR="008A160E" w:rsidRPr="00F76CF9">
        <w:t xml:space="preserve">, vol. </w:t>
      </w:r>
      <w:r w:rsidR="00197B4F" w:rsidRPr="00F76CF9">
        <w:t>125</w:t>
      </w:r>
      <w:r w:rsidR="008A160E" w:rsidRPr="00F76CF9">
        <w:t xml:space="preserve">, no. </w:t>
      </w:r>
      <w:r w:rsidR="00197B4F" w:rsidRPr="00F76CF9">
        <w:t>12</w:t>
      </w:r>
      <w:r w:rsidR="008A160E" w:rsidRPr="00F76CF9">
        <w:t xml:space="preserve">, p. </w:t>
      </w:r>
      <w:r w:rsidR="00197B4F" w:rsidRPr="00F76CF9">
        <w:t>870</w:t>
      </w:r>
      <w:r w:rsidR="008A160E" w:rsidRPr="00F76CF9">
        <w:t>, 2019.</w:t>
      </w:r>
    </w:p>
    <w:p w14:paraId="52947486" w14:textId="61DB11BA" w:rsidR="00197B4F" w:rsidRPr="00F76CF9" w:rsidRDefault="00D30C05" w:rsidP="00D30C05">
      <w:pPr>
        <w:pStyle w:val="JMMM-Reference"/>
      </w:pPr>
      <w:r w:rsidRPr="00F76CF9">
        <w:t>[</w:t>
      </w:r>
      <w:r w:rsidR="00197B4F" w:rsidRPr="00F76CF9">
        <w:t>23</w:t>
      </w:r>
      <w:r w:rsidRPr="00F76CF9">
        <w:t xml:space="preserve">] </w:t>
      </w:r>
      <w:r w:rsidR="00197B4F" w:rsidRPr="00F76CF9">
        <w:tab/>
      </w:r>
      <w:r w:rsidR="0091123A" w:rsidRPr="00F76CF9">
        <w:t xml:space="preserve">K. </w:t>
      </w:r>
      <w:r w:rsidR="00197B4F" w:rsidRPr="00F76CF9">
        <w:t xml:space="preserve">Anand, </w:t>
      </w:r>
      <w:r w:rsidR="0091123A" w:rsidRPr="00F76CF9">
        <w:t xml:space="preserve">N. </w:t>
      </w:r>
      <w:r w:rsidR="00197B4F" w:rsidRPr="00F76CF9">
        <w:t xml:space="preserve">Christopher, </w:t>
      </w:r>
      <w:r w:rsidR="0091123A" w:rsidRPr="00F76CF9">
        <w:t xml:space="preserve">and N. </w:t>
      </w:r>
      <w:r w:rsidR="00197B4F" w:rsidRPr="00F76CF9">
        <w:t>Singh</w:t>
      </w:r>
      <w:r w:rsidR="0091123A" w:rsidRPr="00F76CF9">
        <w:t>,</w:t>
      </w:r>
      <w:r w:rsidR="00197B4F" w:rsidRPr="00F76CF9">
        <w:t xml:space="preserve"> </w:t>
      </w:r>
      <w:r w:rsidR="0091123A" w:rsidRPr="00F76CF9">
        <w:t>"</w:t>
      </w:r>
      <w:r w:rsidR="00197B4F" w:rsidRPr="00F76CF9">
        <w:t xml:space="preserve">Influence of wheel speed and ageing on nanostructure and magnetic properties of </w:t>
      </w:r>
      <w:r w:rsidR="00197B4F" w:rsidRPr="00F76CF9">
        <w:rPr>
          <w:spacing w:val="-4"/>
        </w:rPr>
        <w:t>Cr-doped MnBi magnetic material</w:t>
      </w:r>
      <w:r w:rsidR="0091123A" w:rsidRPr="00F76CF9">
        <w:rPr>
          <w:spacing w:val="-4"/>
        </w:rPr>
        <w:t>,"</w:t>
      </w:r>
      <w:r w:rsidR="00197B4F" w:rsidRPr="00F76CF9">
        <w:rPr>
          <w:spacing w:val="-4"/>
        </w:rPr>
        <w:t xml:space="preserve"> </w:t>
      </w:r>
      <w:r w:rsidR="0091123A" w:rsidRPr="00F76CF9">
        <w:rPr>
          <w:i/>
          <w:iCs/>
          <w:spacing w:val="-4"/>
        </w:rPr>
        <w:t>Applied Physics A</w:t>
      </w:r>
      <w:r w:rsidR="0091123A" w:rsidRPr="00F76CF9">
        <w:rPr>
          <w:spacing w:val="-4"/>
        </w:rPr>
        <w:t>,</w:t>
      </w:r>
      <w:r w:rsidR="00197B4F" w:rsidRPr="00F76CF9">
        <w:rPr>
          <w:spacing w:val="-4"/>
        </w:rPr>
        <w:t xml:space="preserve"> </w:t>
      </w:r>
      <w:r w:rsidR="0091123A" w:rsidRPr="00F76CF9">
        <w:rPr>
          <w:spacing w:val="-4"/>
        </w:rPr>
        <w:t xml:space="preserve">vol. </w:t>
      </w:r>
      <w:r w:rsidR="00197B4F" w:rsidRPr="00F76CF9">
        <w:rPr>
          <w:spacing w:val="-4"/>
        </w:rPr>
        <w:t>126</w:t>
      </w:r>
      <w:r w:rsidR="0091123A" w:rsidRPr="00F76CF9">
        <w:rPr>
          <w:spacing w:val="-4"/>
        </w:rPr>
        <w:t>,</w:t>
      </w:r>
      <w:r w:rsidR="0091123A" w:rsidRPr="00F76CF9">
        <w:t xml:space="preserve"> no. </w:t>
      </w:r>
      <w:r w:rsidR="00197B4F" w:rsidRPr="00F76CF9">
        <w:t>5</w:t>
      </w:r>
      <w:r w:rsidR="0091123A" w:rsidRPr="00F76CF9">
        <w:t xml:space="preserve">, p. </w:t>
      </w:r>
      <w:r w:rsidR="00197B4F" w:rsidRPr="00F76CF9">
        <w:t>339</w:t>
      </w:r>
      <w:r w:rsidR="0091123A" w:rsidRPr="00F76CF9">
        <w:t>, 2020.</w:t>
      </w:r>
    </w:p>
    <w:p w14:paraId="244718E4" w14:textId="3BF0AE7D" w:rsidR="00197B4F" w:rsidRPr="00F76CF9" w:rsidRDefault="00D30C05" w:rsidP="00D30C05">
      <w:pPr>
        <w:pStyle w:val="JMMM-Reference"/>
      </w:pPr>
      <w:r w:rsidRPr="00F76CF9">
        <w:t>[</w:t>
      </w:r>
      <w:r w:rsidR="00197B4F" w:rsidRPr="00F76CF9">
        <w:t>25</w:t>
      </w:r>
      <w:r w:rsidRPr="00F76CF9">
        <w:t>]</w:t>
      </w:r>
      <w:r w:rsidRPr="00F76CF9">
        <w:rPr>
          <w:spacing w:val="-2"/>
        </w:rPr>
        <w:t xml:space="preserve"> </w:t>
      </w:r>
      <w:r w:rsidR="0091123A" w:rsidRPr="00F76CF9">
        <w:rPr>
          <w:spacing w:val="-2"/>
        </w:rPr>
        <w:tab/>
        <w:t xml:space="preserve">C. </w:t>
      </w:r>
      <w:r w:rsidR="00197B4F" w:rsidRPr="00F76CF9">
        <w:rPr>
          <w:spacing w:val="-2"/>
        </w:rPr>
        <w:tab/>
        <w:t xml:space="preserve">Chen, </w:t>
      </w:r>
      <w:r w:rsidR="0091123A" w:rsidRPr="00F76CF9">
        <w:rPr>
          <w:spacing w:val="-2"/>
        </w:rPr>
        <w:t xml:space="preserve">and S. P. </w:t>
      </w:r>
      <w:r w:rsidR="00197B4F" w:rsidRPr="00F76CF9">
        <w:rPr>
          <w:spacing w:val="-2"/>
        </w:rPr>
        <w:t>Ong</w:t>
      </w:r>
      <w:r w:rsidR="0091123A" w:rsidRPr="00F76CF9">
        <w:rPr>
          <w:spacing w:val="-2"/>
        </w:rPr>
        <w:t>,</w:t>
      </w:r>
      <w:r w:rsidR="00197B4F" w:rsidRPr="00F76CF9">
        <w:rPr>
          <w:spacing w:val="-2"/>
        </w:rPr>
        <w:t xml:space="preserve"> </w:t>
      </w:r>
      <w:r w:rsidR="0091123A" w:rsidRPr="00F76CF9">
        <w:rPr>
          <w:spacing w:val="-2"/>
        </w:rPr>
        <w:t>"</w:t>
      </w:r>
      <w:r w:rsidR="00197B4F" w:rsidRPr="00F76CF9">
        <w:rPr>
          <w:spacing w:val="-2"/>
        </w:rPr>
        <w:t>A universal graph deep learning inter</w:t>
      </w:r>
      <w:r w:rsidR="0091123A" w:rsidRPr="00F76CF9">
        <w:rPr>
          <w:spacing w:val="-2"/>
        </w:rPr>
        <w:t>-</w:t>
      </w:r>
      <w:r w:rsidR="00197B4F" w:rsidRPr="00F76CF9">
        <w:t>atom</w:t>
      </w:r>
      <w:r w:rsidR="00197B4F" w:rsidRPr="00F76CF9">
        <w:rPr>
          <w:spacing w:val="-4"/>
        </w:rPr>
        <w:t>ic potential for the periodic table</w:t>
      </w:r>
      <w:r w:rsidR="0091123A" w:rsidRPr="00F76CF9">
        <w:rPr>
          <w:spacing w:val="-4"/>
        </w:rPr>
        <w:t>,"</w:t>
      </w:r>
      <w:r w:rsidR="00197B4F" w:rsidRPr="00F76CF9">
        <w:rPr>
          <w:spacing w:val="-4"/>
        </w:rPr>
        <w:t xml:space="preserve"> </w:t>
      </w:r>
      <w:r w:rsidR="0091123A" w:rsidRPr="00F76CF9">
        <w:rPr>
          <w:i/>
          <w:iCs/>
          <w:spacing w:val="-4"/>
        </w:rPr>
        <w:t>Nature Computational</w:t>
      </w:r>
      <w:r w:rsidR="0091123A" w:rsidRPr="00F76CF9">
        <w:rPr>
          <w:i/>
          <w:iCs/>
        </w:rPr>
        <w:t xml:space="preserve"> Science</w:t>
      </w:r>
      <w:r w:rsidR="0091123A" w:rsidRPr="00F76CF9">
        <w:t>,</w:t>
      </w:r>
      <w:r w:rsidR="00197B4F" w:rsidRPr="00F76CF9">
        <w:t xml:space="preserve"> </w:t>
      </w:r>
      <w:r w:rsidR="0091123A" w:rsidRPr="00F76CF9">
        <w:t xml:space="preserve">vol. </w:t>
      </w:r>
      <w:r w:rsidR="00197B4F" w:rsidRPr="00F76CF9">
        <w:t>2</w:t>
      </w:r>
      <w:r w:rsidR="0091123A" w:rsidRPr="00F76CF9">
        <w:t xml:space="preserve">, no. </w:t>
      </w:r>
      <w:r w:rsidR="00197B4F" w:rsidRPr="00F76CF9">
        <w:t>11</w:t>
      </w:r>
      <w:r w:rsidR="0091123A" w:rsidRPr="00F76CF9">
        <w:t xml:space="preserve">, pp. </w:t>
      </w:r>
      <w:r w:rsidR="00197B4F" w:rsidRPr="00F76CF9">
        <w:t>718-728</w:t>
      </w:r>
      <w:r w:rsidR="0091123A" w:rsidRPr="00F76CF9">
        <w:t>, 2022.</w:t>
      </w:r>
    </w:p>
    <w:p w14:paraId="56929EFF" w14:textId="47693127" w:rsidR="00197B4F" w:rsidRPr="00F76CF9" w:rsidRDefault="00D30C05" w:rsidP="00D30C05">
      <w:pPr>
        <w:pStyle w:val="JMMM-Reference"/>
      </w:pPr>
      <w:r w:rsidRPr="00F76CF9">
        <w:t>[</w:t>
      </w:r>
      <w:r w:rsidR="00197B4F" w:rsidRPr="00F76CF9">
        <w:t>26</w:t>
      </w:r>
      <w:r w:rsidRPr="00F76CF9">
        <w:t xml:space="preserve">] </w:t>
      </w:r>
      <w:r w:rsidR="00197B4F" w:rsidRPr="00F76CF9">
        <w:tab/>
      </w:r>
      <w:r w:rsidR="0091123A" w:rsidRPr="00F76CF9">
        <w:rPr>
          <w:spacing w:val="2"/>
        </w:rPr>
        <w:t xml:space="preserve">C. J. O. </w:t>
      </w:r>
      <w:r w:rsidR="00197B4F" w:rsidRPr="00F76CF9">
        <w:rPr>
          <w:spacing w:val="2"/>
        </w:rPr>
        <w:t>Verzijl,</w:t>
      </w:r>
      <w:r w:rsidR="0091123A" w:rsidRPr="00F76CF9">
        <w:rPr>
          <w:spacing w:val="2"/>
        </w:rPr>
        <w:t xml:space="preserve"> and J. M. </w:t>
      </w:r>
      <w:r w:rsidR="00197B4F" w:rsidRPr="00F76CF9">
        <w:rPr>
          <w:spacing w:val="2"/>
        </w:rPr>
        <w:t>Thijssen</w:t>
      </w:r>
      <w:r w:rsidR="0091123A" w:rsidRPr="00F76CF9">
        <w:rPr>
          <w:spacing w:val="2"/>
        </w:rPr>
        <w:t>,</w:t>
      </w:r>
      <w:r w:rsidR="00197B4F" w:rsidRPr="00F76CF9">
        <w:rPr>
          <w:spacing w:val="2"/>
        </w:rPr>
        <w:t xml:space="preserve"> </w:t>
      </w:r>
      <w:r w:rsidR="0091123A" w:rsidRPr="00F76CF9">
        <w:rPr>
          <w:spacing w:val="2"/>
        </w:rPr>
        <w:t>"</w:t>
      </w:r>
      <w:r w:rsidR="00197B4F" w:rsidRPr="00F76CF9">
        <w:rPr>
          <w:spacing w:val="2"/>
        </w:rPr>
        <w:t>DFT-</w:t>
      </w:r>
      <w:r w:rsidR="0091123A" w:rsidRPr="00F76CF9">
        <w:rPr>
          <w:spacing w:val="2"/>
        </w:rPr>
        <w:t xml:space="preserve">based molecular </w:t>
      </w:r>
      <w:r w:rsidR="0091123A" w:rsidRPr="00F76CF9">
        <w:rPr>
          <w:spacing w:val="-4"/>
        </w:rPr>
        <w:t>transport implement</w:t>
      </w:r>
      <w:r w:rsidR="00197B4F" w:rsidRPr="00F76CF9">
        <w:rPr>
          <w:spacing w:val="-4"/>
        </w:rPr>
        <w:t>ation in ADF/BAND</w:t>
      </w:r>
      <w:r w:rsidR="0091123A" w:rsidRPr="00F76CF9">
        <w:rPr>
          <w:spacing w:val="-4"/>
        </w:rPr>
        <w:t>,"</w:t>
      </w:r>
      <w:r w:rsidR="00197B4F" w:rsidRPr="00F76CF9">
        <w:rPr>
          <w:spacing w:val="-4"/>
        </w:rPr>
        <w:t xml:space="preserve"> </w:t>
      </w:r>
      <w:r w:rsidR="0091123A" w:rsidRPr="00F76CF9">
        <w:rPr>
          <w:i/>
          <w:iCs/>
          <w:spacing w:val="-4"/>
        </w:rPr>
        <w:t>Journal of Physical</w:t>
      </w:r>
      <w:r w:rsidR="0091123A" w:rsidRPr="00F76CF9">
        <w:rPr>
          <w:i/>
          <w:iCs/>
        </w:rPr>
        <w:t xml:space="preserve"> Chemistry C</w:t>
      </w:r>
      <w:r w:rsidR="0091123A" w:rsidRPr="00F76CF9">
        <w:t xml:space="preserve">, vol. </w:t>
      </w:r>
      <w:r w:rsidR="00197B4F" w:rsidRPr="00F76CF9">
        <w:t>116</w:t>
      </w:r>
      <w:r w:rsidR="0091123A" w:rsidRPr="00F76CF9">
        <w:t xml:space="preserve">, no. </w:t>
      </w:r>
      <w:r w:rsidR="00197B4F" w:rsidRPr="00F76CF9">
        <w:t>46</w:t>
      </w:r>
      <w:r w:rsidR="0091123A" w:rsidRPr="00F76CF9">
        <w:t xml:space="preserve">, pp. </w:t>
      </w:r>
      <w:r w:rsidR="00197B4F" w:rsidRPr="00F76CF9">
        <w:t>24393-24412</w:t>
      </w:r>
      <w:r w:rsidR="0091123A" w:rsidRPr="00F76CF9">
        <w:t>, 2012.</w:t>
      </w:r>
    </w:p>
    <w:p w14:paraId="51EA7101" w14:textId="7E619D14" w:rsidR="00197B4F" w:rsidRPr="00F76CF9" w:rsidRDefault="00D30C05" w:rsidP="00D30C05">
      <w:pPr>
        <w:pStyle w:val="JMMM-Reference"/>
      </w:pPr>
      <w:r w:rsidRPr="00F76CF9">
        <w:t>[</w:t>
      </w:r>
      <w:r w:rsidR="00197B4F" w:rsidRPr="00F76CF9">
        <w:t>27</w:t>
      </w:r>
      <w:r w:rsidRPr="00F76CF9">
        <w:t xml:space="preserve">] </w:t>
      </w:r>
      <w:r w:rsidR="00197B4F" w:rsidRPr="00F76CF9">
        <w:tab/>
      </w:r>
      <w:r w:rsidR="0091123A" w:rsidRPr="00F76CF9">
        <w:t xml:space="preserve">L. </w:t>
      </w:r>
      <w:r w:rsidR="00197B4F" w:rsidRPr="00F76CF9">
        <w:t xml:space="preserve">Fan, </w:t>
      </w:r>
      <w:r w:rsidR="0091123A" w:rsidRPr="00F76CF9">
        <w:t xml:space="preserve">and T. </w:t>
      </w:r>
      <w:r w:rsidR="00197B4F" w:rsidRPr="00F76CF9">
        <w:t>Ziegler</w:t>
      </w:r>
      <w:r w:rsidR="0091123A" w:rsidRPr="00F76CF9">
        <w:t>, "</w:t>
      </w:r>
      <w:r w:rsidR="00197B4F" w:rsidRPr="00F76CF9">
        <w:t xml:space="preserve">Optimization of molecular structures </w:t>
      </w:r>
      <w:r w:rsidR="00197B4F" w:rsidRPr="00F76CF9">
        <w:rPr>
          <w:spacing w:val="4"/>
        </w:rPr>
        <w:t>by self‐consistent and nonlocal density‐functional theory</w:t>
      </w:r>
      <w:r w:rsidR="0091123A" w:rsidRPr="00F76CF9">
        <w:rPr>
          <w:spacing w:val="4"/>
        </w:rPr>
        <w:t>,"</w:t>
      </w:r>
      <w:r w:rsidR="00197B4F" w:rsidRPr="00F76CF9">
        <w:rPr>
          <w:spacing w:val="4"/>
        </w:rPr>
        <w:t xml:space="preserve"> </w:t>
      </w:r>
      <w:r w:rsidR="0091123A" w:rsidRPr="00F76CF9">
        <w:rPr>
          <w:i/>
          <w:iCs/>
        </w:rPr>
        <w:t>Journal of Chemical Physics</w:t>
      </w:r>
      <w:r w:rsidR="0091123A" w:rsidRPr="00F76CF9">
        <w:t xml:space="preserve">, vol. </w:t>
      </w:r>
      <w:r w:rsidR="00197B4F" w:rsidRPr="00F76CF9">
        <w:t>95</w:t>
      </w:r>
      <w:r w:rsidR="0091123A" w:rsidRPr="00F76CF9">
        <w:t xml:space="preserve">, no. </w:t>
      </w:r>
      <w:r w:rsidR="00197B4F" w:rsidRPr="00F76CF9">
        <w:t>10</w:t>
      </w:r>
      <w:r w:rsidR="0091123A" w:rsidRPr="00F76CF9">
        <w:t xml:space="preserve">, pp. </w:t>
      </w:r>
      <w:r w:rsidR="00197B4F" w:rsidRPr="00F76CF9">
        <w:t>7401-7408</w:t>
      </w:r>
      <w:r w:rsidR="0091123A" w:rsidRPr="00F76CF9">
        <w:t>, 1991.</w:t>
      </w:r>
    </w:p>
    <w:p w14:paraId="29FE216F" w14:textId="6D52C943" w:rsidR="00197B4F" w:rsidRPr="00F76CF9" w:rsidRDefault="00D30C05" w:rsidP="00D30C05">
      <w:pPr>
        <w:pStyle w:val="JMMM-Reference"/>
      </w:pPr>
      <w:r w:rsidRPr="00F76CF9">
        <w:t>[</w:t>
      </w:r>
      <w:r w:rsidR="00197B4F" w:rsidRPr="00F76CF9">
        <w:t>28</w:t>
      </w:r>
      <w:r w:rsidRPr="00F76CF9">
        <w:t xml:space="preserve">] </w:t>
      </w:r>
      <w:r w:rsidR="00197B4F" w:rsidRPr="00F76CF9">
        <w:tab/>
      </w:r>
      <w:r w:rsidR="0091123A" w:rsidRPr="00F76CF9">
        <w:rPr>
          <w:spacing w:val="-4"/>
        </w:rPr>
        <w:t xml:space="preserve">J. P. </w:t>
      </w:r>
      <w:r w:rsidR="00197B4F" w:rsidRPr="00F76CF9">
        <w:rPr>
          <w:spacing w:val="-4"/>
        </w:rPr>
        <w:t xml:space="preserve">Perdew, </w:t>
      </w:r>
      <w:r w:rsidR="0091123A" w:rsidRPr="00F76CF9">
        <w:rPr>
          <w:spacing w:val="-4"/>
        </w:rPr>
        <w:t xml:space="preserve">K. </w:t>
      </w:r>
      <w:r w:rsidR="00197B4F" w:rsidRPr="00F76CF9">
        <w:rPr>
          <w:spacing w:val="-4"/>
        </w:rPr>
        <w:t>Burke</w:t>
      </w:r>
      <w:r w:rsidR="0091123A" w:rsidRPr="00F76CF9">
        <w:rPr>
          <w:spacing w:val="-4"/>
        </w:rPr>
        <w:t>, and</w:t>
      </w:r>
      <w:r w:rsidR="00197B4F" w:rsidRPr="00F76CF9">
        <w:rPr>
          <w:spacing w:val="-4"/>
        </w:rPr>
        <w:t xml:space="preserve"> </w:t>
      </w:r>
      <w:r w:rsidR="0091123A" w:rsidRPr="00F76CF9">
        <w:rPr>
          <w:spacing w:val="-4"/>
        </w:rPr>
        <w:t xml:space="preserve">M. </w:t>
      </w:r>
      <w:r w:rsidR="00197B4F" w:rsidRPr="00F76CF9">
        <w:rPr>
          <w:spacing w:val="-4"/>
        </w:rPr>
        <w:t>Ernzerhof</w:t>
      </w:r>
      <w:r w:rsidR="0091123A" w:rsidRPr="00F76CF9">
        <w:rPr>
          <w:spacing w:val="-4"/>
        </w:rPr>
        <w:t>,"</w:t>
      </w:r>
      <w:r w:rsidR="00197B4F" w:rsidRPr="00F76CF9">
        <w:rPr>
          <w:spacing w:val="-4"/>
        </w:rPr>
        <w:t xml:space="preserve"> Generalized </w:t>
      </w:r>
      <w:r w:rsidR="0091123A" w:rsidRPr="00F76CF9">
        <w:rPr>
          <w:spacing w:val="-4"/>
        </w:rPr>
        <w:t>gradient</w:t>
      </w:r>
      <w:r w:rsidR="0091123A" w:rsidRPr="00F76CF9">
        <w:t xml:space="preserve"> a</w:t>
      </w:r>
      <w:r w:rsidR="0091123A" w:rsidRPr="00F76CF9">
        <w:rPr>
          <w:spacing w:val="-2"/>
        </w:rPr>
        <w:t>pproximation made simpl</w:t>
      </w:r>
      <w:r w:rsidR="00197B4F" w:rsidRPr="00F76CF9">
        <w:rPr>
          <w:spacing w:val="-2"/>
        </w:rPr>
        <w:t>e</w:t>
      </w:r>
      <w:r w:rsidR="0091123A" w:rsidRPr="00F76CF9">
        <w:rPr>
          <w:spacing w:val="-2"/>
        </w:rPr>
        <w:t>,"</w:t>
      </w:r>
      <w:r w:rsidR="00197B4F" w:rsidRPr="00F76CF9">
        <w:rPr>
          <w:spacing w:val="-2"/>
        </w:rPr>
        <w:t xml:space="preserve"> </w:t>
      </w:r>
      <w:r w:rsidR="0091123A" w:rsidRPr="00F76CF9">
        <w:rPr>
          <w:i/>
          <w:iCs/>
          <w:spacing w:val="-2"/>
        </w:rPr>
        <w:t>Physical Review Letters, vol.</w:t>
      </w:r>
      <w:r w:rsidR="00197B4F" w:rsidRPr="00F76CF9">
        <w:rPr>
          <w:spacing w:val="-2"/>
        </w:rPr>
        <w:t xml:space="preserve"> 77</w:t>
      </w:r>
      <w:r w:rsidR="0091123A" w:rsidRPr="00F76CF9">
        <w:rPr>
          <w:spacing w:val="-2"/>
        </w:rPr>
        <w:t>,</w:t>
      </w:r>
      <w:r w:rsidR="0091123A" w:rsidRPr="00F76CF9">
        <w:t xml:space="preserve"> no. </w:t>
      </w:r>
      <w:r w:rsidR="00197B4F" w:rsidRPr="00F76CF9">
        <w:t>18</w:t>
      </w:r>
      <w:r w:rsidR="0091123A" w:rsidRPr="00F76CF9">
        <w:t xml:space="preserve">, pp. </w:t>
      </w:r>
      <w:r w:rsidR="00197B4F" w:rsidRPr="00F76CF9">
        <w:t>3865-3868</w:t>
      </w:r>
      <w:r w:rsidR="0091123A" w:rsidRPr="00F76CF9">
        <w:t>, 1996.</w:t>
      </w:r>
    </w:p>
    <w:p w14:paraId="155572A6" w14:textId="2776166C" w:rsidR="00197B4F" w:rsidRPr="00F76CF9" w:rsidRDefault="00D30C05" w:rsidP="00D30C05">
      <w:pPr>
        <w:pStyle w:val="JMMM-Reference"/>
      </w:pPr>
      <w:r w:rsidRPr="00F76CF9">
        <w:t>[</w:t>
      </w:r>
      <w:r w:rsidR="00197B4F" w:rsidRPr="00F76CF9">
        <w:t>29</w:t>
      </w:r>
      <w:r w:rsidRPr="00F76CF9">
        <w:t xml:space="preserve">] </w:t>
      </w:r>
      <w:r w:rsidR="00197B4F" w:rsidRPr="00F76CF9">
        <w:tab/>
      </w:r>
      <w:r w:rsidR="0091123A" w:rsidRPr="00F76CF9">
        <w:t xml:space="preserve">M. </w:t>
      </w:r>
      <w:r w:rsidR="00197B4F" w:rsidRPr="00F76CF9">
        <w:t xml:space="preserve">Venkatraman, </w:t>
      </w:r>
      <w:r w:rsidR="0091123A" w:rsidRPr="00F76CF9">
        <w:t xml:space="preserve">and J. P. </w:t>
      </w:r>
      <w:r w:rsidR="00197B4F" w:rsidRPr="00F76CF9">
        <w:t>Neumann</w:t>
      </w:r>
      <w:r w:rsidR="0091123A" w:rsidRPr="00F76CF9">
        <w:t>,</w:t>
      </w:r>
      <w:r w:rsidR="00197B4F" w:rsidRPr="00F76CF9">
        <w:t xml:space="preserve"> </w:t>
      </w:r>
      <w:r w:rsidR="0091123A" w:rsidRPr="00F76CF9">
        <w:t>"</w:t>
      </w:r>
      <w:r w:rsidR="00197B4F" w:rsidRPr="00F76CF9">
        <w:t>The Bi−Cr (Bismuth-</w:t>
      </w:r>
      <w:r w:rsidR="00197B4F" w:rsidRPr="00F76CF9">
        <w:rPr>
          <w:spacing w:val="-2"/>
        </w:rPr>
        <w:t>Chromium) system</w:t>
      </w:r>
      <w:r w:rsidR="0091123A" w:rsidRPr="00F76CF9">
        <w:rPr>
          <w:spacing w:val="-2"/>
        </w:rPr>
        <w:t>,"</w:t>
      </w:r>
      <w:r w:rsidR="00197B4F" w:rsidRPr="00F76CF9">
        <w:rPr>
          <w:spacing w:val="-2"/>
        </w:rPr>
        <w:t xml:space="preserve"> </w:t>
      </w:r>
      <w:r w:rsidR="00197B4F" w:rsidRPr="00F76CF9">
        <w:rPr>
          <w:i/>
          <w:iCs/>
          <w:spacing w:val="-2"/>
        </w:rPr>
        <w:t>Bull Alloy Phase Diagrams</w:t>
      </w:r>
      <w:r w:rsidR="0091123A" w:rsidRPr="00F76CF9">
        <w:rPr>
          <w:i/>
          <w:iCs/>
          <w:spacing w:val="-2"/>
        </w:rPr>
        <w:t>,</w:t>
      </w:r>
      <w:r w:rsidR="00197B4F" w:rsidRPr="00F76CF9">
        <w:rPr>
          <w:spacing w:val="-2"/>
        </w:rPr>
        <w:t xml:space="preserve"> </w:t>
      </w:r>
      <w:r w:rsidR="0091123A" w:rsidRPr="00F76CF9">
        <w:rPr>
          <w:spacing w:val="-2"/>
        </w:rPr>
        <w:t xml:space="preserve">vol. </w:t>
      </w:r>
      <w:r w:rsidR="00197B4F" w:rsidRPr="00F76CF9">
        <w:rPr>
          <w:spacing w:val="-2"/>
        </w:rPr>
        <w:t>9</w:t>
      </w:r>
      <w:r w:rsidR="0091123A" w:rsidRPr="00F76CF9">
        <w:rPr>
          <w:spacing w:val="-2"/>
        </w:rPr>
        <w:t xml:space="preserve">, no. </w:t>
      </w:r>
      <w:r w:rsidR="00197B4F" w:rsidRPr="00F76CF9">
        <w:rPr>
          <w:spacing w:val="-2"/>
        </w:rPr>
        <w:t>3</w:t>
      </w:r>
      <w:r w:rsidR="0091123A" w:rsidRPr="00F76CF9">
        <w:t xml:space="preserve">, pp. </w:t>
      </w:r>
      <w:r w:rsidR="00197B4F" w:rsidRPr="00F76CF9">
        <w:t>271-273</w:t>
      </w:r>
      <w:r w:rsidR="0091123A" w:rsidRPr="00F76CF9">
        <w:t>, 1988.</w:t>
      </w:r>
    </w:p>
    <w:p w14:paraId="0A1BFD2F" w14:textId="73BC45DC" w:rsidR="00197B4F" w:rsidRPr="00F76CF9" w:rsidRDefault="00D30C05" w:rsidP="00D30C05">
      <w:pPr>
        <w:pStyle w:val="JMMM-Reference"/>
      </w:pPr>
      <w:r w:rsidRPr="00F76CF9">
        <w:lastRenderedPageBreak/>
        <w:t>[</w:t>
      </w:r>
      <w:r w:rsidR="00197B4F" w:rsidRPr="00F76CF9">
        <w:t>30</w:t>
      </w:r>
      <w:r w:rsidRPr="00F76CF9">
        <w:t xml:space="preserve">] </w:t>
      </w:r>
      <w:r w:rsidR="00197B4F" w:rsidRPr="00F76CF9">
        <w:tab/>
      </w:r>
      <w:r w:rsidR="0091123A" w:rsidRPr="00F76CF9">
        <w:t xml:space="preserve">N. X. </w:t>
      </w:r>
      <w:r w:rsidR="00197B4F" w:rsidRPr="00F76CF9">
        <w:t xml:space="preserve">Truong, </w:t>
      </w:r>
      <w:r w:rsidR="0091123A" w:rsidRPr="00F76CF9">
        <w:t xml:space="preserve">and N. V. </w:t>
      </w:r>
      <w:r w:rsidR="00197B4F" w:rsidRPr="00F76CF9">
        <w:t>Vuong</w:t>
      </w:r>
      <w:r w:rsidR="0091123A" w:rsidRPr="00F76CF9">
        <w:t>,</w:t>
      </w:r>
      <w:r w:rsidR="00197B4F" w:rsidRPr="00F76CF9">
        <w:t xml:space="preserve"> </w:t>
      </w:r>
      <w:r w:rsidR="0091123A" w:rsidRPr="00F76CF9">
        <w:t>"</w:t>
      </w:r>
      <w:r w:rsidR="00197B4F" w:rsidRPr="00F76CF9">
        <w:t>Preparation and magnetic properties of MnBi alloy and its hybridization with NdFeB</w:t>
      </w:r>
      <w:r w:rsidR="0091123A" w:rsidRPr="00F76CF9">
        <w:t>,"</w:t>
      </w:r>
      <w:r w:rsidR="00197B4F" w:rsidRPr="00F76CF9">
        <w:t xml:space="preserve"> </w:t>
      </w:r>
      <w:r w:rsidR="000F5EA2" w:rsidRPr="00F76CF9">
        <w:rPr>
          <w:i/>
          <w:iCs/>
        </w:rPr>
        <w:t>Journal of Magnetics</w:t>
      </w:r>
      <w:r w:rsidR="000F5EA2" w:rsidRPr="00F76CF9">
        <w:t>,</w:t>
      </w:r>
      <w:r w:rsidR="00197B4F" w:rsidRPr="00F76CF9">
        <w:t xml:space="preserve"> </w:t>
      </w:r>
      <w:r w:rsidR="000F5EA2" w:rsidRPr="00F76CF9">
        <w:t xml:space="preserve">vol. </w:t>
      </w:r>
      <w:r w:rsidR="00197B4F" w:rsidRPr="00F76CF9">
        <w:t>20</w:t>
      </w:r>
      <w:r w:rsidR="000F5EA2" w:rsidRPr="00F76CF9">
        <w:t xml:space="preserve">, no. </w:t>
      </w:r>
      <w:r w:rsidR="00197B4F" w:rsidRPr="00F76CF9">
        <w:t>4</w:t>
      </w:r>
      <w:r w:rsidR="000F5EA2" w:rsidRPr="00F76CF9">
        <w:t xml:space="preserve">, pp. </w:t>
      </w:r>
      <w:r w:rsidR="00197B4F" w:rsidRPr="00F76CF9">
        <w:t>336-341</w:t>
      </w:r>
      <w:r w:rsidR="000F5EA2" w:rsidRPr="00F76CF9">
        <w:t>, 2015.</w:t>
      </w:r>
    </w:p>
    <w:p w14:paraId="6ECCB45C" w14:textId="5E5DA577" w:rsidR="00197B4F" w:rsidRPr="00F76CF9" w:rsidRDefault="00D30C05" w:rsidP="00D30C05">
      <w:pPr>
        <w:pStyle w:val="JMMM-Reference"/>
      </w:pPr>
      <w:r w:rsidRPr="00F76CF9">
        <w:t>[</w:t>
      </w:r>
      <w:r w:rsidR="00197B4F" w:rsidRPr="00F76CF9">
        <w:t>31</w:t>
      </w:r>
      <w:r w:rsidRPr="00F76CF9">
        <w:t xml:space="preserve">] </w:t>
      </w:r>
      <w:r w:rsidR="00197B4F" w:rsidRPr="00F76CF9">
        <w:tab/>
      </w:r>
      <w:r w:rsidR="000F5EA2" w:rsidRPr="00F76CF9">
        <w:t xml:space="preserve">P. </w:t>
      </w:r>
      <w:r w:rsidR="00197B4F" w:rsidRPr="00F76CF9">
        <w:t xml:space="preserve">Kharel, </w:t>
      </w:r>
      <w:r w:rsidR="000F5EA2" w:rsidRPr="00F76CF9">
        <w:t xml:space="preserve">B. </w:t>
      </w:r>
      <w:r w:rsidR="00197B4F" w:rsidRPr="00F76CF9">
        <w:t xml:space="preserve">Lama, </w:t>
      </w:r>
      <w:r w:rsidR="000F5EA2" w:rsidRPr="00F76CF9">
        <w:t xml:space="preserve">M. </w:t>
      </w:r>
      <w:r w:rsidR="00197B4F" w:rsidRPr="00F76CF9">
        <w:t xml:space="preserve">Flesche, </w:t>
      </w:r>
      <w:r w:rsidR="000F5EA2" w:rsidRPr="00F76CF9">
        <w:t>Z. Mehlberg, B. Lamsal, S. Va</w:t>
      </w:r>
      <w:r w:rsidR="000F5EA2" w:rsidRPr="00F76CF9">
        <w:rPr>
          <w:spacing w:val="-4"/>
        </w:rPr>
        <w:t>lloppilly, Y. Zhou, D. Sellmyer, and T. Paudel, "</w:t>
      </w:r>
      <w:r w:rsidR="00197B4F" w:rsidRPr="00F76CF9">
        <w:rPr>
          <w:spacing w:val="-4"/>
        </w:rPr>
        <w:t>Modifying</w:t>
      </w:r>
      <w:r w:rsidR="00197B4F" w:rsidRPr="00F76CF9">
        <w:t xml:space="preserve"> magnetic properties of MnBi with carbon: </w:t>
      </w:r>
      <w:r w:rsidR="000F5EA2" w:rsidRPr="00F76CF9">
        <w:t>A</w:t>
      </w:r>
      <w:r w:rsidR="00197B4F" w:rsidRPr="00F76CF9">
        <w:t>n experimental and theoretical study</w:t>
      </w:r>
      <w:r w:rsidR="000F5EA2" w:rsidRPr="00F76CF9">
        <w:t xml:space="preserve">," </w:t>
      </w:r>
      <w:r w:rsidR="000F5EA2" w:rsidRPr="00F76CF9">
        <w:rPr>
          <w:i/>
          <w:iCs/>
        </w:rPr>
        <w:t>Journal of Physics D: Applied Physics</w:t>
      </w:r>
      <w:r w:rsidR="000F5EA2" w:rsidRPr="00F76CF9">
        <w:t xml:space="preserve">, vol. </w:t>
      </w:r>
      <w:r w:rsidR="00197B4F" w:rsidRPr="00F76CF9">
        <w:t>55</w:t>
      </w:r>
      <w:r w:rsidR="000F5EA2" w:rsidRPr="00F76CF9">
        <w:t xml:space="preserve">, no. </w:t>
      </w:r>
      <w:r w:rsidR="00197B4F" w:rsidRPr="00F76CF9">
        <w:t>26</w:t>
      </w:r>
      <w:r w:rsidR="000F5EA2" w:rsidRPr="00F76CF9">
        <w:t xml:space="preserve">, p. </w:t>
      </w:r>
      <w:r w:rsidR="00197B4F" w:rsidRPr="00F76CF9">
        <w:t>265003</w:t>
      </w:r>
      <w:r w:rsidR="000F5EA2" w:rsidRPr="00F76CF9">
        <w:t>, 2022.</w:t>
      </w:r>
    </w:p>
    <w:p w14:paraId="3E3027C8" w14:textId="630810E0" w:rsidR="00197B4F" w:rsidRPr="00F76CF9" w:rsidRDefault="00D30C05" w:rsidP="00D30C05">
      <w:pPr>
        <w:pStyle w:val="JMMM-Reference"/>
        <w:rPr>
          <w:spacing w:val="-6"/>
        </w:rPr>
      </w:pPr>
      <w:r w:rsidRPr="00F76CF9">
        <w:t>[</w:t>
      </w:r>
      <w:r w:rsidR="00197B4F" w:rsidRPr="00F76CF9">
        <w:t>32</w:t>
      </w:r>
      <w:r w:rsidRPr="00F76CF9">
        <w:t xml:space="preserve">] </w:t>
      </w:r>
      <w:r w:rsidR="00197B4F" w:rsidRPr="00F76CF9">
        <w:tab/>
      </w:r>
      <w:r w:rsidR="000F5EA2" w:rsidRPr="00F76CF9">
        <w:rPr>
          <w:spacing w:val="-8"/>
        </w:rPr>
        <w:t xml:space="preserve">K. </w:t>
      </w:r>
      <w:r w:rsidR="00197B4F" w:rsidRPr="00F76CF9">
        <w:rPr>
          <w:spacing w:val="-8"/>
        </w:rPr>
        <w:t xml:space="preserve">Vero, </w:t>
      </w:r>
      <w:r w:rsidR="000F5EA2" w:rsidRPr="00F76CF9">
        <w:rPr>
          <w:spacing w:val="-8"/>
        </w:rPr>
        <w:t xml:space="preserve">and J. P. </w:t>
      </w:r>
      <w:r w:rsidR="00197B4F" w:rsidRPr="00F76CF9">
        <w:rPr>
          <w:spacing w:val="-8"/>
        </w:rPr>
        <w:t>Borah</w:t>
      </w:r>
      <w:r w:rsidR="000F5EA2" w:rsidRPr="00F76CF9">
        <w:rPr>
          <w:spacing w:val="-8"/>
        </w:rPr>
        <w:t>,</w:t>
      </w:r>
      <w:r w:rsidR="00197B4F" w:rsidRPr="00F76CF9">
        <w:rPr>
          <w:spacing w:val="-8"/>
        </w:rPr>
        <w:t xml:space="preserve"> </w:t>
      </w:r>
      <w:r w:rsidR="000F5EA2" w:rsidRPr="00F76CF9">
        <w:rPr>
          <w:spacing w:val="-8"/>
        </w:rPr>
        <w:t>"</w:t>
      </w:r>
      <w:r w:rsidR="00197B4F" w:rsidRPr="00F76CF9">
        <w:rPr>
          <w:spacing w:val="-8"/>
        </w:rPr>
        <w:t>Transformation of in-plane to out-of-plan</w:t>
      </w:r>
      <w:r w:rsidR="00197B4F" w:rsidRPr="00F76CF9">
        <w:rPr>
          <w:spacing w:val="-6"/>
        </w:rPr>
        <w:t xml:space="preserve">e </w:t>
      </w:r>
      <w:r w:rsidR="00197B4F" w:rsidRPr="00F76CF9">
        <w:rPr>
          <w:spacing w:val="-8"/>
        </w:rPr>
        <w:t xml:space="preserve">anisotropy in MnBi alloy for permanent magnet application: </w:t>
      </w:r>
      <w:r w:rsidR="000F5EA2" w:rsidRPr="00F76CF9">
        <w:rPr>
          <w:spacing w:val="-8"/>
        </w:rPr>
        <w:t>A</w:t>
      </w:r>
      <w:r w:rsidR="00197B4F" w:rsidRPr="00F76CF9">
        <w:rPr>
          <w:spacing w:val="-8"/>
        </w:rPr>
        <w:t xml:space="preserve"> </w:t>
      </w:r>
      <w:r w:rsidR="00C540A4" w:rsidRPr="00F76CF9">
        <w:rPr>
          <w:spacing w:val="-8"/>
        </w:rPr>
        <w:t>f</w:t>
      </w:r>
      <w:r w:rsidR="00197B4F" w:rsidRPr="00F76CF9">
        <w:rPr>
          <w:spacing w:val="-8"/>
        </w:rPr>
        <w:t>irst-</w:t>
      </w:r>
      <w:r w:rsidR="00C540A4" w:rsidRPr="00F76CF9">
        <w:rPr>
          <w:spacing w:val="-8"/>
        </w:rPr>
        <w:t xml:space="preserve"> </w:t>
      </w:r>
      <w:r w:rsidR="00197B4F" w:rsidRPr="00F76CF9">
        <w:rPr>
          <w:spacing w:val="-6"/>
        </w:rPr>
        <w:t>principles study</w:t>
      </w:r>
      <w:r w:rsidR="000F5EA2" w:rsidRPr="00F76CF9">
        <w:rPr>
          <w:spacing w:val="-6"/>
        </w:rPr>
        <w:t>,"</w:t>
      </w:r>
      <w:r w:rsidR="00197B4F" w:rsidRPr="00F76CF9">
        <w:rPr>
          <w:spacing w:val="-6"/>
        </w:rPr>
        <w:t xml:space="preserve"> </w:t>
      </w:r>
      <w:r w:rsidR="000F5EA2" w:rsidRPr="00F76CF9">
        <w:rPr>
          <w:i/>
          <w:iCs/>
          <w:spacing w:val="-6"/>
        </w:rPr>
        <w:t>Scientific Reports</w:t>
      </w:r>
      <w:r w:rsidR="000F5EA2" w:rsidRPr="00F76CF9">
        <w:rPr>
          <w:spacing w:val="-6"/>
        </w:rPr>
        <w:t>,</w:t>
      </w:r>
      <w:r w:rsidR="00197B4F" w:rsidRPr="00F76CF9">
        <w:rPr>
          <w:spacing w:val="-6"/>
        </w:rPr>
        <w:t xml:space="preserve"> </w:t>
      </w:r>
      <w:r w:rsidR="000F5EA2" w:rsidRPr="00F76CF9">
        <w:rPr>
          <w:spacing w:val="-6"/>
        </w:rPr>
        <w:t xml:space="preserve">vol. </w:t>
      </w:r>
      <w:r w:rsidR="00197B4F" w:rsidRPr="00F76CF9">
        <w:rPr>
          <w:spacing w:val="-6"/>
        </w:rPr>
        <w:t>14</w:t>
      </w:r>
      <w:r w:rsidR="000F5EA2" w:rsidRPr="00F76CF9">
        <w:rPr>
          <w:spacing w:val="-6"/>
        </w:rPr>
        <w:t xml:space="preserve">, no. </w:t>
      </w:r>
      <w:r w:rsidR="00197B4F" w:rsidRPr="00F76CF9">
        <w:rPr>
          <w:spacing w:val="-6"/>
        </w:rPr>
        <w:t>1</w:t>
      </w:r>
      <w:r w:rsidR="000F5EA2" w:rsidRPr="00F76CF9">
        <w:rPr>
          <w:spacing w:val="-6"/>
        </w:rPr>
        <w:t xml:space="preserve">, p. </w:t>
      </w:r>
      <w:r w:rsidR="00197B4F" w:rsidRPr="00F76CF9">
        <w:rPr>
          <w:spacing w:val="-6"/>
        </w:rPr>
        <w:t>19015</w:t>
      </w:r>
      <w:r w:rsidR="000F5EA2" w:rsidRPr="00F76CF9">
        <w:rPr>
          <w:spacing w:val="-6"/>
        </w:rPr>
        <w:t>, 2024.</w:t>
      </w:r>
    </w:p>
    <w:p w14:paraId="5872EEF5" w14:textId="3D23CF38" w:rsidR="00197B4F" w:rsidRPr="00F76CF9" w:rsidRDefault="00D30C05" w:rsidP="00D30C05">
      <w:pPr>
        <w:pStyle w:val="JMMM-Reference"/>
      </w:pPr>
      <w:r w:rsidRPr="00F76CF9">
        <w:t>[</w:t>
      </w:r>
      <w:r w:rsidR="00197B4F" w:rsidRPr="00F76CF9">
        <w:t>33</w:t>
      </w:r>
      <w:r w:rsidRPr="00F76CF9">
        <w:t>]</w:t>
      </w:r>
      <w:r w:rsidR="00197B4F" w:rsidRPr="00F76CF9">
        <w:t xml:space="preserve">  </w:t>
      </w:r>
      <w:r w:rsidR="00197B4F" w:rsidRPr="00F76CF9">
        <w:rPr>
          <w:spacing w:val="-4"/>
        </w:rPr>
        <w:t xml:space="preserve">J. Cui, J. P. Choi, E.i Polikarpov, M. E. Bowden, W. Xie, G. Li, </w:t>
      </w:r>
      <w:r w:rsidR="00197B4F" w:rsidRPr="00F76CF9">
        <w:t xml:space="preserve">Z. Nie , N. Zarkevich, M. J. Kramer, </w:t>
      </w:r>
      <w:r w:rsidR="000F5EA2" w:rsidRPr="00F76CF9">
        <w:t xml:space="preserve">and </w:t>
      </w:r>
      <w:r w:rsidR="00197B4F" w:rsidRPr="00F76CF9">
        <w:t xml:space="preserve">D. Johnson, </w:t>
      </w:r>
      <w:r w:rsidR="000F5EA2" w:rsidRPr="00F76CF9">
        <w:t>"</w:t>
      </w:r>
      <w:r w:rsidR="00197B4F" w:rsidRPr="00F76CF9">
        <w:t>Effect o</w:t>
      </w:r>
      <w:r w:rsidR="00197B4F" w:rsidRPr="00F76CF9">
        <w:rPr>
          <w:spacing w:val="-4"/>
        </w:rPr>
        <w:t>f composition and heat treatment on MnBi magnetic materials,</w:t>
      </w:r>
      <w:r w:rsidR="000F5EA2" w:rsidRPr="00F76CF9">
        <w:rPr>
          <w:spacing w:val="-4"/>
        </w:rPr>
        <w:t>"</w:t>
      </w:r>
      <w:r w:rsidR="00197B4F" w:rsidRPr="00F76CF9">
        <w:t xml:space="preserve"> </w:t>
      </w:r>
      <w:r w:rsidR="00197B4F" w:rsidRPr="00F76CF9">
        <w:rPr>
          <w:i/>
          <w:iCs/>
        </w:rPr>
        <w:t>Acta Materialia</w:t>
      </w:r>
      <w:r w:rsidR="00197B4F" w:rsidRPr="00F76CF9">
        <w:t xml:space="preserve">, </w:t>
      </w:r>
      <w:r w:rsidR="000F5EA2" w:rsidRPr="00F76CF9">
        <w:t>v</w:t>
      </w:r>
      <w:r w:rsidR="00197B4F" w:rsidRPr="00F76CF9">
        <w:t>ol. 79</w:t>
      </w:r>
      <w:r w:rsidR="000F5EA2" w:rsidRPr="00F76CF9">
        <w:t xml:space="preserve">, </w:t>
      </w:r>
      <w:r w:rsidR="00197B4F" w:rsidRPr="00F76CF9">
        <w:t>pp. 374-381</w:t>
      </w:r>
      <w:r w:rsidR="000F5EA2" w:rsidRPr="00F76CF9">
        <w:t>, 2014.</w:t>
      </w:r>
    </w:p>
    <w:p w14:paraId="4C461BE6" w14:textId="4B44D927" w:rsidR="00197B4F" w:rsidRPr="00F76CF9" w:rsidRDefault="00D30C05" w:rsidP="00D30C05">
      <w:pPr>
        <w:pStyle w:val="JMMM-Reference"/>
      </w:pPr>
      <w:r w:rsidRPr="00F76CF9">
        <w:t>[</w:t>
      </w:r>
      <w:r w:rsidR="00197B4F" w:rsidRPr="00F76CF9">
        <w:t>34</w:t>
      </w:r>
      <w:r w:rsidRPr="00F76CF9">
        <w:t xml:space="preserve">] </w:t>
      </w:r>
      <w:r w:rsidR="00197B4F" w:rsidRPr="00F76CF9">
        <w:tab/>
      </w:r>
      <w:r w:rsidR="000F5EA2" w:rsidRPr="00F76CF9">
        <w:t>M</w:t>
      </w:r>
      <w:r w:rsidR="000F5EA2" w:rsidRPr="00F76CF9">
        <w:rPr>
          <w:spacing w:val="-4"/>
        </w:rPr>
        <w:t xml:space="preserve">. E. </w:t>
      </w:r>
      <w:r w:rsidR="00197B4F" w:rsidRPr="00F76CF9">
        <w:rPr>
          <w:spacing w:val="-4"/>
        </w:rPr>
        <w:t xml:space="preserve">McHenry, </w:t>
      </w:r>
      <w:r w:rsidR="000F5EA2" w:rsidRPr="00F76CF9">
        <w:rPr>
          <w:spacing w:val="-4"/>
        </w:rPr>
        <w:t xml:space="preserve">M. A. </w:t>
      </w:r>
      <w:r w:rsidR="00197B4F" w:rsidRPr="00F76CF9">
        <w:rPr>
          <w:spacing w:val="-4"/>
        </w:rPr>
        <w:t xml:space="preserve">Willard, </w:t>
      </w:r>
      <w:r w:rsidR="000F5EA2" w:rsidRPr="00F76CF9">
        <w:rPr>
          <w:spacing w:val="-4"/>
        </w:rPr>
        <w:t xml:space="preserve">and D. E. </w:t>
      </w:r>
      <w:r w:rsidR="00197B4F" w:rsidRPr="00F76CF9">
        <w:rPr>
          <w:spacing w:val="-4"/>
        </w:rPr>
        <w:t xml:space="preserve">Laughlin </w:t>
      </w:r>
      <w:r w:rsidR="000F5EA2" w:rsidRPr="00F76CF9">
        <w:rPr>
          <w:spacing w:val="-4"/>
        </w:rPr>
        <w:t>"</w:t>
      </w:r>
      <w:r w:rsidR="00197B4F" w:rsidRPr="00F76CF9">
        <w:rPr>
          <w:spacing w:val="-4"/>
        </w:rPr>
        <w:t>Amorphou</w:t>
      </w:r>
      <w:r w:rsidR="00197B4F" w:rsidRPr="00F76CF9">
        <w:t xml:space="preserve">s </w:t>
      </w:r>
      <w:r w:rsidR="00197B4F" w:rsidRPr="00F76CF9">
        <w:rPr>
          <w:spacing w:val="-2"/>
        </w:rPr>
        <w:t>and nanocrystalline materials for applications as soft magnets</w:t>
      </w:r>
      <w:r w:rsidR="000F5EA2" w:rsidRPr="00F76CF9">
        <w:rPr>
          <w:spacing w:val="-2"/>
        </w:rPr>
        <w:t>,"</w:t>
      </w:r>
      <w:r w:rsidR="00197B4F" w:rsidRPr="00F76CF9">
        <w:t xml:space="preserve"> </w:t>
      </w:r>
      <w:r w:rsidR="000F5EA2" w:rsidRPr="00F76CF9">
        <w:rPr>
          <w:i/>
          <w:iCs/>
        </w:rPr>
        <w:t>Progress in Materials Science</w:t>
      </w:r>
      <w:r w:rsidR="000F5EA2" w:rsidRPr="00F76CF9">
        <w:t xml:space="preserve">, vol. </w:t>
      </w:r>
      <w:r w:rsidR="00197B4F" w:rsidRPr="00F76CF9">
        <w:t>144</w:t>
      </w:r>
      <w:r w:rsidR="000F5EA2" w:rsidRPr="00F76CF9">
        <w:t xml:space="preserve">, no. </w:t>
      </w:r>
      <w:r w:rsidR="00197B4F" w:rsidRPr="00F76CF9">
        <w:t>4</w:t>
      </w:r>
      <w:r w:rsidR="000F5EA2" w:rsidRPr="00F76CF9">
        <w:t xml:space="preserve">, pp. </w:t>
      </w:r>
      <w:r w:rsidR="00197B4F" w:rsidRPr="00F76CF9">
        <w:t>291-433</w:t>
      </w:r>
      <w:r w:rsidR="000F5EA2" w:rsidRPr="00F76CF9">
        <w:t>, 1999.</w:t>
      </w:r>
    </w:p>
    <w:p w14:paraId="3DC5CC57" w14:textId="69364ED3" w:rsidR="00D30C05" w:rsidRPr="00F76CF9" w:rsidRDefault="00D30C05" w:rsidP="00D30C05">
      <w:pPr>
        <w:pStyle w:val="JMMM-Reference"/>
        <w:sectPr w:rsidR="00D30C05" w:rsidRPr="00F76CF9" w:rsidSect="009A64FE">
          <w:type w:val="continuous"/>
          <w:pgSz w:w="11906" w:h="16838" w:code="9"/>
          <w:pgMar w:top="1418" w:right="991" w:bottom="1418" w:left="992" w:header="709" w:footer="709" w:gutter="0"/>
          <w:cols w:num="2" w:space="284"/>
          <w:docGrid w:linePitch="360"/>
        </w:sectPr>
      </w:pPr>
      <w:r w:rsidRPr="00F76CF9">
        <w:t>[</w:t>
      </w:r>
      <w:r w:rsidR="00197B4F" w:rsidRPr="00F76CF9">
        <w:t>35</w:t>
      </w:r>
      <w:r w:rsidRPr="00F76CF9">
        <w:t>]</w:t>
      </w:r>
      <w:bookmarkStart w:id="24" w:name="_Hlk212277760"/>
      <w:r w:rsidR="000F5EA2" w:rsidRPr="00F76CF9">
        <w:tab/>
      </w:r>
      <w:r w:rsidR="00197B4F" w:rsidRPr="00F76CF9">
        <w:rPr>
          <w:spacing w:val="-6"/>
        </w:rPr>
        <w:t xml:space="preserve">G. Herzer, </w:t>
      </w:r>
      <w:r w:rsidR="000F5EA2" w:rsidRPr="00F76CF9">
        <w:rPr>
          <w:spacing w:val="-6"/>
        </w:rPr>
        <w:t>"</w:t>
      </w:r>
      <w:r w:rsidR="00197B4F" w:rsidRPr="00F76CF9">
        <w:rPr>
          <w:spacing w:val="-6"/>
        </w:rPr>
        <w:t>Grain size dependence of coercivity and permeabilituy</w:t>
      </w:r>
      <w:r w:rsidR="00197B4F" w:rsidRPr="00F76CF9">
        <w:t xml:space="preserve">  in</w:t>
      </w:r>
      <w:r w:rsidR="00197B4F" w:rsidRPr="00F76CF9">
        <w:rPr>
          <w:spacing w:val="-6"/>
        </w:rPr>
        <w:t xml:space="preserve"> nanocrystalline ferromagnets, </w:t>
      </w:r>
      <w:r w:rsidR="00197B4F" w:rsidRPr="00F76CF9">
        <w:rPr>
          <w:i/>
          <w:iCs/>
          <w:spacing w:val="-6"/>
        </w:rPr>
        <w:t>IEEE Transactions on magnetic</w:t>
      </w:r>
      <w:r w:rsidR="00197B4F" w:rsidRPr="00F76CF9">
        <w:rPr>
          <w:i/>
          <w:iCs/>
        </w:rPr>
        <w:t>s</w:t>
      </w:r>
      <w:r w:rsidR="00197B4F" w:rsidRPr="00F76CF9">
        <w:t xml:space="preserve">, </w:t>
      </w:r>
      <w:r w:rsidR="000F5EA2" w:rsidRPr="00F76CF9">
        <w:t>v</w:t>
      </w:r>
      <w:r w:rsidR="00197B4F" w:rsidRPr="00F76CF9">
        <w:t>ol. 26</w:t>
      </w:r>
      <w:r w:rsidR="000F5EA2" w:rsidRPr="00F76CF9">
        <w:t xml:space="preserve">, pp. </w:t>
      </w:r>
      <w:r w:rsidR="00197B4F" w:rsidRPr="00F76CF9">
        <w:t>1397-1402</w:t>
      </w:r>
      <w:r w:rsidR="000F5EA2" w:rsidRPr="00F76CF9">
        <w:t>, 1990.</w:t>
      </w:r>
    </w:p>
    <w:p w14:paraId="38A919CD" w14:textId="4C81A4A2" w:rsidR="00197B4F" w:rsidRPr="00F76CF9" w:rsidRDefault="00197B4F" w:rsidP="00D30C05">
      <w:pPr>
        <w:pStyle w:val="JMMM-Reference"/>
      </w:pPr>
    </w:p>
    <w:bookmarkEnd w:id="24"/>
    <w:p w14:paraId="4A4F9FBE" w14:textId="77777777" w:rsidR="00197B4F" w:rsidRPr="00197B4F" w:rsidRDefault="00197B4F" w:rsidP="00D30C05">
      <w:pPr>
        <w:pStyle w:val="JMMM-Reference"/>
        <w:rPr>
          <w:b/>
          <w:bCs/>
          <w:lang w:val="vi-VN"/>
        </w:rPr>
      </w:pPr>
      <w:r w:rsidRPr="00F76CF9">
        <w:fldChar w:fldCharType="end"/>
      </w:r>
    </w:p>
    <w:p w14:paraId="25E82DDC" w14:textId="195FEDD6" w:rsidR="00941FF5" w:rsidRPr="00197B4F" w:rsidRDefault="00941FF5" w:rsidP="00197B4F">
      <w:pPr>
        <w:pStyle w:val="JMMM-Content"/>
        <w:rPr>
          <w:shd w:val="clear" w:color="auto" w:fill="FFFFFF"/>
        </w:rPr>
      </w:pPr>
    </w:p>
    <w:sectPr w:rsidR="00941FF5" w:rsidRPr="00197B4F" w:rsidSect="009A64FE">
      <w:type w:val="continuous"/>
      <w:pgSz w:w="11906" w:h="16838" w:code="9"/>
      <w:pgMar w:top="1418" w:right="991" w:bottom="1418" w:left="992" w:header="709" w:footer="709" w:gutter="0"/>
      <w:cols w:num="2"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7A14FAC" w14:textId="77777777" w:rsidR="00011A88" w:rsidRPr="0062403D" w:rsidRDefault="00011A88" w:rsidP="00CE776D">
      <w:pPr>
        <w:spacing w:after="0" w:line="240" w:lineRule="auto"/>
      </w:pPr>
      <w:r w:rsidRPr="0062403D">
        <w:separator/>
      </w:r>
    </w:p>
  </w:endnote>
  <w:endnote w:type="continuationSeparator" w:id="0">
    <w:p w14:paraId="0BD27232" w14:textId="77777777" w:rsidR="00011A88" w:rsidRPr="0062403D" w:rsidRDefault="00011A88" w:rsidP="00CE776D">
      <w:pPr>
        <w:spacing w:after="0" w:line="240" w:lineRule="auto"/>
      </w:pPr>
      <w:r w:rsidRPr="0062403D">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200247B" w:usb2="00000009" w:usb3="00000000" w:csb0="000001FF" w:csb1="00000000"/>
    <w:embedRegular r:id="rId1" w:subsetted="1" w:fontKey="{DE5C238A-D137-4D11-B4FD-E188640D388B}"/>
  </w:font>
  <w:font w:name="Cordia New">
    <w:panose1 w:val="020B0304020202020204"/>
    <w:charset w:val="00"/>
    <w:family w:val="swiss"/>
    <w:pitch w:val="variable"/>
    <w:sig w:usb0="81000003" w:usb1="00000000" w:usb2="00000000" w:usb3="00000000" w:csb0="00010001" w:csb1="00000000"/>
  </w:font>
  <w:font w:name="SimSun">
    <w:altName w:val="宋体"/>
    <w:panose1 w:val="02010600030101010101"/>
    <w:charset w:val="86"/>
    <w:family w:val="auto"/>
    <w:pitch w:val="variable"/>
    <w:sig w:usb0="00000203" w:usb1="288F0000" w:usb2="00000016" w:usb3="00000000" w:csb0="00040001" w:csb1="00000000"/>
  </w:font>
  <w:font w:name="Angsana New">
    <w:panose1 w:val="02020603050405020304"/>
    <w:charset w:val="00"/>
    <w:family w:val="roman"/>
    <w:pitch w:val="variable"/>
    <w:sig w:usb0="81000003" w:usb1="00000000" w:usb2="00000000" w:usb3="00000000" w:csb0="00010001" w:csb1="00000000"/>
  </w:font>
  <w:font w:name="PMingLiU">
    <w:altName w:val="新細明體"/>
    <w:panose1 w:val="02010601000101010101"/>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MS Mincho">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Times">
    <w:altName w:val="Times New Roman"/>
    <w:panose1 w:val="02020603050405020304"/>
    <w:charset w:val="00"/>
    <w:family w:val="roman"/>
    <w:pitch w:val="variable"/>
    <w:sig w:usb0="E0002EFF" w:usb1="C000785B" w:usb2="00000009" w:usb3="00000000" w:csb0="000001FF" w:csb1="00000000"/>
  </w:font>
  <w:font w:name="Liberation Sans">
    <w:altName w:val="Arial"/>
    <w:charset w:val="01"/>
    <w:family w:val="swiss"/>
    <w:pitch w:val="variable"/>
  </w:font>
  <w:font w:name="Noto Sans SC Regular">
    <w:panose1 w:val="00000000000000000000"/>
    <w:charset w:val="00"/>
    <w:family w:val="roman"/>
    <w:notTrueType/>
    <w:pitch w:val="default"/>
  </w:font>
  <w:font w:name="Droid Sans Devanagari">
    <w:altName w:val="Segoe UI"/>
    <w:panose1 w:val="00000000000000000000"/>
    <w:charset w:val="00"/>
    <w:family w:val="roman"/>
    <w:notTrueType/>
    <w:pitch w:val="default"/>
  </w:font>
  <w:font w:name="Times New Roman Bold">
    <w:panose1 w:val="02020803070505020304"/>
    <w:charset w:val="00"/>
    <w:family w:val="roman"/>
    <w:pitch w:val="variable"/>
    <w:sig w:usb0="E0002AEF" w:usb1="C0007841" w:usb2="00000009" w:usb3="00000000" w:csb0="000001FF" w:csb1="00000000"/>
  </w:font>
  <w:font w:name="GulliverRM">
    <w:altName w:val="SimSun"/>
    <w:charset w:val="00"/>
    <w:family w:val="roman"/>
    <w:pitch w:val="default"/>
    <w:sig w:usb0="00000000" w:usb1="00000000" w:usb2="00000000"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Bold">
    <w:altName w:val="Cambria"/>
    <w:panose1 w:val="00000000000000000000"/>
    <w:charset w:val="00"/>
    <w:family w:val="roman"/>
    <w:notTrueType/>
    <w:pitch w:val="default"/>
  </w:font>
  <w:font w:name="Pxsy">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embedRegular r:id="rId2" w:fontKey="{9F6EC5AA-3851-4712-86E5-72BD1C7324A3}"/>
    <w:embedItalic r:id="rId3" w:fontKey="{10FB43AB-9344-41FD-9460-768FD2D2571C}"/>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CC665E" w14:textId="59D4C2BD" w:rsidR="007735CB" w:rsidRPr="0062403D" w:rsidRDefault="007735CB" w:rsidP="00532BE3">
    <w:pPr>
      <w:pStyle w:val="Footer"/>
      <w:tabs>
        <w:tab w:val="clear" w:pos="4513"/>
        <w:tab w:val="clear" w:pos="9026"/>
        <w:tab w:val="center" w:pos="4961"/>
        <w:tab w:val="right" w:pos="9922"/>
      </w:tabs>
      <w:rPr>
        <w:sz w:val="16"/>
        <w:szCs w:val="16"/>
      </w:rPr>
    </w:pPr>
    <w:bookmarkStart w:id="2" w:name="_Hlk205806410"/>
    <w:r w:rsidRPr="0062403D">
      <w:rPr>
        <w:rFonts w:ascii="Times New Roman" w:hAnsi="Times New Roman" w:cs="Times New Roman"/>
        <w:i/>
        <w:iCs/>
        <w:kern w:val="22"/>
        <w:sz w:val="16"/>
        <w:szCs w:val="16"/>
      </w:rPr>
      <w:t xml:space="preserve">J. Met. Mater. Miner. </w:t>
    </w:r>
    <w:r w:rsidR="00125F00">
      <w:rPr>
        <w:rFonts w:ascii="Times New Roman" w:hAnsi="Times New Roman" w:cs="Times New Roman"/>
        <w:i/>
        <w:iCs/>
        <w:kern w:val="22"/>
        <w:sz w:val="16"/>
        <w:szCs w:val="16"/>
      </w:rPr>
      <w:t>36</w:t>
    </w:r>
    <w:r w:rsidRPr="0062403D">
      <w:rPr>
        <w:rFonts w:ascii="Times New Roman" w:hAnsi="Times New Roman" w:cs="Times New Roman"/>
        <w:i/>
        <w:iCs/>
        <w:kern w:val="22"/>
        <w:sz w:val="16"/>
        <w:szCs w:val="16"/>
      </w:rPr>
      <w:t>(</w:t>
    </w:r>
    <w:r w:rsidR="00125F00">
      <w:rPr>
        <w:rFonts w:ascii="Times New Roman" w:hAnsi="Times New Roman" w:cs="Times New Roman"/>
        <w:i/>
        <w:iCs/>
        <w:kern w:val="22"/>
        <w:sz w:val="16"/>
        <w:szCs w:val="16"/>
      </w:rPr>
      <w:t>2</w:t>
    </w:r>
    <w:r w:rsidRPr="0062403D">
      <w:rPr>
        <w:rFonts w:ascii="Times New Roman" w:hAnsi="Times New Roman" w:cs="Times New Roman"/>
        <w:i/>
        <w:iCs/>
        <w:kern w:val="22"/>
        <w:sz w:val="16"/>
        <w:szCs w:val="16"/>
      </w:rPr>
      <w:t xml:space="preserve">). </w:t>
    </w:r>
    <w:bookmarkEnd w:id="2"/>
    <w:r w:rsidR="00125F00">
      <w:rPr>
        <w:rFonts w:ascii="Times New Roman" w:hAnsi="Times New Roman" w:cs="Times New Roman"/>
        <w:i/>
        <w:iCs/>
        <w:kern w:val="22"/>
        <w:sz w:val="16"/>
        <w:szCs w:val="16"/>
      </w:rPr>
      <w:t>2026</w:t>
    </w:r>
    <w:r w:rsidR="00532BE3" w:rsidRPr="0062403D">
      <w:rPr>
        <w:rFonts w:ascii="Times New Roman" w:hAnsi="Times New Roman" w:cs="Times New Roman"/>
        <w:sz w:val="16"/>
        <w:szCs w:val="16"/>
      </w:rPr>
      <w:tab/>
    </w:r>
    <w:r w:rsidR="00532BE3" w:rsidRPr="0062403D">
      <w:rPr>
        <w:rFonts w:ascii="Times New Roman" w:hAnsi="Times New Roman" w:cs="Times New Roman"/>
        <w:sz w:val="16"/>
        <w:szCs w:val="16"/>
      </w:rPr>
      <w:tab/>
    </w:r>
    <w:r w:rsidRPr="0062403D">
      <w:rPr>
        <w:rFonts w:ascii="Times New Roman" w:hAnsi="Times New Roman" w:cs="Times New Roman"/>
        <w:sz w:val="16"/>
        <w:szCs w:val="16"/>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EFD63F" w14:textId="33C3E957" w:rsidR="007735CB" w:rsidRPr="005E6AF2" w:rsidRDefault="000A523F" w:rsidP="005E6AF2">
    <w:pPr>
      <w:pStyle w:val="Footer"/>
      <w:jc w:val="right"/>
    </w:pPr>
    <w:r w:rsidRPr="000A523F">
      <w:rPr>
        <w:rFonts w:ascii="Times New Roman" w:hAnsi="Times New Roman" w:cs="Times New Roman"/>
        <w:i/>
        <w:iCs/>
        <w:kern w:val="22"/>
        <w:sz w:val="16"/>
        <w:szCs w:val="16"/>
      </w:rPr>
      <w:t xml:space="preserve">J. Met. Mater. Miner. </w:t>
    </w:r>
    <w:r w:rsidR="00125F00">
      <w:rPr>
        <w:rFonts w:ascii="Times New Roman" w:hAnsi="Times New Roman" w:cs="Times New Roman"/>
        <w:i/>
        <w:iCs/>
        <w:kern w:val="22"/>
        <w:sz w:val="16"/>
        <w:szCs w:val="16"/>
      </w:rPr>
      <w:t>36</w:t>
    </w:r>
    <w:r w:rsidRPr="000A523F">
      <w:rPr>
        <w:rFonts w:ascii="Times New Roman" w:hAnsi="Times New Roman" w:cs="Times New Roman"/>
        <w:i/>
        <w:iCs/>
        <w:kern w:val="22"/>
        <w:sz w:val="16"/>
        <w:szCs w:val="16"/>
      </w:rPr>
      <w:t>(</w:t>
    </w:r>
    <w:r w:rsidR="00125F00">
      <w:rPr>
        <w:rFonts w:ascii="Times New Roman" w:hAnsi="Times New Roman" w:cs="Times New Roman"/>
        <w:i/>
        <w:iCs/>
        <w:kern w:val="22"/>
        <w:sz w:val="16"/>
        <w:szCs w:val="16"/>
      </w:rPr>
      <w:t>2</w:t>
    </w:r>
    <w:r w:rsidRPr="000A523F">
      <w:rPr>
        <w:rFonts w:ascii="Times New Roman" w:hAnsi="Times New Roman" w:cs="Times New Roman"/>
        <w:i/>
        <w:iCs/>
        <w:kern w:val="22"/>
        <w:sz w:val="16"/>
        <w:szCs w:val="16"/>
      </w:rPr>
      <w:t xml:space="preserve">). </w:t>
    </w:r>
    <w:r w:rsidR="00125F00">
      <w:rPr>
        <w:rFonts w:ascii="Times New Roman" w:hAnsi="Times New Roman" w:cs="Times New Roman"/>
        <w:i/>
        <w:iCs/>
        <w:kern w:val="22"/>
        <w:sz w:val="16"/>
        <w:szCs w:val="16"/>
      </w:rPr>
      <w:t>2026</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99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4"/>
      <w:gridCol w:w="6199"/>
      <w:gridCol w:w="2416"/>
    </w:tblGrid>
    <w:tr w:rsidR="007735CB" w:rsidRPr="0062403D" w14:paraId="5C848616" w14:textId="77777777" w:rsidTr="00F503A3">
      <w:tc>
        <w:tcPr>
          <w:tcW w:w="1314" w:type="dxa"/>
          <w:tcBorders>
            <w:top w:val="nil"/>
            <w:left w:val="nil"/>
            <w:bottom w:val="nil"/>
            <w:right w:val="single" w:sz="18" w:space="0" w:color="auto"/>
          </w:tcBorders>
        </w:tcPr>
        <w:p w14:paraId="33012AA4" w14:textId="77777777" w:rsidR="007735CB" w:rsidRPr="0062403D" w:rsidRDefault="007735CB" w:rsidP="00532BE3">
          <w:pPr>
            <w:pStyle w:val="Footer"/>
            <w:ind w:left="-111"/>
            <w:jc w:val="both"/>
            <w:rPr>
              <w:rFonts w:ascii="Times New Roman" w:hAnsi="Times New Roman" w:cs="Times New Roman"/>
              <w:kern w:val="22"/>
              <w:sz w:val="36"/>
              <w:szCs w:val="36"/>
            </w:rPr>
          </w:pPr>
          <w:r w:rsidRPr="0062403D">
            <w:rPr>
              <w:rFonts w:ascii="Times New Roman" w:hAnsi="Times New Roman" w:cs="Times New Roman"/>
              <w:kern w:val="22"/>
              <w:sz w:val="36"/>
              <w:szCs w:val="36"/>
            </w:rPr>
            <w:t>JMMM</w:t>
          </w:r>
        </w:p>
      </w:tc>
      <w:tc>
        <w:tcPr>
          <w:tcW w:w="6199" w:type="dxa"/>
          <w:tcBorders>
            <w:top w:val="nil"/>
            <w:left w:val="single" w:sz="18" w:space="0" w:color="auto"/>
            <w:bottom w:val="nil"/>
            <w:right w:val="nil"/>
          </w:tcBorders>
        </w:tcPr>
        <w:p w14:paraId="4ECDB3B0" w14:textId="77777777" w:rsidR="007735CB" w:rsidRPr="0062403D" w:rsidRDefault="007735CB" w:rsidP="00581826">
          <w:pPr>
            <w:pStyle w:val="Footer"/>
            <w:rPr>
              <w:rFonts w:ascii="Times New Roman" w:hAnsi="Times New Roman" w:cs="Times New Roman"/>
              <w:i/>
              <w:iCs/>
              <w:kern w:val="22"/>
              <w:sz w:val="16"/>
              <w:szCs w:val="16"/>
            </w:rPr>
          </w:pPr>
        </w:p>
        <w:p w14:paraId="4473462C" w14:textId="77777777" w:rsidR="007735CB" w:rsidRPr="0062403D" w:rsidRDefault="007735CB" w:rsidP="00581826">
          <w:pPr>
            <w:pStyle w:val="Footer"/>
            <w:rPr>
              <w:rFonts w:ascii="Times New Roman" w:hAnsi="Times New Roman" w:cs="Times New Roman"/>
              <w:kern w:val="22"/>
              <w:sz w:val="36"/>
              <w:szCs w:val="36"/>
            </w:rPr>
          </w:pPr>
          <w:r w:rsidRPr="0062403D">
            <w:rPr>
              <w:rFonts w:ascii="Times New Roman" w:hAnsi="Times New Roman" w:cs="Times New Roman"/>
              <w:i/>
              <w:iCs/>
              <w:kern w:val="22"/>
              <w:sz w:val="16"/>
              <w:szCs w:val="16"/>
            </w:rPr>
            <w:t>Metallurgy and Materials Science Research Institute (MMRI), Chulalongkorn University.</w:t>
          </w:r>
        </w:p>
      </w:tc>
      <w:tc>
        <w:tcPr>
          <w:tcW w:w="2416" w:type="dxa"/>
          <w:tcBorders>
            <w:top w:val="nil"/>
            <w:left w:val="nil"/>
            <w:bottom w:val="nil"/>
            <w:right w:val="nil"/>
          </w:tcBorders>
        </w:tcPr>
        <w:p w14:paraId="5B633B6B" w14:textId="77777777" w:rsidR="00316AC4" w:rsidRPr="0062403D" w:rsidRDefault="00316AC4" w:rsidP="00316AC4">
          <w:pPr>
            <w:pStyle w:val="Footer"/>
            <w:ind w:left="-106" w:right="-113"/>
            <w:jc w:val="right"/>
            <w:rPr>
              <w:rFonts w:ascii="Times New Roman" w:hAnsi="Times New Roman" w:cs="Times New Roman"/>
              <w:i/>
              <w:iCs/>
              <w:sz w:val="16"/>
              <w:szCs w:val="16"/>
            </w:rPr>
          </w:pPr>
        </w:p>
        <w:p w14:paraId="666C1C3F" w14:textId="06C4B634" w:rsidR="007735CB" w:rsidRPr="0062403D" w:rsidRDefault="00316AC4" w:rsidP="00F503A3">
          <w:pPr>
            <w:pStyle w:val="Footer"/>
            <w:ind w:right="-85"/>
            <w:rPr>
              <w:rFonts w:ascii="Times New Roman" w:hAnsi="Times New Roman" w:cs="Times New Roman"/>
              <w:kern w:val="22"/>
              <w:sz w:val="36"/>
              <w:szCs w:val="36"/>
            </w:rPr>
          </w:pPr>
          <w:r w:rsidRPr="0062403D">
            <w:rPr>
              <w:rFonts w:ascii="Times New Roman" w:hAnsi="Times New Roman" w:cs="Times New Roman"/>
              <w:i/>
              <w:iCs/>
              <w:sz w:val="16"/>
              <w:szCs w:val="16"/>
            </w:rPr>
            <w:t xml:space="preserve"> </w:t>
          </w:r>
          <w:r w:rsidR="00F503A3">
            <w:rPr>
              <w:rFonts w:ascii="Times New Roman" w:hAnsi="Times New Roman" w:cs="Times New Roman"/>
              <w:i/>
              <w:iCs/>
              <w:sz w:val="16"/>
              <w:szCs w:val="16"/>
            </w:rPr>
            <w:t xml:space="preserve"> </w:t>
          </w:r>
          <w:r w:rsidR="00E120B4">
            <w:rPr>
              <w:rFonts w:ascii="Times New Roman" w:hAnsi="Times New Roman" w:cs="Times New Roman"/>
              <w:i/>
              <w:iCs/>
              <w:sz w:val="16"/>
              <w:szCs w:val="16"/>
            </w:rPr>
            <w:t xml:space="preserve"> </w:t>
          </w:r>
          <w:r w:rsidR="007735CB" w:rsidRPr="0062403D">
            <w:rPr>
              <w:rFonts w:ascii="Times New Roman" w:hAnsi="Times New Roman" w:cs="Times New Roman"/>
              <w:i/>
              <w:iCs/>
              <w:sz w:val="16"/>
              <w:szCs w:val="16"/>
            </w:rPr>
            <w:t>DOI:</w:t>
          </w:r>
          <w:r w:rsidR="00E328B6" w:rsidRPr="0062403D">
            <w:rPr>
              <w:rFonts w:ascii="Times New Roman" w:hAnsi="Times New Roman" w:cs="Times New Roman"/>
              <w:i/>
              <w:iCs/>
              <w:sz w:val="16"/>
              <w:szCs w:val="16"/>
            </w:rPr>
            <w:t>10.55713/jmmm.</w:t>
          </w:r>
          <w:r w:rsidR="00F45E33" w:rsidRPr="0062403D">
            <w:rPr>
              <w:rFonts w:ascii="Times New Roman" w:hAnsi="Times New Roman" w:cs="Times New Roman"/>
              <w:i/>
              <w:iCs/>
              <w:sz w:val="16"/>
              <w:szCs w:val="16"/>
            </w:rPr>
            <w:t>v</w:t>
          </w:r>
          <w:r w:rsidR="00125F00">
            <w:rPr>
              <w:rFonts w:ascii="Times New Roman" w:hAnsi="Times New Roman" w:cs="Times New Roman"/>
              <w:i/>
              <w:iCs/>
              <w:sz w:val="16"/>
              <w:szCs w:val="16"/>
            </w:rPr>
            <w:t>36</w:t>
          </w:r>
          <w:r w:rsidR="00F45E33" w:rsidRPr="0062403D">
            <w:rPr>
              <w:rFonts w:ascii="Times New Roman" w:hAnsi="Times New Roman" w:cs="Times New Roman"/>
              <w:i/>
              <w:iCs/>
              <w:sz w:val="16"/>
              <w:szCs w:val="16"/>
            </w:rPr>
            <w:t>i</w:t>
          </w:r>
          <w:r w:rsidR="00125F00">
            <w:rPr>
              <w:rFonts w:ascii="Times New Roman" w:hAnsi="Times New Roman" w:cs="Times New Roman"/>
              <w:i/>
              <w:iCs/>
              <w:sz w:val="16"/>
              <w:szCs w:val="16"/>
            </w:rPr>
            <w:t>2</w:t>
          </w:r>
          <w:r w:rsidR="00E328B6" w:rsidRPr="0062403D">
            <w:rPr>
              <w:rFonts w:ascii="Times New Roman" w:hAnsi="Times New Roman" w:cs="Times New Roman"/>
              <w:i/>
              <w:iCs/>
              <w:sz w:val="16"/>
              <w:szCs w:val="16"/>
            </w:rPr>
            <w:t>.</w:t>
          </w:r>
          <w:r w:rsidR="005E6AF2">
            <w:rPr>
              <w:rFonts w:ascii="Times New Roman" w:hAnsi="Times New Roman" w:cs="Times New Roman"/>
              <w:i/>
              <w:iCs/>
              <w:sz w:val="16"/>
              <w:szCs w:val="16"/>
            </w:rPr>
            <w:t>2</w:t>
          </w:r>
          <w:r w:rsidR="00D658A9">
            <w:rPr>
              <w:rFonts w:ascii="Times New Roman" w:hAnsi="Times New Roman" w:cs="Times New Roman"/>
              <w:i/>
              <w:iCs/>
              <w:sz w:val="16"/>
              <w:szCs w:val="16"/>
            </w:rPr>
            <w:t>4</w:t>
          </w:r>
          <w:r w:rsidR="002A4BB6">
            <w:rPr>
              <w:rFonts w:ascii="Times New Roman" w:hAnsi="Times New Roman" w:cs="Times New Roman"/>
              <w:i/>
              <w:iCs/>
              <w:sz w:val="16"/>
              <w:szCs w:val="16"/>
            </w:rPr>
            <w:t>91</w:t>
          </w:r>
        </w:p>
      </w:tc>
    </w:tr>
  </w:tbl>
  <w:p w14:paraId="6318D4BB" w14:textId="77777777" w:rsidR="007735CB" w:rsidRPr="0062403D" w:rsidRDefault="007735CB" w:rsidP="00581826">
    <w:pPr>
      <w:pStyle w:val="Footer"/>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3AD4DC0" w14:textId="77777777" w:rsidR="00011A88" w:rsidRPr="0062403D" w:rsidRDefault="00011A88" w:rsidP="00CE776D">
      <w:pPr>
        <w:spacing w:after="0" w:line="240" w:lineRule="auto"/>
      </w:pPr>
      <w:bookmarkStart w:id="0" w:name="_Hlk53507040"/>
      <w:bookmarkEnd w:id="0"/>
      <w:r w:rsidRPr="0062403D">
        <w:separator/>
      </w:r>
    </w:p>
  </w:footnote>
  <w:footnote w:type="continuationSeparator" w:id="0">
    <w:p w14:paraId="6A687CD5" w14:textId="77777777" w:rsidR="00011A88" w:rsidRPr="0062403D" w:rsidRDefault="00011A88" w:rsidP="00CE776D">
      <w:pPr>
        <w:spacing w:after="0" w:line="240" w:lineRule="auto"/>
      </w:pPr>
      <w:r w:rsidRPr="0062403D">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E52DCF" w14:textId="03EDF21C" w:rsidR="009F4D2E" w:rsidRPr="0062403D" w:rsidRDefault="00350AD1" w:rsidP="00B931D5">
    <w:pPr>
      <w:pStyle w:val="Authors"/>
      <w:spacing w:after="0" w:line="288" w:lineRule="auto"/>
      <w:rPr>
        <w:rFonts w:ascii="Times New Roman" w:hAnsi="Times New Roman"/>
        <w:i/>
        <w:iCs/>
        <w:sz w:val="16"/>
        <w:szCs w:val="16"/>
      </w:rPr>
    </w:pPr>
    <w:r w:rsidRPr="0062403D">
      <w:rPr>
        <w:rFonts w:ascii="Times New Roman" w:hAnsi="Times New Roman"/>
        <w:i/>
        <w:iCs/>
        <w:sz w:val="16"/>
        <w:szCs w:val="16"/>
      </w:rPr>
      <mc:AlternateContent>
        <mc:Choice Requires="wps">
          <w:drawing>
            <wp:anchor distT="0" distB="0" distL="114300" distR="114300" simplePos="0" relativeHeight="251660800" behindDoc="0" locked="0" layoutInCell="1" allowOverlap="1" wp14:anchorId="572DF282" wp14:editId="4871B301">
              <wp:simplePos x="0" y="0"/>
              <wp:positionH relativeFrom="page">
                <wp:posOffset>629920</wp:posOffset>
              </wp:positionH>
              <wp:positionV relativeFrom="paragraph">
                <wp:posOffset>-31888</wp:posOffset>
              </wp:positionV>
              <wp:extent cx="683895" cy="179705"/>
              <wp:effectExtent l="0" t="0" r="1905" b="10795"/>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3895" cy="179705"/>
                      </a:xfrm>
                      <a:prstGeom prst="rect">
                        <a:avLst/>
                      </a:prstGeom>
                      <a:noFill/>
                      <a:ln>
                        <a:noFill/>
                      </a:ln>
                    </wps:spPr>
                    <wps:txbx>
                      <w:txbxContent>
                        <w:p w14:paraId="08D7BBB3" w14:textId="42C7E3AA" w:rsidR="00350AD1" w:rsidRPr="0062403D" w:rsidRDefault="00350AD1" w:rsidP="00350AD1">
                          <w:pPr>
                            <w:spacing w:after="0" w:line="240" w:lineRule="auto"/>
                            <w:rPr>
                              <w:rFonts w:ascii="Times New Roman" w:hAnsi="Times New Roman" w:cs="Times New Roman"/>
                              <w:sz w:val="16"/>
                              <w:szCs w:val="16"/>
                            </w:rPr>
                          </w:pPr>
                          <w:r w:rsidRPr="0062403D">
                            <w:rPr>
                              <w:rFonts w:ascii="Times New Roman" w:hAnsi="Times New Roman" w:cs="Times New Roman"/>
                              <w:sz w:val="16"/>
                              <w:szCs w:val="16"/>
                            </w:rPr>
                            <w:fldChar w:fldCharType="begin"/>
                          </w:r>
                          <w:r w:rsidRPr="0062403D">
                            <w:rPr>
                              <w:rFonts w:ascii="Times New Roman" w:hAnsi="Times New Roman" w:cs="Times New Roman"/>
                              <w:sz w:val="16"/>
                              <w:szCs w:val="16"/>
                            </w:rPr>
                            <w:instrText xml:space="preserve"> PAGE   \* MERGEFORMAT </w:instrText>
                          </w:r>
                          <w:r w:rsidRPr="0062403D">
                            <w:rPr>
                              <w:rFonts w:ascii="Times New Roman" w:hAnsi="Times New Roman" w:cs="Times New Roman"/>
                              <w:sz w:val="16"/>
                              <w:szCs w:val="16"/>
                            </w:rPr>
                            <w:fldChar w:fldCharType="separate"/>
                          </w:r>
                          <w:r w:rsidRPr="0062403D">
                            <w:rPr>
                              <w:rFonts w:ascii="Times New Roman" w:hAnsi="Times New Roman" w:cs="Times New Roman"/>
                              <w:sz w:val="16"/>
                              <w:szCs w:val="16"/>
                            </w:rPr>
                            <w:t>2</w:t>
                          </w:r>
                          <w:r w:rsidRPr="0062403D">
                            <w:rPr>
                              <w:rFonts w:ascii="Times New Roman" w:hAnsi="Times New Roman" w:cs="Times New Roman"/>
                              <w:sz w:val="16"/>
                              <w:szCs w:val="16"/>
                            </w:rPr>
                            <w:fldChar w:fldCharType="end"/>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72DF282" id="_x0000_t202" coordsize="21600,21600" o:spt="202" path="m,l,21600r21600,l21600,xe">
              <v:stroke joinstyle="miter"/>
              <v:path gradientshapeok="t" o:connecttype="rect"/>
            </v:shapetype>
            <v:shape id="Text Box 4" o:spid="_x0000_s1072" type="#_x0000_t202" style="position:absolute;left:0;text-align:left;margin-left:49.6pt;margin-top:-2.5pt;width:53.85pt;height:14.15pt;z-index:25166080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" filled="f" stroked="f">
              <v:textbox inset="0,0,0,0">
                <w:txbxContent>
                  <w:p w14:paraId="08D7BBB3" w14:textId="42C7E3AA" w:rsidR="00350AD1" w:rsidRPr="0062403D" w:rsidRDefault="00350AD1" w:rsidP="00350AD1">
                    <w:pPr>
                      <w:spacing w:after="0" w:line="240" w:lineRule="auto"/>
                      <w:rPr>
                        <w:rFonts w:ascii="Times New Roman" w:hAnsi="Times New Roman" w:cs="Times New Roman"/>
                        <w:sz w:val="16"/>
                        <w:szCs w:val="16"/>
                      </w:rPr>
                    </w:pPr>
                    <w:r w:rsidRPr="0062403D">
                      <w:rPr>
                        <w:rFonts w:ascii="Times New Roman" w:hAnsi="Times New Roman" w:cs="Times New Roman"/>
                        <w:sz w:val="16"/>
                        <w:szCs w:val="16"/>
                      </w:rPr>
                      <w:fldChar w:fldCharType="begin"/>
                    </w:r>
                    <w:r w:rsidRPr="0062403D">
                      <w:rPr>
                        <w:rFonts w:ascii="Times New Roman" w:hAnsi="Times New Roman" w:cs="Times New Roman"/>
                        <w:sz w:val="16"/>
                        <w:szCs w:val="16"/>
                      </w:rPr>
                      <w:instrText xml:space="preserve"> PAGE   \* MERGEFORMAT </w:instrText>
                    </w:r>
                    <w:r w:rsidRPr="0062403D">
                      <w:rPr>
                        <w:rFonts w:ascii="Times New Roman" w:hAnsi="Times New Roman" w:cs="Times New Roman"/>
                        <w:sz w:val="16"/>
                        <w:szCs w:val="16"/>
                      </w:rPr>
                      <w:fldChar w:fldCharType="separate"/>
                    </w:r>
                    <w:r w:rsidRPr="0062403D">
                      <w:rPr>
                        <w:rFonts w:ascii="Times New Roman" w:hAnsi="Times New Roman" w:cs="Times New Roman"/>
                        <w:sz w:val="16"/>
                        <w:szCs w:val="16"/>
                      </w:rPr>
                      <w:t>2</w:t>
                    </w:r>
                    <w:r w:rsidRPr="0062403D">
                      <w:rPr>
                        <w:rFonts w:ascii="Times New Roman" w:hAnsi="Times New Roman" w:cs="Times New Roman"/>
                        <w:sz w:val="16"/>
                        <w:szCs w:val="16"/>
                      </w:rPr>
                      <w:fldChar w:fldCharType="end"/>
                    </w:r>
                  </w:p>
                </w:txbxContent>
              </v:textbox>
              <w10:wrap anchorx="page"/>
            </v:shape>
          </w:pict>
        </mc:Fallback>
      </mc:AlternateContent>
    </w:r>
    <w:r w:rsidR="002A4BB6" w:rsidRPr="002A4BB6">
      <w:rPr>
        <w:rFonts w:ascii="Times New Roman" w:hAnsi="Times New Roman"/>
        <w:i/>
        <w:iCs/>
        <w:sz w:val="16"/>
        <w:szCs w:val="16"/>
      </w:rPr>
      <w:t>VUONG</w:t>
    </w:r>
    <w:r w:rsidR="00694C7A" w:rsidRPr="005464B9">
      <w:rPr>
        <w:rFonts w:ascii="Times New Roman" w:hAnsi="Times New Roman"/>
        <w:i/>
        <w:iCs/>
        <w:sz w:val="16"/>
        <w:szCs w:val="16"/>
      </w:rPr>
      <w:t>,</w:t>
    </w:r>
    <w:r w:rsidR="006D740F" w:rsidRPr="005464B9">
      <w:rPr>
        <w:rFonts w:ascii="Times New Roman" w:hAnsi="Times New Roman"/>
        <w:i/>
        <w:iCs/>
        <w:sz w:val="16"/>
        <w:szCs w:val="16"/>
      </w:rPr>
      <w:t xml:space="preserve"> </w:t>
    </w:r>
    <w:r w:rsidR="002A4BB6">
      <w:rPr>
        <w:rFonts w:ascii="Times New Roman" w:hAnsi="Times New Roman"/>
        <w:i/>
        <w:iCs/>
        <w:sz w:val="16"/>
        <w:szCs w:val="16"/>
      </w:rPr>
      <w:t>A. K</w:t>
    </w:r>
    <w:r w:rsidR="006D740F">
      <w:rPr>
        <w:rFonts w:ascii="Times New Roman" w:hAnsi="Times New Roman"/>
        <w:i/>
        <w:iCs/>
        <w:sz w:val="16"/>
        <w:szCs w:val="16"/>
      </w:rPr>
      <w:t>.,</w:t>
    </w:r>
    <w:r w:rsidR="00300A05" w:rsidRPr="0062403D">
      <w:rPr>
        <w:rFonts w:ascii="Times New Roman" w:hAnsi="Times New Roman"/>
        <w:i/>
        <w:iCs/>
        <w:sz w:val="16"/>
        <w:szCs w:val="16"/>
      </w:rPr>
      <w:t xml:space="preserve">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9CDA27" w14:textId="3C5E8338" w:rsidR="00A6211E" w:rsidRPr="000958C7" w:rsidRDefault="002A4BB6" w:rsidP="002A4BB6">
    <w:pPr>
      <w:spacing w:after="0" w:line="288" w:lineRule="auto"/>
      <w:jc w:val="center"/>
      <w:rPr>
        <w:rFonts w:ascii="Times New Roman" w:hAnsi="Times New Roman" w:cs="Times New Roman"/>
        <w:i/>
        <w:iCs/>
        <w:sz w:val="16"/>
        <w:szCs w:val="16"/>
      </w:rPr>
    </w:pPr>
    <w:r w:rsidRPr="002A4BB6">
      <w:rPr>
        <w:rFonts w:ascii="Times New Roman" w:hAnsi="Times New Roman" w:cs="Times New Roman"/>
        <w:i/>
        <w:iCs/>
        <w:sz w:val="16"/>
        <w:szCs w:val="16"/>
      </w:rPr>
      <w:t>Impact of chromium substitution on structural and magnetic properties of MnBi-based melt-spun ribbons</w:t>
    </w:r>
    <w:r w:rsidR="009F4D2E" w:rsidRPr="0062403D">
      <w:rPr>
        <w:rFonts w:ascii="Times New Roman" w:hAnsi="Times New Roman"/>
        <w:b/>
        <w:bCs/>
        <w:i/>
        <w:iCs/>
        <w:sz w:val="16"/>
        <w:szCs w:val="16"/>
      </w:rPr>
      <mc:AlternateContent>
        <mc:Choice Requires="wps">
          <w:drawing>
            <wp:anchor distT="0" distB="0" distL="114300" distR="114300" simplePos="0" relativeHeight="251658752" behindDoc="0" locked="0" layoutInCell="1" allowOverlap="1" wp14:anchorId="309463F5" wp14:editId="4385BA08">
              <wp:simplePos x="0" y="0"/>
              <wp:positionH relativeFrom="page">
                <wp:posOffset>6871970</wp:posOffset>
              </wp:positionH>
              <wp:positionV relativeFrom="paragraph">
                <wp:posOffset>-31750</wp:posOffset>
              </wp:positionV>
              <wp:extent cx="683895" cy="179705"/>
              <wp:effectExtent l="0" t="0" r="1905" b="10795"/>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3895" cy="179705"/>
                      </a:xfrm>
                      <a:prstGeom prst="rect">
                        <a:avLst/>
                      </a:prstGeom>
                      <a:noFill/>
                      <a:ln>
                        <a:noFill/>
                      </a:ln>
                    </wps:spPr>
                    <wps:txbx>
                      <w:txbxContent>
                        <w:p w14:paraId="33F8FD13" w14:textId="0975C0EF" w:rsidR="007735CB" w:rsidRPr="0062403D" w:rsidRDefault="007735CB" w:rsidP="005959C6">
                          <w:pPr>
                            <w:spacing w:after="0" w:line="240" w:lineRule="auto"/>
                            <w:jc w:val="both"/>
                            <w:rPr>
                              <w:rFonts w:ascii="Times New Roman" w:hAnsi="Times New Roman" w:cs="Times New Roman"/>
                              <w:sz w:val="16"/>
                              <w:szCs w:val="16"/>
                            </w:rPr>
                          </w:pPr>
                          <w:r w:rsidRPr="0062403D">
                            <w:rPr>
                              <w:rFonts w:ascii="Times New Roman" w:hAnsi="Times New Roman" w:cs="Times New Roman"/>
                              <w:sz w:val="16"/>
                              <w:szCs w:val="16"/>
                            </w:rPr>
                            <w:fldChar w:fldCharType="begin"/>
                          </w:r>
                          <w:r w:rsidRPr="0062403D">
                            <w:rPr>
                              <w:rFonts w:ascii="Times New Roman" w:hAnsi="Times New Roman" w:cs="Times New Roman"/>
                              <w:sz w:val="16"/>
                              <w:szCs w:val="16"/>
                            </w:rPr>
                            <w:instrText xml:space="preserve"> PAGE   \* MERGEFORMAT </w:instrText>
                          </w:r>
                          <w:r w:rsidRPr="0062403D">
                            <w:rPr>
                              <w:rFonts w:ascii="Times New Roman" w:hAnsi="Times New Roman" w:cs="Times New Roman"/>
                              <w:sz w:val="16"/>
                              <w:szCs w:val="16"/>
                            </w:rPr>
                            <w:fldChar w:fldCharType="separate"/>
                          </w:r>
                          <w:r w:rsidRPr="0062403D">
                            <w:rPr>
                              <w:rFonts w:ascii="Times New Roman" w:hAnsi="Times New Roman" w:cs="Times New Roman"/>
                              <w:sz w:val="16"/>
                              <w:szCs w:val="16"/>
                            </w:rPr>
                            <w:t>2</w:t>
                          </w:r>
                          <w:r w:rsidRPr="0062403D">
                            <w:rPr>
                              <w:rFonts w:ascii="Times New Roman" w:hAnsi="Times New Roman" w:cs="Times New Roman"/>
                              <w:sz w:val="16"/>
                              <w:szCs w:val="16"/>
                            </w:rPr>
                            <w:fldChar w:fldCharType="end"/>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309463F5" id="_x0000_t202" coordsize="21600,21600" o:spt="202" path="m,l,21600r21600,l21600,xe">
              <v:stroke joinstyle="miter"/>
              <v:path gradientshapeok="t" o:connecttype="rect"/>
            </v:shapetype>
            <v:shape id="Text Box 3" o:spid="_x0000_s1073" type="#_x0000_t202" style="position:absolute;left:0;text-align:left;margin-left:541.1pt;margin-top:-2.5pt;width:53.85pt;height:14.15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" filled="f" stroked="f">
              <v:textbox inset="0,0,0,0">
                <w:txbxContent>
                  <w:p w14:paraId="33F8FD13" w14:textId="0975C0EF" w:rsidR="007735CB" w:rsidRPr="0062403D" w:rsidRDefault="007735CB" w:rsidP="005959C6">
                    <w:pPr>
                      <w:spacing w:after="0" w:line="240" w:lineRule="auto"/>
                      <w:jc w:val="both"/>
                      <w:rPr>
                        <w:rFonts w:ascii="Times New Roman" w:hAnsi="Times New Roman" w:cs="Times New Roman"/>
                        <w:sz w:val="16"/>
                        <w:szCs w:val="16"/>
                      </w:rPr>
                    </w:pPr>
                    <w:r w:rsidRPr="0062403D">
                      <w:rPr>
                        <w:rFonts w:ascii="Times New Roman" w:hAnsi="Times New Roman" w:cs="Times New Roman"/>
                        <w:sz w:val="16"/>
                        <w:szCs w:val="16"/>
                      </w:rPr>
                      <w:fldChar w:fldCharType="begin"/>
                    </w:r>
                    <w:r w:rsidRPr="0062403D">
                      <w:rPr>
                        <w:rFonts w:ascii="Times New Roman" w:hAnsi="Times New Roman" w:cs="Times New Roman"/>
                        <w:sz w:val="16"/>
                        <w:szCs w:val="16"/>
                      </w:rPr>
                      <w:instrText xml:space="preserve"> PAGE   \* MERGEFORMAT </w:instrText>
                    </w:r>
                    <w:r w:rsidRPr="0062403D">
                      <w:rPr>
                        <w:rFonts w:ascii="Times New Roman" w:hAnsi="Times New Roman" w:cs="Times New Roman"/>
                        <w:sz w:val="16"/>
                        <w:szCs w:val="16"/>
                      </w:rPr>
                      <w:fldChar w:fldCharType="separate"/>
                    </w:r>
                    <w:r w:rsidRPr="0062403D">
                      <w:rPr>
                        <w:rFonts w:ascii="Times New Roman" w:hAnsi="Times New Roman" w:cs="Times New Roman"/>
                        <w:sz w:val="16"/>
                        <w:szCs w:val="16"/>
                      </w:rPr>
                      <w:t>2</w:t>
                    </w:r>
                    <w:r w:rsidRPr="0062403D">
                      <w:rPr>
                        <w:rFonts w:ascii="Times New Roman" w:hAnsi="Times New Roman" w:cs="Times New Roman"/>
                        <w:sz w:val="16"/>
                        <w:szCs w:val="16"/>
                      </w:rPr>
                      <w:fldChar w:fldCharType="end"/>
                    </w:r>
                  </w:p>
                </w:txbxContent>
              </v:textbox>
              <w10:wrap anchorx="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4FF95F" w14:textId="59D673B4" w:rsidR="00D96133" w:rsidRPr="0062403D" w:rsidRDefault="00D96133" w:rsidP="00D96133">
    <w:pPr>
      <w:tabs>
        <w:tab w:val="left" w:pos="1418"/>
      </w:tabs>
      <w:spacing w:after="0"/>
      <w:rPr>
        <w:rFonts w:ascii="Times New Roman" w:hAnsi="Times New Roman" w:cs="Times New Roman"/>
        <w:i/>
        <w:iCs/>
        <w:sz w:val="20"/>
        <w:szCs w:val="20"/>
      </w:rPr>
    </w:pPr>
    <w:r w:rsidRPr="0062403D">
      <w:drawing>
        <wp:inline distT="0" distB="0" distL="0" distR="0" wp14:anchorId="111A4CCC" wp14:editId="00CFB3D4">
          <wp:extent cx="719455" cy="485775"/>
          <wp:effectExtent l="0" t="0" r="4445" b="9525"/>
          <wp:docPr id="843063124" name="Picture 843063124" descr="A picture containing light, lit, sitting, dark&#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2" descr="A picture containing light, lit, sitting, dark&#10;&#10;Description automatically generated"/>
                  <pic:cNvPicPr>
                    <a:picLocks noChangeArrowheads="1"/>
                  </pic:cNvPicPr>
                </pic:nvPicPr>
                <pic:blipFill>
                  <a:blip r:embed="rId1">
                    <a:extLst>
                      <a:ext uri="{28A0092B-C50C-407E-A947-70E740481C1C}">
                        <a14:useLocalDpi xmlns:a14="http://schemas.microsoft.com/office/drawing/2010/main" val="0"/>
                      </a:ext>
                    </a:extLst>
                  </a:blip>
                  <a:srcRect t="2525" b="8112"/>
                  <a:stretch>
                    <a:fillRect/>
                  </a:stretch>
                </pic:blipFill>
                <pic:spPr bwMode="auto">
                  <a:xfrm>
                    <a:off x="0" y="0"/>
                    <a:ext cx="720003" cy="486145"/>
                  </a:xfrm>
                  <a:prstGeom prst="rect">
                    <a:avLst/>
                  </a:prstGeom>
                  <a:noFill/>
                  <a:ln>
                    <a:noFill/>
                  </a:ln>
                </pic:spPr>
              </pic:pic>
            </a:graphicData>
          </a:graphic>
        </wp:inline>
      </w:drawing>
    </w:r>
    <w:r w:rsidRPr="0062403D">
      <w:rPr>
        <w:rFonts w:ascii="Times New Roman" w:hAnsi="Times New Roman" w:cs="Times New Roman"/>
        <w:i/>
        <w:iCs/>
        <w:sz w:val="20"/>
        <w:szCs w:val="20"/>
      </w:rPr>
      <w:tab/>
      <w:t>Journal of Metals, Materials and Minerals,</w:t>
    </w:r>
    <w:r w:rsidRPr="0062403D">
      <w:rPr>
        <w:rFonts w:ascii="Times New Roman" w:hAnsi="Times New Roman" w:cs="Times New Roman"/>
        <w:i/>
        <w:iCs/>
        <w:sz w:val="20"/>
        <w:szCs w:val="20"/>
        <w:rtl/>
        <w:cs/>
      </w:rPr>
      <w:t xml:space="preserve"> </w:t>
    </w:r>
    <w:r w:rsidR="00125F00">
      <w:rPr>
        <w:rFonts w:ascii="Times New Roman" w:hAnsi="Times New Roman"/>
        <w:i/>
        <w:iCs/>
        <w:sz w:val="20"/>
        <w:szCs w:val="20"/>
      </w:rPr>
      <w:t>36</w:t>
    </w:r>
    <w:r w:rsidR="00CA3FDC" w:rsidRPr="0062403D">
      <w:rPr>
        <w:rFonts w:ascii="Times New Roman" w:hAnsi="Times New Roman" w:cs="Times New Roman"/>
        <w:i/>
        <w:iCs/>
        <w:sz w:val="20"/>
        <w:szCs w:val="20"/>
      </w:rPr>
      <w:t>(</w:t>
    </w:r>
    <w:r w:rsidR="00125F00">
      <w:rPr>
        <w:rFonts w:ascii="Times New Roman" w:hAnsi="Times New Roman" w:cs="Times New Roman"/>
        <w:i/>
        <w:iCs/>
        <w:sz w:val="20"/>
        <w:szCs w:val="20"/>
      </w:rPr>
      <w:t>2</w:t>
    </w:r>
    <w:r w:rsidR="00CA3FDC" w:rsidRPr="0062403D">
      <w:rPr>
        <w:rFonts w:ascii="Times New Roman" w:hAnsi="Times New Roman" w:cs="Times New Roman"/>
        <w:i/>
        <w:iCs/>
        <w:sz w:val="20"/>
        <w:szCs w:val="20"/>
      </w:rPr>
      <w:t>)</w:t>
    </w:r>
    <w:r w:rsidRPr="0062403D">
      <w:rPr>
        <w:rFonts w:ascii="Times New Roman" w:hAnsi="Times New Roman" w:cs="Times New Roman"/>
        <w:i/>
        <w:iCs/>
        <w:sz w:val="20"/>
        <w:szCs w:val="20"/>
      </w:rPr>
      <w:t xml:space="preserve">, </w:t>
    </w:r>
    <w:r w:rsidR="00F503A3">
      <w:rPr>
        <w:rFonts w:ascii="Times New Roman" w:hAnsi="Times New Roman" w:cs="Times New Roman"/>
        <w:i/>
        <w:iCs/>
        <w:sz w:val="20"/>
        <w:szCs w:val="20"/>
      </w:rPr>
      <w:t>e</w:t>
    </w:r>
    <w:r w:rsidR="005464B9">
      <w:rPr>
        <w:rFonts w:ascii="Times New Roman" w:hAnsi="Times New Roman" w:cs="Times New Roman"/>
        <w:i/>
        <w:iCs/>
        <w:sz w:val="20"/>
        <w:szCs w:val="20"/>
      </w:rPr>
      <w:t>2</w:t>
    </w:r>
    <w:r w:rsidR="005E6AF2">
      <w:rPr>
        <w:rFonts w:ascii="Times New Roman" w:hAnsi="Times New Roman" w:cs="Times New Roman"/>
        <w:i/>
        <w:iCs/>
        <w:sz w:val="20"/>
        <w:szCs w:val="20"/>
      </w:rPr>
      <w:t>4</w:t>
    </w:r>
    <w:r w:rsidR="002A4BB6">
      <w:rPr>
        <w:rFonts w:ascii="Times New Roman" w:hAnsi="Times New Roman" w:cs="Times New Roman"/>
        <w:i/>
        <w:iCs/>
        <w:sz w:val="20"/>
        <w:szCs w:val="20"/>
      </w:rPr>
      <w:t>91</w:t>
    </w:r>
    <w:r w:rsidR="00CA3FDC" w:rsidRPr="0062403D">
      <w:rPr>
        <w:rFonts w:ascii="Times New Roman" w:hAnsi="Times New Roman" w:cs="Times New Roman"/>
        <w:i/>
        <w:iCs/>
        <w:sz w:val="20"/>
        <w:szCs w:val="20"/>
      </w:rPr>
      <w:t xml:space="preserve">, </w:t>
    </w:r>
    <w:r w:rsidR="00125F00">
      <w:rPr>
        <w:rFonts w:ascii="Times New Roman" w:hAnsi="Times New Roman" w:cs="Times New Roman"/>
        <w:i/>
        <w:iCs/>
        <w:sz w:val="20"/>
        <w:szCs w:val="20"/>
      </w:rPr>
      <w:t>2026</w:t>
    </w:r>
  </w:p>
  <w:p w14:paraId="586F30AC" w14:textId="77777777" w:rsidR="001648CF" w:rsidRPr="0062403D" w:rsidRDefault="001648CF" w:rsidP="00D96133">
    <w:pPr>
      <w:pStyle w:val="Header"/>
      <w:tabs>
        <w:tab w:val="clear" w:pos="4513"/>
        <w:tab w:val="clear" w:pos="9026"/>
        <w:tab w:val="right" w:pos="9922"/>
      </w:tabs>
      <w:rPr>
        <w:rFonts w:ascii="Times New Roman" w:hAnsi="Times New Roman"/>
        <w:sz w:val="20"/>
        <w:szCs w:val="20"/>
      </w:rPr>
    </w:pPr>
  </w:p>
  <w:p w14:paraId="70B4AC3F" w14:textId="14D2074F" w:rsidR="00D96133" w:rsidRPr="0062403D" w:rsidRDefault="00D96133" w:rsidP="00D96133">
    <w:pPr>
      <w:pStyle w:val="Header"/>
      <w:tabs>
        <w:tab w:val="clear" w:pos="4513"/>
        <w:tab w:val="clear" w:pos="9026"/>
        <w:tab w:val="right" w:pos="9922"/>
      </w:tabs>
      <w:rPr>
        <w:rFonts w:ascii="Times New Roman" w:hAnsi="Times New Roman"/>
        <w:sz w:val="20"/>
        <w:szCs w:val="20"/>
      </w:rPr>
    </w:pPr>
    <w:r w:rsidRPr="0062403D">
      <w:rPr>
        <w:rFonts w:ascii="Times New Roman" w:hAnsi="Times New Roman"/>
        <w:sz w:val="20"/>
        <w:szCs w:val="20"/>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5F6105"/>
    <w:multiLevelType w:val="hybridMultilevel"/>
    <w:tmpl w:val="7E201858"/>
    <w:lvl w:ilvl="0" w:tplc="7736F520">
      <w:start w:val="1"/>
      <w:numFmt w:val="decimal"/>
      <w:lvlRestart w:val="0"/>
      <w:pStyle w:val="MDPI71FootNotes"/>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F7E250A8"/>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4189603E"/>
    <w:multiLevelType w:val="multilevel"/>
    <w:tmpl w:val="5BC02EAC"/>
    <w:lvl w:ilvl="0">
      <w:start w:val="1"/>
      <w:numFmt w:val="upperRoman"/>
      <w:pStyle w:val="Heading1"/>
      <w:lvlText w:val="%1."/>
      <w:lvlJc w:val="center"/>
      <w:pPr>
        <w:tabs>
          <w:tab w:val="num" w:pos="2160"/>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lvlText w:val="%2."/>
      <w:lvlJc w:val="left"/>
      <w:pPr>
        <w:tabs>
          <w:tab w:val="num" w:pos="360"/>
        </w:tabs>
        <w:ind w:left="288" w:hanging="288"/>
      </w:pPr>
      <w:rPr>
        <w:rFonts w:hint="default"/>
        <w:b w:val="0"/>
        <w:bCs w:val="0"/>
        <w:i w:val="0"/>
        <w:iCs w:val="0"/>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4" w15:restartNumberingAfterBreak="0">
    <w:nsid w:val="50232215"/>
    <w:multiLevelType w:val="multilevel"/>
    <w:tmpl w:val="3D5EA5BC"/>
    <w:lvl w:ilvl="0">
      <w:start w:val="1"/>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webHidden w:val="0"/>
        <w:color w:val="000000"/>
        <w:spacing w:val="0"/>
        <w:kern w:val="0"/>
        <w:position w:val="0"/>
        <w:sz w:val="20"/>
        <w:szCs w:val="24"/>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cs="Times New Roman" w:hint="default"/>
        <w:b w:val="0"/>
        <w:i w:val="0"/>
        <w:sz w:val="20"/>
      </w:r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5"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6"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7"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num w:numId="1" w16cid:durableId="564267420">
    <w:abstractNumId w:val="3"/>
  </w:num>
  <w:num w:numId="2" w16cid:durableId="1140808548">
    <w:abstractNumId w:val="7"/>
  </w:num>
  <w:num w:numId="3" w16cid:durableId="2015106804">
    <w:abstractNumId w:val="5"/>
  </w:num>
  <w:num w:numId="4" w16cid:durableId="1458135639">
    <w:abstractNumId w:val="4"/>
  </w:num>
  <w:num w:numId="5" w16cid:durableId="252976455">
    <w:abstractNumId w:val="6"/>
  </w:num>
  <w:num w:numId="6" w16cid:durableId="1521507303">
    <w:abstractNumId w:val="2"/>
  </w:num>
  <w:num w:numId="7" w16cid:durableId="2044405313">
    <w:abstractNumId w:val="0"/>
  </w:num>
  <w:num w:numId="8" w16cid:durableId="1027218858">
    <w:abstractNumId w:val="1"/>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9"/>
  <w:embedTrueTypeFonts/>
  <w:saveSubsetFonts/>
  <w:proofState w:spelling="clean" w:grammar="clean"/>
  <w:defaultTabStop w:val="0"/>
  <w:hyphenationZone w:val="425"/>
  <w:evenAndOddHeaders/>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DY2MzG2NLIwMjMHspR0lIJTi4sz8/NACgxrAY7srgUsAAAA"/>
  </w:docVars>
  <w:rsids>
    <w:rsidRoot w:val="001A70D1"/>
    <w:rsid w:val="0000007A"/>
    <w:rsid w:val="000002FA"/>
    <w:rsid w:val="000004F4"/>
    <w:rsid w:val="000006B3"/>
    <w:rsid w:val="00001728"/>
    <w:rsid w:val="00001A34"/>
    <w:rsid w:val="000027E7"/>
    <w:rsid w:val="00002E76"/>
    <w:rsid w:val="00003225"/>
    <w:rsid w:val="000035DA"/>
    <w:rsid w:val="00003881"/>
    <w:rsid w:val="00003E15"/>
    <w:rsid w:val="00004D40"/>
    <w:rsid w:val="00005925"/>
    <w:rsid w:val="00005CD0"/>
    <w:rsid w:val="00005E1B"/>
    <w:rsid w:val="00006916"/>
    <w:rsid w:val="00006FEC"/>
    <w:rsid w:val="0000769A"/>
    <w:rsid w:val="00007FFA"/>
    <w:rsid w:val="000107A2"/>
    <w:rsid w:val="00010AEC"/>
    <w:rsid w:val="0001139C"/>
    <w:rsid w:val="00011A88"/>
    <w:rsid w:val="00012433"/>
    <w:rsid w:val="00012D30"/>
    <w:rsid w:val="000135B6"/>
    <w:rsid w:val="00013A72"/>
    <w:rsid w:val="00013D04"/>
    <w:rsid w:val="00013FD6"/>
    <w:rsid w:val="0001427F"/>
    <w:rsid w:val="00014303"/>
    <w:rsid w:val="00014A11"/>
    <w:rsid w:val="00014AB3"/>
    <w:rsid w:val="00014D83"/>
    <w:rsid w:val="0001546A"/>
    <w:rsid w:val="00016D9E"/>
    <w:rsid w:val="00016F55"/>
    <w:rsid w:val="000175BC"/>
    <w:rsid w:val="00017B7D"/>
    <w:rsid w:val="00017CFC"/>
    <w:rsid w:val="000202EA"/>
    <w:rsid w:val="000204A3"/>
    <w:rsid w:val="000208B9"/>
    <w:rsid w:val="000208D8"/>
    <w:rsid w:val="00020BEB"/>
    <w:rsid w:val="00020E96"/>
    <w:rsid w:val="0002120E"/>
    <w:rsid w:val="00021B4E"/>
    <w:rsid w:val="00022130"/>
    <w:rsid w:val="000223DC"/>
    <w:rsid w:val="000225A9"/>
    <w:rsid w:val="00022BB1"/>
    <w:rsid w:val="00022C78"/>
    <w:rsid w:val="0002301A"/>
    <w:rsid w:val="00023162"/>
    <w:rsid w:val="00023675"/>
    <w:rsid w:val="00023BCD"/>
    <w:rsid w:val="00023E91"/>
    <w:rsid w:val="00024785"/>
    <w:rsid w:val="00024E64"/>
    <w:rsid w:val="000257CE"/>
    <w:rsid w:val="00026127"/>
    <w:rsid w:val="0002645B"/>
    <w:rsid w:val="000268E2"/>
    <w:rsid w:val="00026935"/>
    <w:rsid w:val="0002702F"/>
    <w:rsid w:val="0002710E"/>
    <w:rsid w:val="00027191"/>
    <w:rsid w:val="00027488"/>
    <w:rsid w:val="0002766C"/>
    <w:rsid w:val="00030863"/>
    <w:rsid w:val="000315F1"/>
    <w:rsid w:val="000321A2"/>
    <w:rsid w:val="000324D5"/>
    <w:rsid w:val="00032DD9"/>
    <w:rsid w:val="000332F6"/>
    <w:rsid w:val="0003358F"/>
    <w:rsid w:val="00034753"/>
    <w:rsid w:val="00035CCA"/>
    <w:rsid w:val="00035FE2"/>
    <w:rsid w:val="00036135"/>
    <w:rsid w:val="00036578"/>
    <w:rsid w:val="00036653"/>
    <w:rsid w:val="0003693D"/>
    <w:rsid w:val="00036E41"/>
    <w:rsid w:val="000373B9"/>
    <w:rsid w:val="00037430"/>
    <w:rsid w:val="00037BC3"/>
    <w:rsid w:val="00037FF1"/>
    <w:rsid w:val="0004050E"/>
    <w:rsid w:val="00040B2B"/>
    <w:rsid w:val="00041424"/>
    <w:rsid w:val="00041D94"/>
    <w:rsid w:val="0004286A"/>
    <w:rsid w:val="00042C1B"/>
    <w:rsid w:val="00042DCB"/>
    <w:rsid w:val="00043A0D"/>
    <w:rsid w:val="00044BE2"/>
    <w:rsid w:val="00044E25"/>
    <w:rsid w:val="00045462"/>
    <w:rsid w:val="00046437"/>
    <w:rsid w:val="00046586"/>
    <w:rsid w:val="00046DED"/>
    <w:rsid w:val="00046E77"/>
    <w:rsid w:val="00047358"/>
    <w:rsid w:val="000478A2"/>
    <w:rsid w:val="00047A71"/>
    <w:rsid w:val="00047F57"/>
    <w:rsid w:val="00050902"/>
    <w:rsid w:val="0005091F"/>
    <w:rsid w:val="00050921"/>
    <w:rsid w:val="00051A47"/>
    <w:rsid w:val="000520B9"/>
    <w:rsid w:val="00052102"/>
    <w:rsid w:val="000524DF"/>
    <w:rsid w:val="00052BAD"/>
    <w:rsid w:val="00053C04"/>
    <w:rsid w:val="00054625"/>
    <w:rsid w:val="00054DC6"/>
    <w:rsid w:val="0005558D"/>
    <w:rsid w:val="00056112"/>
    <w:rsid w:val="00056BA1"/>
    <w:rsid w:val="00057679"/>
    <w:rsid w:val="000577CD"/>
    <w:rsid w:val="00057B4F"/>
    <w:rsid w:val="00060120"/>
    <w:rsid w:val="00060664"/>
    <w:rsid w:val="00060B66"/>
    <w:rsid w:val="00060D91"/>
    <w:rsid w:val="00061355"/>
    <w:rsid w:val="000629E1"/>
    <w:rsid w:val="00062D01"/>
    <w:rsid w:val="000633F2"/>
    <w:rsid w:val="00063532"/>
    <w:rsid w:val="00064575"/>
    <w:rsid w:val="00064B58"/>
    <w:rsid w:val="00064C6A"/>
    <w:rsid w:val="00065D5D"/>
    <w:rsid w:val="00066249"/>
    <w:rsid w:val="00066D17"/>
    <w:rsid w:val="00067298"/>
    <w:rsid w:val="000675A4"/>
    <w:rsid w:val="00067EA1"/>
    <w:rsid w:val="000708E4"/>
    <w:rsid w:val="00070D33"/>
    <w:rsid w:val="000711E7"/>
    <w:rsid w:val="00071FBF"/>
    <w:rsid w:val="000725A9"/>
    <w:rsid w:val="000728DB"/>
    <w:rsid w:val="00072AD9"/>
    <w:rsid w:val="00072E92"/>
    <w:rsid w:val="00073F2D"/>
    <w:rsid w:val="000743DB"/>
    <w:rsid w:val="00074418"/>
    <w:rsid w:val="00074E11"/>
    <w:rsid w:val="000750A9"/>
    <w:rsid w:val="0007687E"/>
    <w:rsid w:val="00076911"/>
    <w:rsid w:val="00076DAD"/>
    <w:rsid w:val="00076ED4"/>
    <w:rsid w:val="00077176"/>
    <w:rsid w:val="000775AB"/>
    <w:rsid w:val="000776AA"/>
    <w:rsid w:val="00080916"/>
    <w:rsid w:val="000809C9"/>
    <w:rsid w:val="00080C12"/>
    <w:rsid w:val="00080CA0"/>
    <w:rsid w:val="00081392"/>
    <w:rsid w:val="00081560"/>
    <w:rsid w:val="000815A5"/>
    <w:rsid w:val="00081E57"/>
    <w:rsid w:val="000827E0"/>
    <w:rsid w:val="00082A1C"/>
    <w:rsid w:val="00082DA5"/>
    <w:rsid w:val="00082DF7"/>
    <w:rsid w:val="00082FCC"/>
    <w:rsid w:val="00083007"/>
    <w:rsid w:val="00084610"/>
    <w:rsid w:val="000847F0"/>
    <w:rsid w:val="000848AD"/>
    <w:rsid w:val="00084C38"/>
    <w:rsid w:val="00084FAC"/>
    <w:rsid w:val="000857D9"/>
    <w:rsid w:val="00085900"/>
    <w:rsid w:val="000860EA"/>
    <w:rsid w:val="0008630B"/>
    <w:rsid w:val="000863FF"/>
    <w:rsid w:val="00086A45"/>
    <w:rsid w:val="00086C66"/>
    <w:rsid w:val="00086F29"/>
    <w:rsid w:val="00086FD5"/>
    <w:rsid w:val="000876A2"/>
    <w:rsid w:val="000877FF"/>
    <w:rsid w:val="00087B3E"/>
    <w:rsid w:val="000907FC"/>
    <w:rsid w:val="00090B5E"/>
    <w:rsid w:val="00090D85"/>
    <w:rsid w:val="00091103"/>
    <w:rsid w:val="0009124E"/>
    <w:rsid w:val="00091C0B"/>
    <w:rsid w:val="00091C7D"/>
    <w:rsid w:val="00091FA3"/>
    <w:rsid w:val="00092384"/>
    <w:rsid w:val="00092905"/>
    <w:rsid w:val="000940A8"/>
    <w:rsid w:val="00095115"/>
    <w:rsid w:val="00095247"/>
    <w:rsid w:val="000955E4"/>
    <w:rsid w:val="000958C7"/>
    <w:rsid w:val="00096346"/>
    <w:rsid w:val="0009672F"/>
    <w:rsid w:val="00096ACD"/>
    <w:rsid w:val="00096BEC"/>
    <w:rsid w:val="00097810"/>
    <w:rsid w:val="000979D2"/>
    <w:rsid w:val="000979E2"/>
    <w:rsid w:val="00097FF2"/>
    <w:rsid w:val="000A04AA"/>
    <w:rsid w:val="000A1698"/>
    <w:rsid w:val="000A1CE7"/>
    <w:rsid w:val="000A1CEF"/>
    <w:rsid w:val="000A1E1D"/>
    <w:rsid w:val="000A22BD"/>
    <w:rsid w:val="000A24B4"/>
    <w:rsid w:val="000A2ECC"/>
    <w:rsid w:val="000A306E"/>
    <w:rsid w:val="000A490C"/>
    <w:rsid w:val="000A4C18"/>
    <w:rsid w:val="000A4E22"/>
    <w:rsid w:val="000A523F"/>
    <w:rsid w:val="000A52FC"/>
    <w:rsid w:val="000A54B8"/>
    <w:rsid w:val="000A63FD"/>
    <w:rsid w:val="000A6B51"/>
    <w:rsid w:val="000A7302"/>
    <w:rsid w:val="000A7478"/>
    <w:rsid w:val="000A77C3"/>
    <w:rsid w:val="000A7BE5"/>
    <w:rsid w:val="000B03B7"/>
    <w:rsid w:val="000B0A56"/>
    <w:rsid w:val="000B0BCF"/>
    <w:rsid w:val="000B1201"/>
    <w:rsid w:val="000B1686"/>
    <w:rsid w:val="000B1E24"/>
    <w:rsid w:val="000B2519"/>
    <w:rsid w:val="000B2778"/>
    <w:rsid w:val="000B3508"/>
    <w:rsid w:val="000B3A3B"/>
    <w:rsid w:val="000B3AF8"/>
    <w:rsid w:val="000B3B0D"/>
    <w:rsid w:val="000B3D73"/>
    <w:rsid w:val="000B441C"/>
    <w:rsid w:val="000B594A"/>
    <w:rsid w:val="000B5B6E"/>
    <w:rsid w:val="000B5C05"/>
    <w:rsid w:val="000B6444"/>
    <w:rsid w:val="000B65E0"/>
    <w:rsid w:val="000B66EF"/>
    <w:rsid w:val="000B6BC4"/>
    <w:rsid w:val="000B6DF7"/>
    <w:rsid w:val="000B72D1"/>
    <w:rsid w:val="000C094F"/>
    <w:rsid w:val="000C0FD4"/>
    <w:rsid w:val="000C1AA7"/>
    <w:rsid w:val="000C1E1E"/>
    <w:rsid w:val="000C20B1"/>
    <w:rsid w:val="000C3693"/>
    <w:rsid w:val="000C4282"/>
    <w:rsid w:val="000C4352"/>
    <w:rsid w:val="000C488A"/>
    <w:rsid w:val="000C52F4"/>
    <w:rsid w:val="000C53A4"/>
    <w:rsid w:val="000C5B5B"/>
    <w:rsid w:val="000C61A1"/>
    <w:rsid w:val="000C6B34"/>
    <w:rsid w:val="000C6CA2"/>
    <w:rsid w:val="000C7176"/>
    <w:rsid w:val="000C719F"/>
    <w:rsid w:val="000C7432"/>
    <w:rsid w:val="000C7546"/>
    <w:rsid w:val="000C7AC3"/>
    <w:rsid w:val="000D00B4"/>
    <w:rsid w:val="000D0487"/>
    <w:rsid w:val="000D051F"/>
    <w:rsid w:val="000D10C0"/>
    <w:rsid w:val="000D182D"/>
    <w:rsid w:val="000D18F3"/>
    <w:rsid w:val="000D1978"/>
    <w:rsid w:val="000D2353"/>
    <w:rsid w:val="000D3D3F"/>
    <w:rsid w:val="000D41F2"/>
    <w:rsid w:val="000D4D39"/>
    <w:rsid w:val="000D52F1"/>
    <w:rsid w:val="000D5812"/>
    <w:rsid w:val="000D5816"/>
    <w:rsid w:val="000D5CB9"/>
    <w:rsid w:val="000D5D80"/>
    <w:rsid w:val="000D61DF"/>
    <w:rsid w:val="000D68E1"/>
    <w:rsid w:val="000D6A40"/>
    <w:rsid w:val="000D6C25"/>
    <w:rsid w:val="000D6F44"/>
    <w:rsid w:val="000D6FA3"/>
    <w:rsid w:val="000D7DA5"/>
    <w:rsid w:val="000E0C07"/>
    <w:rsid w:val="000E1591"/>
    <w:rsid w:val="000E1C80"/>
    <w:rsid w:val="000E23E7"/>
    <w:rsid w:val="000E252F"/>
    <w:rsid w:val="000E2F6C"/>
    <w:rsid w:val="000E3162"/>
    <w:rsid w:val="000E3BD5"/>
    <w:rsid w:val="000E410F"/>
    <w:rsid w:val="000E41CF"/>
    <w:rsid w:val="000E47FB"/>
    <w:rsid w:val="000E4A7A"/>
    <w:rsid w:val="000E4B44"/>
    <w:rsid w:val="000E4C75"/>
    <w:rsid w:val="000E520D"/>
    <w:rsid w:val="000E5408"/>
    <w:rsid w:val="000E541D"/>
    <w:rsid w:val="000E5695"/>
    <w:rsid w:val="000E56D4"/>
    <w:rsid w:val="000E577C"/>
    <w:rsid w:val="000E5C69"/>
    <w:rsid w:val="000E751A"/>
    <w:rsid w:val="000F0D13"/>
    <w:rsid w:val="000F0DA3"/>
    <w:rsid w:val="000F0FAF"/>
    <w:rsid w:val="000F1720"/>
    <w:rsid w:val="000F28C5"/>
    <w:rsid w:val="000F29FB"/>
    <w:rsid w:val="000F2A77"/>
    <w:rsid w:val="000F2A9A"/>
    <w:rsid w:val="000F2D72"/>
    <w:rsid w:val="000F2E76"/>
    <w:rsid w:val="000F3038"/>
    <w:rsid w:val="000F31D7"/>
    <w:rsid w:val="000F3BCE"/>
    <w:rsid w:val="000F3C70"/>
    <w:rsid w:val="000F3E88"/>
    <w:rsid w:val="000F43BA"/>
    <w:rsid w:val="000F468C"/>
    <w:rsid w:val="000F473B"/>
    <w:rsid w:val="000F4DDE"/>
    <w:rsid w:val="000F4E0C"/>
    <w:rsid w:val="000F519B"/>
    <w:rsid w:val="000F5531"/>
    <w:rsid w:val="000F5574"/>
    <w:rsid w:val="000F5C11"/>
    <w:rsid w:val="000F5EA2"/>
    <w:rsid w:val="000F6DBF"/>
    <w:rsid w:val="000F6F73"/>
    <w:rsid w:val="000F70E6"/>
    <w:rsid w:val="000F7D80"/>
    <w:rsid w:val="001008DB"/>
    <w:rsid w:val="00100D51"/>
    <w:rsid w:val="00100D59"/>
    <w:rsid w:val="00100FBA"/>
    <w:rsid w:val="00100FFE"/>
    <w:rsid w:val="00101D77"/>
    <w:rsid w:val="00102B9A"/>
    <w:rsid w:val="00102F6B"/>
    <w:rsid w:val="0010347C"/>
    <w:rsid w:val="00103B93"/>
    <w:rsid w:val="00104A1B"/>
    <w:rsid w:val="00104EF7"/>
    <w:rsid w:val="00105279"/>
    <w:rsid w:val="00105DC4"/>
    <w:rsid w:val="00106CA9"/>
    <w:rsid w:val="0010721C"/>
    <w:rsid w:val="00107420"/>
    <w:rsid w:val="00107779"/>
    <w:rsid w:val="00107AEE"/>
    <w:rsid w:val="00107E9B"/>
    <w:rsid w:val="00107FB0"/>
    <w:rsid w:val="001111F7"/>
    <w:rsid w:val="0011154C"/>
    <w:rsid w:val="00111671"/>
    <w:rsid w:val="001122E1"/>
    <w:rsid w:val="001123E8"/>
    <w:rsid w:val="00112A87"/>
    <w:rsid w:val="00112BC3"/>
    <w:rsid w:val="0011399E"/>
    <w:rsid w:val="00114D40"/>
    <w:rsid w:val="00114D56"/>
    <w:rsid w:val="00115762"/>
    <w:rsid w:val="00115852"/>
    <w:rsid w:val="001158A7"/>
    <w:rsid w:val="00115A88"/>
    <w:rsid w:val="00116030"/>
    <w:rsid w:val="001162B7"/>
    <w:rsid w:val="0011633E"/>
    <w:rsid w:val="0011645D"/>
    <w:rsid w:val="00116577"/>
    <w:rsid w:val="00116791"/>
    <w:rsid w:val="00116DE9"/>
    <w:rsid w:val="00120941"/>
    <w:rsid w:val="00120AC8"/>
    <w:rsid w:val="00120CE7"/>
    <w:rsid w:val="00121045"/>
    <w:rsid w:val="001213E3"/>
    <w:rsid w:val="001216FC"/>
    <w:rsid w:val="0012199B"/>
    <w:rsid w:val="00121A1E"/>
    <w:rsid w:val="00121C39"/>
    <w:rsid w:val="00122086"/>
    <w:rsid w:val="00122255"/>
    <w:rsid w:val="00122691"/>
    <w:rsid w:val="00122707"/>
    <w:rsid w:val="00122942"/>
    <w:rsid w:val="001235D8"/>
    <w:rsid w:val="0012378C"/>
    <w:rsid w:val="00123B91"/>
    <w:rsid w:val="001242DD"/>
    <w:rsid w:val="001244C9"/>
    <w:rsid w:val="001247BF"/>
    <w:rsid w:val="00124AEB"/>
    <w:rsid w:val="00124FFE"/>
    <w:rsid w:val="001255A6"/>
    <w:rsid w:val="0012571E"/>
    <w:rsid w:val="00125A63"/>
    <w:rsid w:val="00125D7D"/>
    <w:rsid w:val="00125F00"/>
    <w:rsid w:val="0012656F"/>
    <w:rsid w:val="00126BF0"/>
    <w:rsid w:val="00126FCC"/>
    <w:rsid w:val="00127295"/>
    <w:rsid w:val="00130179"/>
    <w:rsid w:val="0013087F"/>
    <w:rsid w:val="00130B63"/>
    <w:rsid w:val="00130D13"/>
    <w:rsid w:val="00131135"/>
    <w:rsid w:val="00131587"/>
    <w:rsid w:val="001318BB"/>
    <w:rsid w:val="0013220A"/>
    <w:rsid w:val="001326EE"/>
    <w:rsid w:val="00132CE0"/>
    <w:rsid w:val="00132FE7"/>
    <w:rsid w:val="0013372A"/>
    <w:rsid w:val="00133779"/>
    <w:rsid w:val="0013441C"/>
    <w:rsid w:val="001356CD"/>
    <w:rsid w:val="0013596B"/>
    <w:rsid w:val="001366E9"/>
    <w:rsid w:val="0013752D"/>
    <w:rsid w:val="00137D68"/>
    <w:rsid w:val="00140EC7"/>
    <w:rsid w:val="0014102B"/>
    <w:rsid w:val="001415D5"/>
    <w:rsid w:val="00141C94"/>
    <w:rsid w:val="00141CB8"/>
    <w:rsid w:val="001425D9"/>
    <w:rsid w:val="00142738"/>
    <w:rsid w:val="0014281C"/>
    <w:rsid w:val="00142EB1"/>
    <w:rsid w:val="00143095"/>
    <w:rsid w:val="00143161"/>
    <w:rsid w:val="00143C7C"/>
    <w:rsid w:val="001442B3"/>
    <w:rsid w:val="001442E2"/>
    <w:rsid w:val="001444F3"/>
    <w:rsid w:val="00144AF9"/>
    <w:rsid w:val="00144CB7"/>
    <w:rsid w:val="00145B43"/>
    <w:rsid w:val="00145D4B"/>
    <w:rsid w:val="00145E5B"/>
    <w:rsid w:val="001460F1"/>
    <w:rsid w:val="00146B12"/>
    <w:rsid w:val="00146D53"/>
    <w:rsid w:val="00147687"/>
    <w:rsid w:val="00147890"/>
    <w:rsid w:val="00147D3B"/>
    <w:rsid w:val="00150589"/>
    <w:rsid w:val="001509C8"/>
    <w:rsid w:val="0015162C"/>
    <w:rsid w:val="00152305"/>
    <w:rsid w:val="00152472"/>
    <w:rsid w:val="001527EF"/>
    <w:rsid w:val="00152BB3"/>
    <w:rsid w:val="00153380"/>
    <w:rsid w:val="00153764"/>
    <w:rsid w:val="001537F2"/>
    <w:rsid w:val="00153B0C"/>
    <w:rsid w:val="00153BF5"/>
    <w:rsid w:val="00153C83"/>
    <w:rsid w:val="00153FE7"/>
    <w:rsid w:val="0015453E"/>
    <w:rsid w:val="0015454A"/>
    <w:rsid w:val="001545B6"/>
    <w:rsid w:val="001547A7"/>
    <w:rsid w:val="0015489B"/>
    <w:rsid w:val="00154AB0"/>
    <w:rsid w:val="001555B2"/>
    <w:rsid w:val="001556ED"/>
    <w:rsid w:val="00155714"/>
    <w:rsid w:val="00155993"/>
    <w:rsid w:val="00156C9E"/>
    <w:rsid w:val="001578A2"/>
    <w:rsid w:val="00157C4C"/>
    <w:rsid w:val="00160255"/>
    <w:rsid w:val="001603A8"/>
    <w:rsid w:val="00160765"/>
    <w:rsid w:val="00160953"/>
    <w:rsid w:val="001609DB"/>
    <w:rsid w:val="001615C0"/>
    <w:rsid w:val="00161AB6"/>
    <w:rsid w:val="001625D6"/>
    <w:rsid w:val="00162F93"/>
    <w:rsid w:val="00163111"/>
    <w:rsid w:val="00163774"/>
    <w:rsid w:val="00163AA5"/>
    <w:rsid w:val="00163E93"/>
    <w:rsid w:val="00164326"/>
    <w:rsid w:val="001648CF"/>
    <w:rsid w:val="00164E66"/>
    <w:rsid w:val="001656AE"/>
    <w:rsid w:val="001656E9"/>
    <w:rsid w:val="00165938"/>
    <w:rsid w:val="00165D36"/>
    <w:rsid w:val="00165ECA"/>
    <w:rsid w:val="001660EF"/>
    <w:rsid w:val="001665C2"/>
    <w:rsid w:val="00166B7A"/>
    <w:rsid w:val="00167D8C"/>
    <w:rsid w:val="00170E34"/>
    <w:rsid w:val="00171769"/>
    <w:rsid w:val="001721C0"/>
    <w:rsid w:val="001721D2"/>
    <w:rsid w:val="001723CF"/>
    <w:rsid w:val="00172483"/>
    <w:rsid w:val="001727C4"/>
    <w:rsid w:val="00172F3D"/>
    <w:rsid w:val="001736A8"/>
    <w:rsid w:val="00174658"/>
    <w:rsid w:val="00174C31"/>
    <w:rsid w:val="00174DDF"/>
    <w:rsid w:val="0017520D"/>
    <w:rsid w:val="0017580F"/>
    <w:rsid w:val="00175AEB"/>
    <w:rsid w:val="00175B82"/>
    <w:rsid w:val="00175DC3"/>
    <w:rsid w:val="00175ED9"/>
    <w:rsid w:val="001763E3"/>
    <w:rsid w:val="00176515"/>
    <w:rsid w:val="0017654E"/>
    <w:rsid w:val="001770B7"/>
    <w:rsid w:val="00177306"/>
    <w:rsid w:val="001777F7"/>
    <w:rsid w:val="0018085C"/>
    <w:rsid w:val="00180B10"/>
    <w:rsid w:val="00181026"/>
    <w:rsid w:val="00181F47"/>
    <w:rsid w:val="0018223D"/>
    <w:rsid w:val="00182C1D"/>
    <w:rsid w:val="00182D14"/>
    <w:rsid w:val="001833B9"/>
    <w:rsid w:val="001837A3"/>
    <w:rsid w:val="00183EEF"/>
    <w:rsid w:val="00184207"/>
    <w:rsid w:val="00184307"/>
    <w:rsid w:val="001846DE"/>
    <w:rsid w:val="00184BC7"/>
    <w:rsid w:val="00184FFC"/>
    <w:rsid w:val="001852AF"/>
    <w:rsid w:val="001855C6"/>
    <w:rsid w:val="00185866"/>
    <w:rsid w:val="00185F3E"/>
    <w:rsid w:val="001865A2"/>
    <w:rsid w:val="00186D4A"/>
    <w:rsid w:val="001874AD"/>
    <w:rsid w:val="001902DB"/>
    <w:rsid w:val="00190BC9"/>
    <w:rsid w:val="00191614"/>
    <w:rsid w:val="00191626"/>
    <w:rsid w:val="00191B22"/>
    <w:rsid w:val="00191D46"/>
    <w:rsid w:val="00192B95"/>
    <w:rsid w:val="00192D23"/>
    <w:rsid w:val="00193187"/>
    <w:rsid w:val="00193B2B"/>
    <w:rsid w:val="00193B72"/>
    <w:rsid w:val="00193CF8"/>
    <w:rsid w:val="00193DB1"/>
    <w:rsid w:val="00193E75"/>
    <w:rsid w:val="00194F72"/>
    <w:rsid w:val="00194F9D"/>
    <w:rsid w:val="00195220"/>
    <w:rsid w:val="00195B0E"/>
    <w:rsid w:val="001964D9"/>
    <w:rsid w:val="00196E03"/>
    <w:rsid w:val="00197046"/>
    <w:rsid w:val="00197537"/>
    <w:rsid w:val="0019787C"/>
    <w:rsid w:val="00197A5D"/>
    <w:rsid w:val="00197ADC"/>
    <w:rsid w:val="00197B4F"/>
    <w:rsid w:val="00197C2C"/>
    <w:rsid w:val="00197D7C"/>
    <w:rsid w:val="00197E18"/>
    <w:rsid w:val="00197E58"/>
    <w:rsid w:val="001A0525"/>
    <w:rsid w:val="001A08DB"/>
    <w:rsid w:val="001A0D7E"/>
    <w:rsid w:val="001A1BCA"/>
    <w:rsid w:val="001A1FC1"/>
    <w:rsid w:val="001A2BDA"/>
    <w:rsid w:val="001A336F"/>
    <w:rsid w:val="001A36D8"/>
    <w:rsid w:val="001A37CE"/>
    <w:rsid w:val="001A3920"/>
    <w:rsid w:val="001A3DA3"/>
    <w:rsid w:val="001A4A56"/>
    <w:rsid w:val="001A4DB6"/>
    <w:rsid w:val="001A4E54"/>
    <w:rsid w:val="001A57F7"/>
    <w:rsid w:val="001A621B"/>
    <w:rsid w:val="001A6671"/>
    <w:rsid w:val="001A6AED"/>
    <w:rsid w:val="001A6FB4"/>
    <w:rsid w:val="001A70D1"/>
    <w:rsid w:val="001A74B3"/>
    <w:rsid w:val="001A7C5D"/>
    <w:rsid w:val="001A7FC1"/>
    <w:rsid w:val="001B00EE"/>
    <w:rsid w:val="001B0963"/>
    <w:rsid w:val="001B0CF2"/>
    <w:rsid w:val="001B164A"/>
    <w:rsid w:val="001B168C"/>
    <w:rsid w:val="001B195E"/>
    <w:rsid w:val="001B2325"/>
    <w:rsid w:val="001B2C88"/>
    <w:rsid w:val="001B4000"/>
    <w:rsid w:val="001B4B83"/>
    <w:rsid w:val="001B4DF3"/>
    <w:rsid w:val="001B51DB"/>
    <w:rsid w:val="001B552D"/>
    <w:rsid w:val="001B57DE"/>
    <w:rsid w:val="001B6238"/>
    <w:rsid w:val="001B64F5"/>
    <w:rsid w:val="001B66E0"/>
    <w:rsid w:val="001B67BB"/>
    <w:rsid w:val="001B6B22"/>
    <w:rsid w:val="001B74B5"/>
    <w:rsid w:val="001C0A97"/>
    <w:rsid w:val="001C1056"/>
    <w:rsid w:val="001C124B"/>
    <w:rsid w:val="001C13F3"/>
    <w:rsid w:val="001C18AB"/>
    <w:rsid w:val="001C2D6B"/>
    <w:rsid w:val="001C3151"/>
    <w:rsid w:val="001C421E"/>
    <w:rsid w:val="001C42F4"/>
    <w:rsid w:val="001C446C"/>
    <w:rsid w:val="001C4988"/>
    <w:rsid w:val="001C4DFA"/>
    <w:rsid w:val="001C62D3"/>
    <w:rsid w:val="001C6CD9"/>
    <w:rsid w:val="001C6E73"/>
    <w:rsid w:val="001C6F04"/>
    <w:rsid w:val="001C6F7C"/>
    <w:rsid w:val="001C735A"/>
    <w:rsid w:val="001C75E6"/>
    <w:rsid w:val="001C7637"/>
    <w:rsid w:val="001D049C"/>
    <w:rsid w:val="001D0B3D"/>
    <w:rsid w:val="001D150B"/>
    <w:rsid w:val="001D1C62"/>
    <w:rsid w:val="001D21CB"/>
    <w:rsid w:val="001D23AA"/>
    <w:rsid w:val="001D2702"/>
    <w:rsid w:val="001D2C37"/>
    <w:rsid w:val="001D3529"/>
    <w:rsid w:val="001D3763"/>
    <w:rsid w:val="001D458B"/>
    <w:rsid w:val="001D47AE"/>
    <w:rsid w:val="001D4839"/>
    <w:rsid w:val="001D58F5"/>
    <w:rsid w:val="001D5A5F"/>
    <w:rsid w:val="001D6414"/>
    <w:rsid w:val="001D65D7"/>
    <w:rsid w:val="001D7A37"/>
    <w:rsid w:val="001E029B"/>
    <w:rsid w:val="001E07CF"/>
    <w:rsid w:val="001E0819"/>
    <w:rsid w:val="001E0BA7"/>
    <w:rsid w:val="001E1516"/>
    <w:rsid w:val="001E1F1B"/>
    <w:rsid w:val="001E1FBD"/>
    <w:rsid w:val="001E21C1"/>
    <w:rsid w:val="001E3241"/>
    <w:rsid w:val="001E32B8"/>
    <w:rsid w:val="001E376C"/>
    <w:rsid w:val="001E3AC8"/>
    <w:rsid w:val="001E4370"/>
    <w:rsid w:val="001E45F3"/>
    <w:rsid w:val="001E47AF"/>
    <w:rsid w:val="001E489D"/>
    <w:rsid w:val="001E4B7C"/>
    <w:rsid w:val="001E4FC1"/>
    <w:rsid w:val="001E5EEF"/>
    <w:rsid w:val="001E6A15"/>
    <w:rsid w:val="001E70F4"/>
    <w:rsid w:val="001E74AB"/>
    <w:rsid w:val="001E78B4"/>
    <w:rsid w:val="001F0695"/>
    <w:rsid w:val="001F0FA6"/>
    <w:rsid w:val="001F1C45"/>
    <w:rsid w:val="001F21AF"/>
    <w:rsid w:val="001F25DB"/>
    <w:rsid w:val="001F25F1"/>
    <w:rsid w:val="001F2A78"/>
    <w:rsid w:val="001F2BE1"/>
    <w:rsid w:val="001F2E7F"/>
    <w:rsid w:val="001F38D0"/>
    <w:rsid w:val="001F50F2"/>
    <w:rsid w:val="001F544B"/>
    <w:rsid w:val="001F557B"/>
    <w:rsid w:val="001F56C7"/>
    <w:rsid w:val="001F5A62"/>
    <w:rsid w:val="001F6B2D"/>
    <w:rsid w:val="001F6B72"/>
    <w:rsid w:val="001F7014"/>
    <w:rsid w:val="001F7048"/>
    <w:rsid w:val="001F7356"/>
    <w:rsid w:val="001F7A98"/>
    <w:rsid w:val="001F7CC9"/>
    <w:rsid w:val="001F7F01"/>
    <w:rsid w:val="001F7FB3"/>
    <w:rsid w:val="002002AE"/>
    <w:rsid w:val="00200FF0"/>
    <w:rsid w:val="00201165"/>
    <w:rsid w:val="00202445"/>
    <w:rsid w:val="00203019"/>
    <w:rsid w:val="0020371C"/>
    <w:rsid w:val="0020388E"/>
    <w:rsid w:val="00203BB4"/>
    <w:rsid w:val="00203BFB"/>
    <w:rsid w:val="0020490B"/>
    <w:rsid w:val="00205807"/>
    <w:rsid w:val="0020701E"/>
    <w:rsid w:val="002072A6"/>
    <w:rsid w:val="00207A6F"/>
    <w:rsid w:val="00207BA4"/>
    <w:rsid w:val="00210BC2"/>
    <w:rsid w:val="00211DAD"/>
    <w:rsid w:val="00211F29"/>
    <w:rsid w:val="00211FEA"/>
    <w:rsid w:val="00212418"/>
    <w:rsid w:val="00212496"/>
    <w:rsid w:val="00213149"/>
    <w:rsid w:val="0021358C"/>
    <w:rsid w:val="00213703"/>
    <w:rsid w:val="00213BE9"/>
    <w:rsid w:val="00214343"/>
    <w:rsid w:val="00214FEE"/>
    <w:rsid w:val="00215450"/>
    <w:rsid w:val="00215BA1"/>
    <w:rsid w:val="00215C9F"/>
    <w:rsid w:val="00215E5F"/>
    <w:rsid w:val="0021610C"/>
    <w:rsid w:val="002167FF"/>
    <w:rsid w:val="002169C9"/>
    <w:rsid w:val="00217366"/>
    <w:rsid w:val="00217895"/>
    <w:rsid w:val="002179CB"/>
    <w:rsid w:val="002179F6"/>
    <w:rsid w:val="00217AD8"/>
    <w:rsid w:val="00220000"/>
    <w:rsid w:val="00220991"/>
    <w:rsid w:val="00220E25"/>
    <w:rsid w:val="00220E7C"/>
    <w:rsid w:val="0022102B"/>
    <w:rsid w:val="002212F3"/>
    <w:rsid w:val="0022209E"/>
    <w:rsid w:val="0022228D"/>
    <w:rsid w:val="00222485"/>
    <w:rsid w:val="00223306"/>
    <w:rsid w:val="00223421"/>
    <w:rsid w:val="00223BCB"/>
    <w:rsid w:val="00224ED8"/>
    <w:rsid w:val="00225850"/>
    <w:rsid w:val="002260DD"/>
    <w:rsid w:val="00226383"/>
    <w:rsid w:val="00226774"/>
    <w:rsid w:val="002268D4"/>
    <w:rsid w:val="00226E7C"/>
    <w:rsid w:val="00226F8A"/>
    <w:rsid w:val="00227387"/>
    <w:rsid w:val="00230084"/>
    <w:rsid w:val="0023022D"/>
    <w:rsid w:val="002306E1"/>
    <w:rsid w:val="002307F2"/>
    <w:rsid w:val="00230B74"/>
    <w:rsid w:val="00230C95"/>
    <w:rsid w:val="0023102C"/>
    <w:rsid w:val="00231760"/>
    <w:rsid w:val="0023263A"/>
    <w:rsid w:val="002333AD"/>
    <w:rsid w:val="002333FE"/>
    <w:rsid w:val="00233F1E"/>
    <w:rsid w:val="00234632"/>
    <w:rsid w:val="00235129"/>
    <w:rsid w:val="00235EF9"/>
    <w:rsid w:val="00236179"/>
    <w:rsid w:val="002363BB"/>
    <w:rsid w:val="00236B04"/>
    <w:rsid w:val="00236C42"/>
    <w:rsid w:val="00237680"/>
    <w:rsid w:val="00237BE5"/>
    <w:rsid w:val="00237FDD"/>
    <w:rsid w:val="002402C7"/>
    <w:rsid w:val="00240433"/>
    <w:rsid w:val="00240B2E"/>
    <w:rsid w:val="00241070"/>
    <w:rsid w:val="0024172A"/>
    <w:rsid w:val="0024173D"/>
    <w:rsid w:val="00241882"/>
    <w:rsid w:val="002419DC"/>
    <w:rsid w:val="002420B1"/>
    <w:rsid w:val="002423B7"/>
    <w:rsid w:val="002452F5"/>
    <w:rsid w:val="002453AF"/>
    <w:rsid w:val="00245E07"/>
    <w:rsid w:val="00246433"/>
    <w:rsid w:val="00246D0E"/>
    <w:rsid w:val="00247A7B"/>
    <w:rsid w:val="00247C9B"/>
    <w:rsid w:val="002501D0"/>
    <w:rsid w:val="00250B9B"/>
    <w:rsid w:val="00251B19"/>
    <w:rsid w:val="00251F97"/>
    <w:rsid w:val="00251FB1"/>
    <w:rsid w:val="0025210F"/>
    <w:rsid w:val="0025278D"/>
    <w:rsid w:val="00252E4B"/>
    <w:rsid w:val="00252FD0"/>
    <w:rsid w:val="00253315"/>
    <w:rsid w:val="002536A6"/>
    <w:rsid w:val="00253B14"/>
    <w:rsid w:val="00253C4C"/>
    <w:rsid w:val="00254C5C"/>
    <w:rsid w:val="002551AD"/>
    <w:rsid w:val="00255467"/>
    <w:rsid w:val="002554A2"/>
    <w:rsid w:val="00255829"/>
    <w:rsid w:val="00255964"/>
    <w:rsid w:val="00255AD7"/>
    <w:rsid w:val="0025664C"/>
    <w:rsid w:val="0025702E"/>
    <w:rsid w:val="00257AE1"/>
    <w:rsid w:val="00257F69"/>
    <w:rsid w:val="002600B9"/>
    <w:rsid w:val="00260817"/>
    <w:rsid w:val="002608D8"/>
    <w:rsid w:val="00260BB7"/>
    <w:rsid w:val="00261118"/>
    <w:rsid w:val="00261D30"/>
    <w:rsid w:val="00262465"/>
    <w:rsid w:val="002633D2"/>
    <w:rsid w:val="002638E8"/>
    <w:rsid w:val="00263902"/>
    <w:rsid w:val="00263997"/>
    <w:rsid w:val="00264284"/>
    <w:rsid w:val="002655A4"/>
    <w:rsid w:val="00265CD2"/>
    <w:rsid w:val="00265DDE"/>
    <w:rsid w:val="00265E01"/>
    <w:rsid w:val="0026667D"/>
    <w:rsid w:val="00266C11"/>
    <w:rsid w:val="002703D1"/>
    <w:rsid w:val="00270A84"/>
    <w:rsid w:val="00270C8F"/>
    <w:rsid w:val="00270DEA"/>
    <w:rsid w:val="00270F3C"/>
    <w:rsid w:val="00271182"/>
    <w:rsid w:val="00271729"/>
    <w:rsid w:val="00271A8E"/>
    <w:rsid w:val="00271C12"/>
    <w:rsid w:val="00271FFD"/>
    <w:rsid w:val="002723BF"/>
    <w:rsid w:val="002723FA"/>
    <w:rsid w:val="00272511"/>
    <w:rsid w:val="0027352F"/>
    <w:rsid w:val="0027388A"/>
    <w:rsid w:val="00273AA3"/>
    <w:rsid w:val="00273AFA"/>
    <w:rsid w:val="00273E73"/>
    <w:rsid w:val="002748F4"/>
    <w:rsid w:val="00274DB5"/>
    <w:rsid w:val="00274FCD"/>
    <w:rsid w:val="00275229"/>
    <w:rsid w:val="0027558B"/>
    <w:rsid w:val="00275E88"/>
    <w:rsid w:val="0027661B"/>
    <w:rsid w:val="0027709E"/>
    <w:rsid w:val="00277B59"/>
    <w:rsid w:val="00277D4F"/>
    <w:rsid w:val="0028005D"/>
    <w:rsid w:val="0028148B"/>
    <w:rsid w:val="00281495"/>
    <w:rsid w:val="00281594"/>
    <w:rsid w:val="002816AE"/>
    <w:rsid w:val="002816E5"/>
    <w:rsid w:val="002831D9"/>
    <w:rsid w:val="002833AE"/>
    <w:rsid w:val="00283EF9"/>
    <w:rsid w:val="002846C5"/>
    <w:rsid w:val="00284873"/>
    <w:rsid w:val="00284CF8"/>
    <w:rsid w:val="002852C9"/>
    <w:rsid w:val="00286DE9"/>
    <w:rsid w:val="002879DE"/>
    <w:rsid w:val="00290A86"/>
    <w:rsid w:val="00290E7E"/>
    <w:rsid w:val="00290FF9"/>
    <w:rsid w:val="002919BA"/>
    <w:rsid w:val="0029230E"/>
    <w:rsid w:val="00292432"/>
    <w:rsid w:val="00292A45"/>
    <w:rsid w:val="00293EF9"/>
    <w:rsid w:val="00293F6F"/>
    <w:rsid w:val="00294189"/>
    <w:rsid w:val="002951A9"/>
    <w:rsid w:val="002958CD"/>
    <w:rsid w:val="00295D5D"/>
    <w:rsid w:val="00296193"/>
    <w:rsid w:val="0029674B"/>
    <w:rsid w:val="00296883"/>
    <w:rsid w:val="00296BB2"/>
    <w:rsid w:val="00296C60"/>
    <w:rsid w:val="00296F87"/>
    <w:rsid w:val="0029716E"/>
    <w:rsid w:val="002971F3"/>
    <w:rsid w:val="00297F2A"/>
    <w:rsid w:val="002A0A63"/>
    <w:rsid w:val="002A156D"/>
    <w:rsid w:val="002A170A"/>
    <w:rsid w:val="002A1737"/>
    <w:rsid w:val="002A1BE1"/>
    <w:rsid w:val="002A2464"/>
    <w:rsid w:val="002A24AF"/>
    <w:rsid w:val="002A24D2"/>
    <w:rsid w:val="002A2C6D"/>
    <w:rsid w:val="002A359D"/>
    <w:rsid w:val="002A3898"/>
    <w:rsid w:val="002A399B"/>
    <w:rsid w:val="002A464A"/>
    <w:rsid w:val="002A4BB6"/>
    <w:rsid w:val="002A4DE4"/>
    <w:rsid w:val="002A55D1"/>
    <w:rsid w:val="002A5E01"/>
    <w:rsid w:val="002A5E83"/>
    <w:rsid w:val="002A6128"/>
    <w:rsid w:val="002A660F"/>
    <w:rsid w:val="002A6C30"/>
    <w:rsid w:val="002A7616"/>
    <w:rsid w:val="002A76FB"/>
    <w:rsid w:val="002A7B46"/>
    <w:rsid w:val="002A7E6B"/>
    <w:rsid w:val="002A7F17"/>
    <w:rsid w:val="002B0936"/>
    <w:rsid w:val="002B0FFB"/>
    <w:rsid w:val="002B1326"/>
    <w:rsid w:val="002B1AFD"/>
    <w:rsid w:val="002B2020"/>
    <w:rsid w:val="002B254C"/>
    <w:rsid w:val="002B2875"/>
    <w:rsid w:val="002B311F"/>
    <w:rsid w:val="002B32DA"/>
    <w:rsid w:val="002B3703"/>
    <w:rsid w:val="002B385E"/>
    <w:rsid w:val="002B3E0C"/>
    <w:rsid w:val="002B4078"/>
    <w:rsid w:val="002B4C77"/>
    <w:rsid w:val="002B4D30"/>
    <w:rsid w:val="002B531B"/>
    <w:rsid w:val="002B5A11"/>
    <w:rsid w:val="002B5AF1"/>
    <w:rsid w:val="002B5E72"/>
    <w:rsid w:val="002B6285"/>
    <w:rsid w:val="002B651B"/>
    <w:rsid w:val="002B65A5"/>
    <w:rsid w:val="002B67CF"/>
    <w:rsid w:val="002B756B"/>
    <w:rsid w:val="002B757A"/>
    <w:rsid w:val="002C069A"/>
    <w:rsid w:val="002C1384"/>
    <w:rsid w:val="002C14F3"/>
    <w:rsid w:val="002C1A23"/>
    <w:rsid w:val="002C1C1D"/>
    <w:rsid w:val="002C1CB0"/>
    <w:rsid w:val="002C2224"/>
    <w:rsid w:val="002C2563"/>
    <w:rsid w:val="002C2577"/>
    <w:rsid w:val="002C25D3"/>
    <w:rsid w:val="002C3013"/>
    <w:rsid w:val="002C324A"/>
    <w:rsid w:val="002C34E5"/>
    <w:rsid w:val="002C3529"/>
    <w:rsid w:val="002C4035"/>
    <w:rsid w:val="002C43BD"/>
    <w:rsid w:val="002C45B5"/>
    <w:rsid w:val="002C5D09"/>
    <w:rsid w:val="002C5D7A"/>
    <w:rsid w:val="002C5EC4"/>
    <w:rsid w:val="002C608A"/>
    <w:rsid w:val="002C6288"/>
    <w:rsid w:val="002C6C73"/>
    <w:rsid w:val="002C7ECA"/>
    <w:rsid w:val="002D0845"/>
    <w:rsid w:val="002D0B3A"/>
    <w:rsid w:val="002D144C"/>
    <w:rsid w:val="002D1CA1"/>
    <w:rsid w:val="002D24A6"/>
    <w:rsid w:val="002D283C"/>
    <w:rsid w:val="002D2CAE"/>
    <w:rsid w:val="002D3046"/>
    <w:rsid w:val="002D3442"/>
    <w:rsid w:val="002D373E"/>
    <w:rsid w:val="002D3D40"/>
    <w:rsid w:val="002D3DC7"/>
    <w:rsid w:val="002D446B"/>
    <w:rsid w:val="002D44F6"/>
    <w:rsid w:val="002D4732"/>
    <w:rsid w:val="002D4CB7"/>
    <w:rsid w:val="002D647C"/>
    <w:rsid w:val="002D65A8"/>
    <w:rsid w:val="002D6951"/>
    <w:rsid w:val="002D6AA6"/>
    <w:rsid w:val="002D7960"/>
    <w:rsid w:val="002E0D0B"/>
    <w:rsid w:val="002E0E3E"/>
    <w:rsid w:val="002E16AA"/>
    <w:rsid w:val="002E1DB0"/>
    <w:rsid w:val="002E1FF0"/>
    <w:rsid w:val="002E23AC"/>
    <w:rsid w:val="002E271E"/>
    <w:rsid w:val="002E30A4"/>
    <w:rsid w:val="002E3790"/>
    <w:rsid w:val="002E37E0"/>
    <w:rsid w:val="002E38AA"/>
    <w:rsid w:val="002E3AA7"/>
    <w:rsid w:val="002E441A"/>
    <w:rsid w:val="002E4516"/>
    <w:rsid w:val="002E4B9E"/>
    <w:rsid w:val="002E4E63"/>
    <w:rsid w:val="002E5EAA"/>
    <w:rsid w:val="002E6110"/>
    <w:rsid w:val="002E61FC"/>
    <w:rsid w:val="002E6358"/>
    <w:rsid w:val="002E65B9"/>
    <w:rsid w:val="002E6792"/>
    <w:rsid w:val="002E6A8E"/>
    <w:rsid w:val="002E7E16"/>
    <w:rsid w:val="002F0953"/>
    <w:rsid w:val="002F181C"/>
    <w:rsid w:val="002F19CC"/>
    <w:rsid w:val="002F2256"/>
    <w:rsid w:val="002F290B"/>
    <w:rsid w:val="002F2FE8"/>
    <w:rsid w:val="002F3445"/>
    <w:rsid w:val="002F3B89"/>
    <w:rsid w:val="002F3EEF"/>
    <w:rsid w:val="002F4359"/>
    <w:rsid w:val="002F43D7"/>
    <w:rsid w:val="002F46A0"/>
    <w:rsid w:val="002F470A"/>
    <w:rsid w:val="002F4821"/>
    <w:rsid w:val="002F4908"/>
    <w:rsid w:val="002F4D0C"/>
    <w:rsid w:val="002F5ABA"/>
    <w:rsid w:val="002F5E9A"/>
    <w:rsid w:val="002F5F06"/>
    <w:rsid w:val="002F63A1"/>
    <w:rsid w:val="002F697F"/>
    <w:rsid w:val="002F77F2"/>
    <w:rsid w:val="003008FC"/>
    <w:rsid w:val="00300A05"/>
    <w:rsid w:val="00300F11"/>
    <w:rsid w:val="00301423"/>
    <w:rsid w:val="003014E3"/>
    <w:rsid w:val="0030152E"/>
    <w:rsid w:val="00301DB4"/>
    <w:rsid w:val="00301FBA"/>
    <w:rsid w:val="003021C9"/>
    <w:rsid w:val="00302319"/>
    <w:rsid w:val="0030232F"/>
    <w:rsid w:val="00302F46"/>
    <w:rsid w:val="00303808"/>
    <w:rsid w:val="00303D37"/>
    <w:rsid w:val="003041DF"/>
    <w:rsid w:val="00304457"/>
    <w:rsid w:val="00304EBA"/>
    <w:rsid w:val="0030501D"/>
    <w:rsid w:val="003051BB"/>
    <w:rsid w:val="00305701"/>
    <w:rsid w:val="00305901"/>
    <w:rsid w:val="00305FCA"/>
    <w:rsid w:val="00306730"/>
    <w:rsid w:val="003069BA"/>
    <w:rsid w:val="00306C94"/>
    <w:rsid w:val="00306DE0"/>
    <w:rsid w:val="00307D2E"/>
    <w:rsid w:val="00310BB1"/>
    <w:rsid w:val="00310E48"/>
    <w:rsid w:val="00311245"/>
    <w:rsid w:val="003112E3"/>
    <w:rsid w:val="00311895"/>
    <w:rsid w:val="00311B3E"/>
    <w:rsid w:val="00311CC8"/>
    <w:rsid w:val="00311F44"/>
    <w:rsid w:val="00312970"/>
    <w:rsid w:val="0031389D"/>
    <w:rsid w:val="003138C6"/>
    <w:rsid w:val="0031399D"/>
    <w:rsid w:val="00313BAE"/>
    <w:rsid w:val="00313CAD"/>
    <w:rsid w:val="003140BE"/>
    <w:rsid w:val="003142E1"/>
    <w:rsid w:val="00314FC5"/>
    <w:rsid w:val="00315453"/>
    <w:rsid w:val="00315E66"/>
    <w:rsid w:val="0031601F"/>
    <w:rsid w:val="00316AC4"/>
    <w:rsid w:val="00316CC0"/>
    <w:rsid w:val="00316EE0"/>
    <w:rsid w:val="00320276"/>
    <w:rsid w:val="003204F6"/>
    <w:rsid w:val="00320684"/>
    <w:rsid w:val="00320921"/>
    <w:rsid w:val="003218BC"/>
    <w:rsid w:val="00321B3F"/>
    <w:rsid w:val="00321F59"/>
    <w:rsid w:val="0032254B"/>
    <w:rsid w:val="00323336"/>
    <w:rsid w:val="0032351B"/>
    <w:rsid w:val="0032402B"/>
    <w:rsid w:val="00324259"/>
    <w:rsid w:val="00324308"/>
    <w:rsid w:val="003243C0"/>
    <w:rsid w:val="003248B9"/>
    <w:rsid w:val="00324AF8"/>
    <w:rsid w:val="00324DAD"/>
    <w:rsid w:val="003253DB"/>
    <w:rsid w:val="00325C76"/>
    <w:rsid w:val="00326072"/>
    <w:rsid w:val="00326214"/>
    <w:rsid w:val="0032632C"/>
    <w:rsid w:val="00326BCA"/>
    <w:rsid w:val="00326F21"/>
    <w:rsid w:val="00327ABE"/>
    <w:rsid w:val="0033079A"/>
    <w:rsid w:val="003307B3"/>
    <w:rsid w:val="0033081E"/>
    <w:rsid w:val="00330964"/>
    <w:rsid w:val="0033114D"/>
    <w:rsid w:val="003315E9"/>
    <w:rsid w:val="0033163E"/>
    <w:rsid w:val="00333969"/>
    <w:rsid w:val="00333BD2"/>
    <w:rsid w:val="00333F7C"/>
    <w:rsid w:val="00334183"/>
    <w:rsid w:val="0033547A"/>
    <w:rsid w:val="00336296"/>
    <w:rsid w:val="00336505"/>
    <w:rsid w:val="003366DD"/>
    <w:rsid w:val="00336FC3"/>
    <w:rsid w:val="00337125"/>
    <w:rsid w:val="00337D0A"/>
    <w:rsid w:val="00340548"/>
    <w:rsid w:val="00340984"/>
    <w:rsid w:val="00340A10"/>
    <w:rsid w:val="00340B44"/>
    <w:rsid w:val="00340B98"/>
    <w:rsid w:val="00340BBF"/>
    <w:rsid w:val="00341641"/>
    <w:rsid w:val="00341903"/>
    <w:rsid w:val="00342156"/>
    <w:rsid w:val="00342F48"/>
    <w:rsid w:val="0034355B"/>
    <w:rsid w:val="00343C24"/>
    <w:rsid w:val="0034407D"/>
    <w:rsid w:val="00344185"/>
    <w:rsid w:val="003446D8"/>
    <w:rsid w:val="003447C2"/>
    <w:rsid w:val="00344929"/>
    <w:rsid w:val="003454A5"/>
    <w:rsid w:val="00345DF0"/>
    <w:rsid w:val="0034609C"/>
    <w:rsid w:val="003466E3"/>
    <w:rsid w:val="003468E2"/>
    <w:rsid w:val="00346A43"/>
    <w:rsid w:val="00346B05"/>
    <w:rsid w:val="003471A6"/>
    <w:rsid w:val="00350304"/>
    <w:rsid w:val="00350575"/>
    <w:rsid w:val="00350AD1"/>
    <w:rsid w:val="00350FDD"/>
    <w:rsid w:val="0035134B"/>
    <w:rsid w:val="00351953"/>
    <w:rsid w:val="00352355"/>
    <w:rsid w:val="00352609"/>
    <w:rsid w:val="0035472D"/>
    <w:rsid w:val="00354E3A"/>
    <w:rsid w:val="00354ED0"/>
    <w:rsid w:val="0035587F"/>
    <w:rsid w:val="0035595A"/>
    <w:rsid w:val="00355E49"/>
    <w:rsid w:val="0035607D"/>
    <w:rsid w:val="0035608D"/>
    <w:rsid w:val="00356608"/>
    <w:rsid w:val="0035684D"/>
    <w:rsid w:val="00357B6E"/>
    <w:rsid w:val="00357CA9"/>
    <w:rsid w:val="00360133"/>
    <w:rsid w:val="00361ABE"/>
    <w:rsid w:val="00361C44"/>
    <w:rsid w:val="00362694"/>
    <w:rsid w:val="0036284F"/>
    <w:rsid w:val="00364E5B"/>
    <w:rsid w:val="003651D9"/>
    <w:rsid w:val="0036531F"/>
    <w:rsid w:val="00365609"/>
    <w:rsid w:val="003656DF"/>
    <w:rsid w:val="0036632C"/>
    <w:rsid w:val="00366B8A"/>
    <w:rsid w:val="00367294"/>
    <w:rsid w:val="0036762B"/>
    <w:rsid w:val="003676D6"/>
    <w:rsid w:val="00367739"/>
    <w:rsid w:val="00367D1E"/>
    <w:rsid w:val="00370899"/>
    <w:rsid w:val="00370B8A"/>
    <w:rsid w:val="00371779"/>
    <w:rsid w:val="00371B34"/>
    <w:rsid w:val="00371C80"/>
    <w:rsid w:val="00372BCA"/>
    <w:rsid w:val="00373796"/>
    <w:rsid w:val="003749DC"/>
    <w:rsid w:val="00374CE7"/>
    <w:rsid w:val="003757A2"/>
    <w:rsid w:val="00376F5E"/>
    <w:rsid w:val="0037747E"/>
    <w:rsid w:val="00377F86"/>
    <w:rsid w:val="0038007A"/>
    <w:rsid w:val="0038014E"/>
    <w:rsid w:val="003805A2"/>
    <w:rsid w:val="00380CCB"/>
    <w:rsid w:val="00380D8A"/>
    <w:rsid w:val="0038132A"/>
    <w:rsid w:val="0038284D"/>
    <w:rsid w:val="003832A0"/>
    <w:rsid w:val="0038345D"/>
    <w:rsid w:val="0038365D"/>
    <w:rsid w:val="00383E57"/>
    <w:rsid w:val="00383E7B"/>
    <w:rsid w:val="00384128"/>
    <w:rsid w:val="003848A9"/>
    <w:rsid w:val="00384AE8"/>
    <w:rsid w:val="00384CF6"/>
    <w:rsid w:val="00384D30"/>
    <w:rsid w:val="00385F66"/>
    <w:rsid w:val="00386421"/>
    <w:rsid w:val="0038733C"/>
    <w:rsid w:val="0038769A"/>
    <w:rsid w:val="00387AA6"/>
    <w:rsid w:val="00387C8C"/>
    <w:rsid w:val="0039044F"/>
    <w:rsid w:val="00390599"/>
    <w:rsid w:val="003912D8"/>
    <w:rsid w:val="00391B68"/>
    <w:rsid w:val="00391E0E"/>
    <w:rsid w:val="00392385"/>
    <w:rsid w:val="00392487"/>
    <w:rsid w:val="00392BD7"/>
    <w:rsid w:val="00392C3B"/>
    <w:rsid w:val="003930B1"/>
    <w:rsid w:val="00393633"/>
    <w:rsid w:val="00394097"/>
    <w:rsid w:val="003940E7"/>
    <w:rsid w:val="00394204"/>
    <w:rsid w:val="00394889"/>
    <w:rsid w:val="00394C2B"/>
    <w:rsid w:val="00394E3A"/>
    <w:rsid w:val="0039519B"/>
    <w:rsid w:val="0039582F"/>
    <w:rsid w:val="003959AF"/>
    <w:rsid w:val="00396815"/>
    <w:rsid w:val="00396C47"/>
    <w:rsid w:val="003A0647"/>
    <w:rsid w:val="003A0950"/>
    <w:rsid w:val="003A0A3E"/>
    <w:rsid w:val="003A15C6"/>
    <w:rsid w:val="003A18BF"/>
    <w:rsid w:val="003A1D0B"/>
    <w:rsid w:val="003A2244"/>
    <w:rsid w:val="003A26EA"/>
    <w:rsid w:val="003A29C9"/>
    <w:rsid w:val="003A2C68"/>
    <w:rsid w:val="003A39E8"/>
    <w:rsid w:val="003A408B"/>
    <w:rsid w:val="003A4518"/>
    <w:rsid w:val="003A469C"/>
    <w:rsid w:val="003A47B6"/>
    <w:rsid w:val="003A4FE4"/>
    <w:rsid w:val="003A5533"/>
    <w:rsid w:val="003A59BD"/>
    <w:rsid w:val="003A5EB7"/>
    <w:rsid w:val="003A624A"/>
    <w:rsid w:val="003A66DF"/>
    <w:rsid w:val="003A7AF9"/>
    <w:rsid w:val="003B0419"/>
    <w:rsid w:val="003B1AE3"/>
    <w:rsid w:val="003B1C85"/>
    <w:rsid w:val="003B1E22"/>
    <w:rsid w:val="003B21EB"/>
    <w:rsid w:val="003B2AF0"/>
    <w:rsid w:val="003B2EFD"/>
    <w:rsid w:val="003B36B2"/>
    <w:rsid w:val="003B374B"/>
    <w:rsid w:val="003B3D4F"/>
    <w:rsid w:val="003B43D7"/>
    <w:rsid w:val="003B43DB"/>
    <w:rsid w:val="003B4A76"/>
    <w:rsid w:val="003B4FE9"/>
    <w:rsid w:val="003B57A1"/>
    <w:rsid w:val="003B5935"/>
    <w:rsid w:val="003B5B06"/>
    <w:rsid w:val="003B656A"/>
    <w:rsid w:val="003B668D"/>
    <w:rsid w:val="003B66E3"/>
    <w:rsid w:val="003B6A68"/>
    <w:rsid w:val="003B6C4E"/>
    <w:rsid w:val="003C06E5"/>
    <w:rsid w:val="003C0B2B"/>
    <w:rsid w:val="003C0E34"/>
    <w:rsid w:val="003C0EF7"/>
    <w:rsid w:val="003C10E7"/>
    <w:rsid w:val="003C1F38"/>
    <w:rsid w:val="003C2ABE"/>
    <w:rsid w:val="003C3016"/>
    <w:rsid w:val="003C39B8"/>
    <w:rsid w:val="003C3B84"/>
    <w:rsid w:val="003C3D19"/>
    <w:rsid w:val="003C3E25"/>
    <w:rsid w:val="003C3EAF"/>
    <w:rsid w:val="003C3FEA"/>
    <w:rsid w:val="003C40AF"/>
    <w:rsid w:val="003C439C"/>
    <w:rsid w:val="003C4F3D"/>
    <w:rsid w:val="003C5023"/>
    <w:rsid w:val="003C6907"/>
    <w:rsid w:val="003C6C0A"/>
    <w:rsid w:val="003C70E4"/>
    <w:rsid w:val="003C72B2"/>
    <w:rsid w:val="003C7795"/>
    <w:rsid w:val="003C7918"/>
    <w:rsid w:val="003D0B3A"/>
    <w:rsid w:val="003D0BEE"/>
    <w:rsid w:val="003D0E86"/>
    <w:rsid w:val="003D10A9"/>
    <w:rsid w:val="003D1648"/>
    <w:rsid w:val="003D248A"/>
    <w:rsid w:val="003D24C0"/>
    <w:rsid w:val="003D26DB"/>
    <w:rsid w:val="003D2E6C"/>
    <w:rsid w:val="003D3074"/>
    <w:rsid w:val="003D367A"/>
    <w:rsid w:val="003D3798"/>
    <w:rsid w:val="003D38B7"/>
    <w:rsid w:val="003D4667"/>
    <w:rsid w:val="003D4708"/>
    <w:rsid w:val="003D50A7"/>
    <w:rsid w:val="003D5C6B"/>
    <w:rsid w:val="003D69C2"/>
    <w:rsid w:val="003D6A7D"/>
    <w:rsid w:val="003D71E3"/>
    <w:rsid w:val="003D76E2"/>
    <w:rsid w:val="003D77F7"/>
    <w:rsid w:val="003D7F4F"/>
    <w:rsid w:val="003E069B"/>
    <w:rsid w:val="003E0A02"/>
    <w:rsid w:val="003E0F70"/>
    <w:rsid w:val="003E1292"/>
    <w:rsid w:val="003E160C"/>
    <w:rsid w:val="003E22F1"/>
    <w:rsid w:val="003E32F9"/>
    <w:rsid w:val="003E50A1"/>
    <w:rsid w:val="003E541D"/>
    <w:rsid w:val="003E5602"/>
    <w:rsid w:val="003E6427"/>
    <w:rsid w:val="003E69E9"/>
    <w:rsid w:val="003E6DA9"/>
    <w:rsid w:val="003E6FD6"/>
    <w:rsid w:val="003E795F"/>
    <w:rsid w:val="003E7AEF"/>
    <w:rsid w:val="003E7F5F"/>
    <w:rsid w:val="003F029B"/>
    <w:rsid w:val="003F04FC"/>
    <w:rsid w:val="003F0632"/>
    <w:rsid w:val="003F06DA"/>
    <w:rsid w:val="003F1CB7"/>
    <w:rsid w:val="003F2B71"/>
    <w:rsid w:val="003F2CA8"/>
    <w:rsid w:val="003F3A94"/>
    <w:rsid w:val="003F3EE1"/>
    <w:rsid w:val="003F47E5"/>
    <w:rsid w:val="003F6073"/>
    <w:rsid w:val="003F62BB"/>
    <w:rsid w:val="003F7371"/>
    <w:rsid w:val="003F799D"/>
    <w:rsid w:val="004000DC"/>
    <w:rsid w:val="004009C1"/>
    <w:rsid w:val="00401D0F"/>
    <w:rsid w:val="00401E41"/>
    <w:rsid w:val="00402479"/>
    <w:rsid w:val="00402ED3"/>
    <w:rsid w:val="00403C39"/>
    <w:rsid w:val="00404208"/>
    <w:rsid w:val="004044F8"/>
    <w:rsid w:val="0040487C"/>
    <w:rsid w:val="004053EF"/>
    <w:rsid w:val="004054D6"/>
    <w:rsid w:val="004058E9"/>
    <w:rsid w:val="00405C3A"/>
    <w:rsid w:val="00406009"/>
    <w:rsid w:val="00406DFB"/>
    <w:rsid w:val="00406F5C"/>
    <w:rsid w:val="004075AD"/>
    <w:rsid w:val="00410116"/>
    <w:rsid w:val="00413246"/>
    <w:rsid w:val="00413393"/>
    <w:rsid w:val="00413B6F"/>
    <w:rsid w:val="00413F09"/>
    <w:rsid w:val="004144EA"/>
    <w:rsid w:val="004147ED"/>
    <w:rsid w:val="00414A1B"/>
    <w:rsid w:val="004151B4"/>
    <w:rsid w:val="00415ACF"/>
    <w:rsid w:val="00415DED"/>
    <w:rsid w:val="004160B3"/>
    <w:rsid w:val="00416504"/>
    <w:rsid w:val="00416E14"/>
    <w:rsid w:val="00416F34"/>
    <w:rsid w:val="004170EA"/>
    <w:rsid w:val="00417BB5"/>
    <w:rsid w:val="00420101"/>
    <w:rsid w:val="00420212"/>
    <w:rsid w:val="00420BD3"/>
    <w:rsid w:val="00420E61"/>
    <w:rsid w:val="00420F03"/>
    <w:rsid w:val="004218A9"/>
    <w:rsid w:val="004219DF"/>
    <w:rsid w:val="00421FC0"/>
    <w:rsid w:val="004228E4"/>
    <w:rsid w:val="004229AC"/>
    <w:rsid w:val="004232DF"/>
    <w:rsid w:val="0042425E"/>
    <w:rsid w:val="00425975"/>
    <w:rsid w:val="00425D9F"/>
    <w:rsid w:val="00425E1C"/>
    <w:rsid w:val="00426F88"/>
    <w:rsid w:val="004271F0"/>
    <w:rsid w:val="00427282"/>
    <w:rsid w:val="00427848"/>
    <w:rsid w:val="004306FE"/>
    <w:rsid w:val="00431630"/>
    <w:rsid w:val="00432630"/>
    <w:rsid w:val="00432B79"/>
    <w:rsid w:val="00433301"/>
    <w:rsid w:val="0043383C"/>
    <w:rsid w:val="00433A5D"/>
    <w:rsid w:val="00434265"/>
    <w:rsid w:val="00435D39"/>
    <w:rsid w:val="0043602D"/>
    <w:rsid w:val="00436374"/>
    <w:rsid w:val="004364D6"/>
    <w:rsid w:val="00436D3E"/>
    <w:rsid w:val="00436E87"/>
    <w:rsid w:val="00436EB0"/>
    <w:rsid w:val="00437796"/>
    <w:rsid w:val="00437907"/>
    <w:rsid w:val="00437CF2"/>
    <w:rsid w:val="00437FC2"/>
    <w:rsid w:val="0044035E"/>
    <w:rsid w:val="0044080D"/>
    <w:rsid w:val="00440B29"/>
    <w:rsid w:val="00441C77"/>
    <w:rsid w:val="00442031"/>
    <w:rsid w:val="004421DA"/>
    <w:rsid w:val="004429F9"/>
    <w:rsid w:val="0044397C"/>
    <w:rsid w:val="00444568"/>
    <w:rsid w:val="0044458B"/>
    <w:rsid w:val="00445679"/>
    <w:rsid w:val="0044587B"/>
    <w:rsid w:val="004459C8"/>
    <w:rsid w:val="004460D7"/>
    <w:rsid w:val="00446D8C"/>
    <w:rsid w:val="004502D8"/>
    <w:rsid w:val="0045084B"/>
    <w:rsid w:val="0045161D"/>
    <w:rsid w:val="004516CC"/>
    <w:rsid w:val="0045229A"/>
    <w:rsid w:val="004522C2"/>
    <w:rsid w:val="00452E70"/>
    <w:rsid w:val="004531EC"/>
    <w:rsid w:val="004532FB"/>
    <w:rsid w:val="0045386B"/>
    <w:rsid w:val="00453D23"/>
    <w:rsid w:val="00453EF6"/>
    <w:rsid w:val="004550E5"/>
    <w:rsid w:val="00455450"/>
    <w:rsid w:val="00455497"/>
    <w:rsid w:val="004557F9"/>
    <w:rsid w:val="00455913"/>
    <w:rsid w:val="0045683C"/>
    <w:rsid w:val="00456A64"/>
    <w:rsid w:val="00456CB0"/>
    <w:rsid w:val="00457775"/>
    <w:rsid w:val="00460956"/>
    <w:rsid w:val="00460B27"/>
    <w:rsid w:val="00460B6B"/>
    <w:rsid w:val="00460EA6"/>
    <w:rsid w:val="00460EED"/>
    <w:rsid w:val="00461086"/>
    <w:rsid w:val="0046134F"/>
    <w:rsid w:val="00461538"/>
    <w:rsid w:val="004615D9"/>
    <w:rsid w:val="00461721"/>
    <w:rsid w:val="00462326"/>
    <w:rsid w:val="00462C96"/>
    <w:rsid w:val="00462CC8"/>
    <w:rsid w:val="00462CDC"/>
    <w:rsid w:val="00463DE2"/>
    <w:rsid w:val="00464BC5"/>
    <w:rsid w:val="00464E40"/>
    <w:rsid w:val="00465152"/>
    <w:rsid w:val="00465943"/>
    <w:rsid w:val="00465C88"/>
    <w:rsid w:val="00465D7A"/>
    <w:rsid w:val="00465F0B"/>
    <w:rsid w:val="004676A5"/>
    <w:rsid w:val="004677BA"/>
    <w:rsid w:val="00467D0D"/>
    <w:rsid w:val="00467D8A"/>
    <w:rsid w:val="00470481"/>
    <w:rsid w:val="004709D0"/>
    <w:rsid w:val="00470D1A"/>
    <w:rsid w:val="00470EEC"/>
    <w:rsid w:val="00471083"/>
    <w:rsid w:val="00471237"/>
    <w:rsid w:val="00471AA0"/>
    <w:rsid w:val="00471DF6"/>
    <w:rsid w:val="00472456"/>
    <w:rsid w:val="00472984"/>
    <w:rsid w:val="00472AE6"/>
    <w:rsid w:val="00472E55"/>
    <w:rsid w:val="0047320E"/>
    <w:rsid w:val="00473490"/>
    <w:rsid w:val="00473D65"/>
    <w:rsid w:val="00473E20"/>
    <w:rsid w:val="004741FD"/>
    <w:rsid w:val="00474880"/>
    <w:rsid w:val="00474960"/>
    <w:rsid w:val="00474D74"/>
    <w:rsid w:val="0047507B"/>
    <w:rsid w:val="00475C29"/>
    <w:rsid w:val="00475FB5"/>
    <w:rsid w:val="00476A1B"/>
    <w:rsid w:val="00476EC2"/>
    <w:rsid w:val="00477B5A"/>
    <w:rsid w:val="00480489"/>
    <w:rsid w:val="004816F3"/>
    <w:rsid w:val="004817B4"/>
    <w:rsid w:val="0048214B"/>
    <w:rsid w:val="004822AF"/>
    <w:rsid w:val="0048236A"/>
    <w:rsid w:val="00482546"/>
    <w:rsid w:val="00482850"/>
    <w:rsid w:val="0048349E"/>
    <w:rsid w:val="00484A88"/>
    <w:rsid w:val="0048503E"/>
    <w:rsid w:val="004854E0"/>
    <w:rsid w:val="00485936"/>
    <w:rsid w:val="0048593D"/>
    <w:rsid w:val="00485A15"/>
    <w:rsid w:val="00486974"/>
    <w:rsid w:val="0048699E"/>
    <w:rsid w:val="004869B2"/>
    <w:rsid w:val="00486A21"/>
    <w:rsid w:val="00486ADB"/>
    <w:rsid w:val="00487027"/>
    <w:rsid w:val="004872FE"/>
    <w:rsid w:val="0048790A"/>
    <w:rsid w:val="00487FDA"/>
    <w:rsid w:val="00490ABD"/>
    <w:rsid w:val="00491073"/>
    <w:rsid w:val="004912D0"/>
    <w:rsid w:val="0049175D"/>
    <w:rsid w:val="00491AD7"/>
    <w:rsid w:val="004923BE"/>
    <w:rsid w:val="00492B3D"/>
    <w:rsid w:val="004935B7"/>
    <w:rsid w:val="0049399F"/>
    <w:rsid w:val="00493D02"/>
    <w:rsid w:val="00493DBE"/>
    <w:rsid w:val="004946A5"/>
    <w:rsid w:val="00495724"/>
    <w:rsid w:val="00495BF2"/>
    <w:rsid w:val="00495C20"/>
    <w:rsid w:val="00495EC6"/>
    <w:rsid w:val="00495FE0"/>
    <w:rsid w:val="00496069"/>
    <w:rsid w:val="004960ED"/>
    <w:rsid w:val="0049657C"/>
    <w:rsid w:val="0049671D"/>
    <w:rsid w:val="004968B8"/>
    <w:rsid w:val="00496C1C"/>
    <w:rsid w:val="00496D1E"/>
    <w:rsid w:val="00496D73"/>
    <w:rsid w:val="004976BC"/>
    <w:rsid w:val="004A00CB"/>
    <w:rsid w:val="004A0419"/>
    <w:rsid w:val="004A0668"/>
    <w:rsid w:val="004A0DAC"/>
    <w:rsid w:val="004A140B"/>
    <w:rsid w:val="004A1473"/>
    <w:rsid w:val="004A1646"/>
    <w:rsid w:val="004A18B1"/>
    <w:rsid w:val="004A21F3"/>
    <w:rsid w:val="004A2B8E"/>
    <w:rsid w:val="004A306A"/>
    <w:rsid w:val="004A35EC"/>
    <w:rsid w:val="004A39A1"/>
    <w:rsid w:val="004A3D58"/>
    <w:rsid w:val="004A4303"/>
    <w:rsid w:val="004A4540"/>
    <w:rsid w:val="004A45A8"/>
    <w:rsid w:val="004A4BC0"/>
    <w:rsid w:val="004A4EFC"/>
    <w:rsid w:val="004A5958"/>
    <w:rsid w:val="004A5F91"/>
    <w:rsid w:val="004A646A"/>
    <w:rsid w:val="004A75B7"/>
    <w:rsid w:val="004A7AE0"/>
    <w:rsid w:val="004A7F8D"/>
    <w:rsid w:val="004B1222"/>
    <w:rsid w:val="004B171B"/>
    <w:rsid w:val="004B178C"/>
    <w:rsid w:val="004B18DC"/>
    <w:rsid w:val="004B18F8"/>
    <w:rsid w:val="004B2629"/>
    <w:rsid w:val="004B272F"/>
    <w:rsid w:val="004B2817"/>
    <w:rsid w:val="004B2B7D"/>
    <w:rsid w:val="004B2BAB"/>
    <w:rsid w:val="004B333F"/>
    <w:rsid w:val="004B35BF"/>
    <w:rsid w:val="004B3D68"/>
    <w:rsid w:val="004B4701"/>
    <w:rsid w:val="004B4BB8"/>
    <w:rsid w:val="004B5B0D"/>
    <w:rsid w:val="004B65F4"/>
    <w:rsid w:val="004B660D"/>
    <w:rsid w:val="004B6E5D"/>
    <w:rsid w:val="004B70F9"/>
    <w:rsid w:val="004B736C"/>
    <w:rsid w:val="004B78DE"/>
    <w:rsid w:val="004C001C"/>
    <w:rsid w:val="004C041C"/>
    <w:rsid w:val="004C0D8B"/>
    <w:rsid w:val="004C0E97"/>
    <w:rsid w:val="004C1C64"/>
    <w:rsid w:val="004C23B6"/>
    <w:rsid w:val="004C25ED"/>
    <w:rsid w:val="004C2805"/>
    <w:rsid w:val="004C28AA"/>
    <w:rsid w:val="004C2B21"/>
    <w:rsid w:val="004C2BFA"/>
    <w:rsid w:val="004C2E51"/>
    <w:rsid w:val="004C3380"/>
    <w:rsid w:val="004C3A7B"/>
    <w:rsid w:val="004C43C8"/>
    <w:rsid w:val="004C47FF"/>
    <w:rsid w:val="004C58A9"/>
    <w:rsid w:val="004C596A"/>
    <w:rsid w:val="004C5DB6"/>
    <w:rsid w:val="004C675D"/>
    <w:rsid w:val="004C68B3"/>
    <w:rsid w:val="004C6B92"/>
    <w:rsid w:val="004C7197"/>
    <w:rsid w:val="004C7760"/>
    <w:rsid w:val="004C790E"/>
    <w:rsid w:val="004D00ED"/>
    <w:rsid w:val="004D02E0"/>
    <w:rsid w:val="004D06B3"/>
    <w:rsid w:val="004D0A5F"/>
    <w:rsid w:val="004D110D"/>
    <w:rsid w:val="004D1255"/>
    <w:rsid w:val="004D12D9"/>
    <w:rsid w:val="004D1D1A"/>
    <w:rsid w:val="004D1ED0"/>
    <w:rsid w:val="004D2624"/>
    <w:rsid w:val="004D26A8"/>
    <w:rsid w:val="004D28FF"/>
    <w:rsid w:val="004D2CFE"/>
    <w:rsid w:val="004D38CD"/>
    <w:rsid w:val="004D3F4B"/>
    <w:rsid w:val="004D3F94"/>
    <w:rsid w:val="004D4CFA"/>
    <w:rsid w:val="004D5092"/>
    <w:rsid w:val="004D5B08"/>
    <w:rsid w:val="004D5E36"/>
    <w:rsid w:val="004D609B"/>
    <w:rsid w:val="004D698F"/>
    <w:rsid w:val="004D71C5"/>
    <w:rsid w:val="004D786D"/>
    <w:rsid w:val="004D7FC6"/>
    <w:rsid w:val="004E03CC"/>
    <w:rsid w:val="004E0522"/>
    <w:rsid w:val="004E1740"/>
    <w:rsid w:val="004E1748"/>
    <w:rsid w:val="004E19A6"/>
    <w:rsid w:val="004E1D70"/>
    <w:rsid w:val="004E1D90"/>
    <w:rsid w:val="004E1EE5"/>
    <w:rsid w:val="004E1F8B"/>
    <w:rsid w:val="004E303B"/>
    <w:rsid w:val="004E32B0"/>
    <w:rsid w:val="004E49D1"/>
    <w:rsid w:val="004E4F99"/>
    <w:rsid w:val="004E57B6"/>
    <w:rsid w:val="004E5921"/>
    <w:rsid w:val="004E5B25"/>
    <w:rsid w:val="004E5CF4"/>
    <w:rsid w:val="004E5D10"/>
    <w:rsid w:val="004E60B5"/>
    <w:rsid w:val="004E69F0"/>
    <w:rsid w:val="004E6A34"/>
    <w:rsid w:val="004E6B55"/>
    <w:rsid w:val="004E7431"/>
    <w:rsid w:val="004E75E4"/>
    <w:rsid w:val="004F0A38"/>
    <w:rsid w:val="004F0ECA"/>
    <w:rsid w:val="004F173B"/>
    <w:rsid w:val="004F19DA"/>
    <w:rsid w:val="004F1F5C"/>
    <w:rsid w:val="004F1FAD"/>
    <w:rsid w:val="004F2222"/>
    <w:rsid w:val="004F2CC8"/>
    <w:rsid w:val="004F3079"/>
    <w:rsid w:val="004F307A"/>
    <w:rsid w:val="004F3464"/>
    <w:rsid w:val="004F3684"/>
    <w:rsid w:val="004F4CBB"/>
    <w:rsid w:val="004F543C"/>
    <w:rsid w:val="004F5B3E"/>
    <w:rsid w:val="004F634C"/>
    <w:rsid w:val="004F6512"/>
    <w:rsid w:val="004F68CB"/>
    <w:rsid w:val="004F6CC3"/>
    <w:rsid w:val="004F6DC6"/>
    <w:rsid w:val="00500244"/>
    <w:rsid w:val="00500492"/>
    <w:rsid w:val="00500A2F"/>
    <w:rsid w:val="00500E19"/>
    <w:rsid w:val="005011C9"/>
    <w:rsid w:val="00501549"/>
    <w:rsid w:val="00501AEC"/>
    <w:rsid w:val="005027B2"/>
    <w:rsid w:val="0050287A"/>
    <w:rsid w:val="00502E4D"/>
    <w:rsid w:val="00504230"/>
    <w:rsid w:val="00504A02"/>
    <w:rsid w:val="00505D78"/>
    <w:rsid w:val="00506225"/>
    <w:rsid w:val="00507854"/>
    <w:rsid w:val="00507C8F"/>
    <w:rsid w:val="00507DBF"/>
    <w:rsid w:val="00510BF6"/>
    <w:rsid w:val="00510C5C"/>
    <w:rsid w:val="00511BF5"/>
    <w:rsid w:val="00512460"/>
    <w:rsid w:val="005131BA"/>
    <w:rsid w:val="0051355D"/>
    <w:rsid w:val="00513601"/>
    <w:rsid w:val="00514151"/>
    <w:rsid w:val="00514535"/>
    <w:rsid w:val="005148C4"/>
    <w:rsid w:val="00514F05"/>
    <w:rsid w:val="0051577B"/>
    <w:rsid w:val="00515D14"/>
    <w:rsid w:val="00516544"/>
    <w:rsid w:val="00516C55"/>
    <w:rsid w:val="00516D19"/>
    <w:rsid w:val="00517184"/>
    <w:rsid w:val="00517606"/>
    <w:rsid w:val="0051790C"/>
    <w:rsid w:val="00517DD4"/>
    <w:rsid w:val="0052010A"/>
    <w:rsid w:val="0052078D"/>
    <w:rsid w:val="00521E85"/>
    <w:rsid w:val="0052239B"/>
    <w:rsid w:val="0052242D"/>
    <w:rsid w:val="00522AC6"/>
    <w:rsid w:val="00522E91"/>
    <w:rsid w:val="00523E35"/>
    <w:rsid w:val="00524476"/>
    <w:rsid w:val="005259A4"/>
    <w:rsid w:val="00526106"/>
    <w:rsid w:val="00526111"/>
    <w:rsid w:val="00526690"/>
    <w:rsid w:val="005272FC"/>
    <w:rsid w:val="0052739C"/>
    <w:rsid w:val="0052794A"/>
    <w:rsid w:val="00527DE9"/>
    <w:rsid w:val="005302D6"/>
    <w:rsid w:val="00530AF6"/>
    <w:rsid w:val="0053106F"/>
    <w:rsid w:val="00531D10"/>
    <w:rsid w:val="0053209D"/>
    <w:rsid w:val="00532406"/>
    <w:rsid w:val="0053265E"/>
    <w:rsid w:val="005329A0"/>
    <w:rsid w:val="00532BE3"/>
    <w:rsid w:val="00533241"/>
    <w:rsid w:val="005342D5"/>
    <w:rsid w:val="00534505"/>
    <w:rsid w:val="00534B4E"/>
    <w:rsid w:val="005351EB"/>
    <w:rsid w:val="005356A1"/>
    <w:rsid w:val="00535DDF"/>
    <w:rsid w:val="0053655D"/>
    <w:rsid w:val="0053697B"/>
    <w:rsid w:val="005369AA"/>
    <w:rsid w:val="00536AD5"/>
    <w:rsid w:val="0053727D"/>
    <w:rsid w:val="00537B5D"/>
    <w:rsid w:val="00537C21"/>
    <w:rsid w:val="00537D7D"/>
    <w:rsid w:val="00537E86"/>
    <w:rsid w:val="005412D4"/>
    <w:rsid w:val="00541755"/>
    <w:rsid w:val="00541E72"/>
    <w:rsid w:val="0054213B"/>
    <w:rsid w:val="00542676"/>
    <w:rsid w:val="00542AE0"/>
    <w:rsid w:val="00542BC7"/>
    <w:rsid w:val="00542BED"/>
    <w:rsid w:val="00542E73"/>
    <w:rsid w:val="00543177"/>
    <w:rsid w:val="00543185"/>
    <w:rsid w:val="0054395C"/>
    <w:rsid w:val="00543CBF"/>
    <w:rsid w:val="0054436A"/>
    <w:rsid w:val="00544C6A"/>
    <w:rsid w:val="005452E1"/>
    <w:rsid w:val="005460C5"/>
    <w:rsid w:val="00546184"/>
    <w:rsid w:val="00546298"/>
    <w:rsid w:val="005464B9"/>
    <w:rsid w:val="0054654D"/>
    <w:rsid w:val="00547014"/>
    <w:rsid w:val="005473DC"/>
    <w:rsid w:val="0054742E"/>
    <w:rsid w:val="0054795C"/>
    <w:rsid w:val="00547AE4"/>
    <w:rsid w:val="0055097E"/>
    <w:rsid w:val="00551373"/>
    <w:rsid w:val="0055169F"/>
    <w:rsid w:val="00552ACB"/>
    <w:rsid w:val="00553502"/>
    <w:rsid w:val="00553D7E"/>
    <w:rsid w:val="0055533E"/>
    <w:rsid w:val="00555571"/>
    <w:rsid w:val="005566A7"/>
    <w:rsid w:val="00556BEF"/>
    <w:rsid w:val="00557644"/>
    <w:rsid w:val="00557922"/>
    <w:rsid w:val="00557B63"/>
    <w:rsid w:val="00557BF5"/>
    <w:rsid w:val="00557C0C"/>
    <w:rsid w:val="00557C32"/>
    <w:rsid w:val="00561137"/>
    <w:rsid w:val="00561530"/>
    <w:rsid w:val="00561A96"/>
    <w:rsid w:val="00561F48"/>
    <w:rsid w:val="005621B5"/>
    <w:rsid w:val="0056326B"/>
    <w:rsid w:val="0056329D"/>
    <w:rsid w:val="0056370A"/>
    <w:rsid w:val="00563A60"/>
    <w:rsid w:val="00563CF6"/>
    <w:rsid w:val="00563F9E"/>
    <w:rsid w:val="005640F3"/>
    <w:rsid w:val="00564208"/>
    <w:rsid w:val="005642B2"/>
    <w:rsid w:val="005646CA"/>
    <w:rsid w:val="00564C12"/>
    <w:rsid w:val="00564F29"/>
    <w:rsid w:val="0056500F"/>
    <w:rsid w:val="0056504A"/>
    <w:rsid w:val="00565101"/>
    <w:rsid w:val="0056535C"/>
    <w:rsid w:val="00565772"/>
    <w:rsid w:val="00565A4B"/>
    <w:rsid w:val="0056642B"/>
    <w:rsid w:val="00566AF8"/>
    <w:rsid w:val="005677F4"/>
    <w:rsid w:val="005679B6"/>
    <w:rsid w:val="00567BA7"/>
    <w:rsid w:val="005709D8"/>
    <w:rsid w:val="00570A88"/>
    <w:rsid w:val="00570C18"/>
    <w:rsid w:val="00570EB2"/>
    <w:rsid w:val="00571117"/>
    <w:rsid w:val="00571FA9"/>
    <w:rsid w:val="0057228C"/>
    <w:rsid w:val="00572383"/>
    <w:rsid w:val="00573378"/>
    <w:rsid w:val="00573D1D"/>
    <w:rsid w:val="00573F73"/>
    <w:rsid w:val="00574C38"/>
    <w:rsid w:val="0057512B"/>
    <w:rsid w:val="00575734"/>
    <w:rsid w:val="00575B2F"/>
    <w:rsid w:val="00575F88"/>
    <w:rsid w:val="00576003"/>
    <w:rsid w:val="005764CE"/>
    <w:rsid w:val="00576769"/>
    <w:rsid w:val="0057698E"/>
    <w:rsid w:val="00576C96"/>
    <w:rsid w:val="0057705C"/>
    <w:rsid w:val="00577594"/>
    <w:rsid w:val="00577D85"/>
    <w:rsid w:val="00580EE1"/>
    <w:rsid w:val="00581794"/>
    <w:rsid w:val="00581826"/>
    <w:rsid w:val="00581A07"/>
    <w:rsid w:val="0058214D"/>
    <w:rsid w:val="005822FC"/>
    <w:rsid w:val="005825AD"/>
    <w:rsid w:val="005828BC"/>
    <w:rsid w:val="00582BD6"/>
    <w:rsid w:val="00583429"/>
    <w:rsid w:val="00583F8F"/>
    <w:rsid w:val="00584720"/>
    <w:rsid w:val="005847D3"/>
    <w:rsid w:val="00584B34"/>
    <w:rsid w:val="005856DC"/>
    <w:rsid w:val="00585D2F"/>
    <w:rsid w:val="00585F26"/>
    <w:rsid w:val="00586309"/>
    <w:rsid w:val="005865B0"/>
    <w:rsid w:val="00586832"/>
    <w:rsid w:val="005868A3"/>
    <w:rsid w:val="00586C25"/>
    <w:rsid w:val="00587837"/>
    <w:rsid w:val="00587AE6"/>
    <w:rsid w:val="00587EEC"/>
    <w:rsid w:val="00587F0E"/>
    <w:rsid w:val="005901E9"/>
    <w:rsid w:val="00590C6C"/>
    <w:rsid w:val="00590D49"/>
    <w:rsid w:val="00590D77"/>
    <w:rsid w:val="0059173A"/>
    <w:rsid w:val="005918DA"/>
    <w:rsid w:val="00591C3C"/>
    <w:rsid w:val="005924AB"/>
    <w:rsid w:val="0059278D"/>
    <w:rsid w:val="005936FF"/>
    <w:rsid w:val="00594057"/>
    <w:rsid w:val="0059410C"/>
    <w:rsid w:val="005948B2"/>
    <w:rsid w:val="00594C82"/>
    <w:rsid w:val="00594DEF"/>
    <w:rsid w:val="005954A8"/>
    <w:rsid w:val="00595620"/>
    <w:rsid w:val="005959C6"/>
    <w:rsid w:val="005961EC"/>
    <w:rsid w:val="005962CC"/>
    <w:rsid w:val="005962FE"/>
    <w:rsid w:val="0059738C"/>
    <w:rsid w:val="005A008D"/>
    <w:rsid w:val="005A0B95"/>
    <w:rsid w:val="005A15B4"/>
    <w:rsid w:val="005A1A17"/>
    <w:rsid w:val="005A1D2D"/>
    <w:rsid w:val="005A2128"/>
    <w:rsid w:val="005A2216"/>
    <w:rsid w:val="005A29F9"/>
    <w:rsid w:val="005A2D04"/>
    <w:rsid w:val="005A36FC"/>
    <w:rsid w:val="005A3A4C"/>
    <w:rsid w:val="005A3E39"/>
    <w:rsid w:val="005A40BF"/>
    <w:rsid w:val="005A43EA"/>
    <w:rsid w:val="005A49D0"/>
    <w:rsid w:val="005A5507"/>
    <w:rsid w:val="005A5DE8"/>
    <w:rsid w:val="005A5F5D"/>
    <w:rsid w:val="005A60FB"/>
    <w:rsid w:val="005A6FF2"/>
    <w:rsid w:val="005A7517"/>
    <w:rsid w:val="005A7B29"/>
    <w:rsid w:val="005A7B33"/>
    <w:rsid w:val="005A7F52"/>
    <w:rsid w:val="005B05AB"/>
    <w:rsid w:val="005B0765"/>
    <w:rsid w:val="005B087B"/>
    <w:rsid w:val="005B1D1B"/>
    <w:rsid w:val="005B2439"/>
    <w:rsid w:val="005B282C"/>
    <w:rsid w:val="005B3712"/>
    <w:rsid w:val="005B37C5"/>
    <w:rsid w:val="005B4354"/>
    <w:rsid w:val="005B4907"/>
    <w:rsid w:val="005B4B1C"/>
    <w:rsid w:val="005B4D4A"/>
    <w:rsid w:val="005B4F24"/>
    <w:rsid w:val="005B4F4E"/>
    <w:rsid w:val="005B54AB"/>
    <w:rsid w:val="005B578F"/>
    <w:rsid w:val="005B5BAD"/>
    <w:rsid w:val="005B5D2C"/>
    <w:rsid w:val="005B6776"/>
    <w:rsid w:val="005B679A"/>
    <w:rsid w:val="005B6F28"/>
    <w:rsid w:val="005B7A5E"/>
    <w:rsid w:val="005B7B0B"/>
    <w:rsid w:val="005B7E3E"/>
    <w:rsid w:val="005C000E"/>
    <w:rsid w:val="005C0036"/>
    <w:rsid w:val="005C02EB"/>
    <w:rsid w:val="005C0366"/>
    <w:rsid w:val="005C13D9"/>
    <w:rsid w:val="005C1597"/>
    <w:rsid w:val="005C170F"/>
    <w:rsid w:val="005C1EBE"/>
    <w:rsid w:val="005C22BA"/>
    <w:rsid w:val="005C2643"/>
    <w:rsid w:val="005C2AD9"/>
    <w:rsid w:val="005C2CF8"/>
    <w:rsid w:val="005C2E1B"/>
    <w:rsid w:val="005C3448"/>
    <w:rsid w:val="005C40AC"/>
    <w:rsid w:val="005C4F0C"/>
    <w:rsid w:val="005C505C"/>
    <w:rsid w:val="005C5502"/>
    <w:rsid w:val="005C5DE7"/>
    <w:rsid w:val="005C6041"/>
    <w:rsid w:val="005C66CA"/>
    <w:rsid w:val="005C66E1"/>
    <w:rsid w:val="005C6F7D"/>
    <w:rsid w:val="005C7D7D"/>
    <w:rsid w:val="005C7E18"/>
    <w:rsid w:val="005C7E80"/>
    <w:rsid w:val="005D11B4"/>
    <w:rsid w:val="005D1531"/>
    <w:rsid w:val="005D16B7"/>
    <w:rsid w:val="005D1CA5"/>
    <w:rsid w:val="005D1E2A"/>
    <w:rsid w:val="005D1E9B"/>
    <w:rsid w:val="005D2449"/>
    <w:rsid w:val="005D2986"/>
    <w:rsid w:val="005D3193"/>
    <w:rsid w:val="005D32E0"/>
    <w:rsid w:val="005D359D"/>
    <w:rsid w:val="005D4989"/>
    <w:rsid w:val="005D514B"/>
    <w:rsid w:val="005D5314"/>
    <w:rsid w:val="005D5800"/>
    <w:rsid w:val="005D584A"/>
    <w:rsid w:val="005D5C46"/>
    <w:rsid w:val="005D5E39"/>
    <w:rsid w:val="005D6287"/>
    <w:rsid w:val="005D68B8"/>
    <w:rsid w:val="005D7E66"/>
    <w:rsid w:val="005E015C"/>
    <w:rsid w:val="005E09B2"/>
    <w:rsid w:val="005E0A20"/>
    <w:rsid w:val="005E1F60"/>
    <w:rsid w:val="005E2004"/>
    <w:rsid w:val="005E3509"/>
    <w:rsid w:val="005E3896"/>
    <w:rsid w:val="005E4732"/>
    <w:rsid w:val="005E5045"/>
    <w:rsid w:val="005E50EA"/>
    <w:rsid w:val="005E54FB"/>
    <w:rsid w:val="005E676A"/>
    <w:rsid w:val="005E6AF2"/>
    <w:rsid w:val="005E6C0F"/>
    <w:rsid w:val="005E6F02"/>
    <w:rsid w:val="005E7404"/>
    <w:rsid w:val="005E7596"/>
    <w:rsid w:val="005E7CDA"/>
    <w:rsid w:val="005F003C"/>
    <w:rsid w:val="005F03C5"/>
    <w:rsid w:val="005F0C79"/>
    <w:rsid w:val="005F0CCB"/>
    <w:rsid w:val="005F0E0C"/>
    <w:rsid w:val="005F0FD3"/>
    <w:rsid w:val="005F3151"/>
    <w:rsid w:val="005F34D0"/>
    <w:rsid w:val="005F3D4F"/>
    <w:rsid w:val="005F40B0"/>
    <w:rsid w:val="005F44ED"/>
    <w:rsid w:val="005F4CB6"/>
    <w:rsid w:val="005F5086"/>
    <w:rsid w:val="005F52E8"/>
    <w:rsid w:val="005F5AEF"/>
    <w:rsid w:val="005F5B83"/>
    <w:rsid w:val="005F6680"/>
    <w:rsid w:val="005F695B"/>
    <w:rsid w:val="005F69BA"/>
    <w:rsid w:val="005F7B19"/>
    <w:rsid w:val="005F7B7C"/>
    <w:rsid w:val="005F7D5F"/>
    <w:rsid w:val="005F7FD0"/>
    <w:rsid w:val="00600A67"/>
    <w:rsid w:val="00600F46"/>
    <w:rsid w:val="0060102F"/>
    <w:rsid w:val="00601328"/>
    <w:rsid w:val="00601512"/>
    <w:rsid w:val="006015D5"/>
    <w:rsid w:val="00602883"/>
    <w:rsid w:val="006034B7"/>
    <w:rsid w:val="00603CEA"/>
    <w:rsid w:val="006040D0"/>
    <w:rsid w:val="0060472B"/>
    <w:rsid w:val="006048C1"/>
    <w:rsid w:val="00604FBD"/>
    <w:rsid w:val="006052B0"/>
    <w:rsid w:val="00605407"/>
    <w:rsid w:val="0060619D"/>
    <w:rsid w:val="00606550"/>
    <w:rsid w:val="00607473"/>
    <w:rsid w:val="00607504"/>
    <w:rsid w:val="006104D6"/>
    <w:rsid w:val="00610569"/>
    <w:rsid w:val="006106EA"/>
    <w:rsid w:val="00610795"/>
    <w:rsid w:val="00610AED"/>
    <w:rsid w:val="00610B0B"/>
    <w:rsid w:val="00610BDC"/>
    <w:rsid w:val="00610C1B"/>
    <w:rsid w:val="00611CF8"/>
    <w:rsid w:val="00611E34"/>
    <w:rsid w:val="00611FCB"/>
    <w:rsid w:val="00611FEA"/>
    <w:rsid w:val="00612529"/>
    <w:rsid w:val="00612562"/>
    <w:rsid w:val="006143A6"/>
    <w:rsid w:val="006145F8"/>
    <w:rsid w:val="00614734"/>
    <w:rsid w:val="00614B8C"/>
    <w:rsid w:val="00615CDA"/>
    <w:rsid w:val="00615DAF"/>
    <w:rsid w:val="00615E31"/>
    <w:rsid w:val="00616206"/>
    <w:rsid w:val="00617119"/>
    <w:rsid w:val="0061738A"/>
    <w:rsid w:val="00617C6C"/>
    <w:rsid w:val="00620131"/>
    <w:rsid w:val="0062031C"/>
    <w:rsid w:val="006204E3"/>
    <w:rsid w:val="0062143E"/>
    <w:rsid w:val="00621A96"/>
    <w:rsid w:val="00621AC1"/>
    <w:rsid w:val="00622C4F"/>
    <w:rsid w:val="00622DD1"/>
    <w:rsid w:val="006237F1"/>
    <w:rsid w:val="00623A31"/>
    <w:rsid w:val="00623B04"/>
    <w:rsid w:val="0062403D"/>
    <w:rsid w:val="00624A73"/>
    <w:rsid w:val="00624C4E"/>
    <w:rsid w:val="006250EF"/>
    <w:rsid w:val="00625108"/>
    <w:rsid w:val="0062529F"/>
    <w:rsid w:val="006253CD"/>
    <w:rsid w:val="006255C3"/>
    <w:rsid w:val="00625A61"/>
    <w:rsid w:val="0062611A"/>
    <w:rsid w:val="0062637F"/>
    <w:rsid w:val="006267F6"/>
    <w:rsid w:val="00626BF0"/>
    <w:rsid w:val="006272C2"/>
    <w:rsid w:val="00627DED"/>
    <w:rsid w:val="0063024A"/>
    <w:rsid w:val="0063087A"/>
    <w:rsid w:val="00630A9C"/>
    <w:rsid w:val="00630FC2"/>
    <w:rsid w:val="00631470"/>
    <w:rsid w:val="00631837"/>
    <w:rsid w:val="00631A17"/>
    <w:rsid w:val="00631D2A"/>
    <w:rsid w:val="0063214E"/>
    <w:rsid w:val="00632430"/>
    <w:rsid w:val="00632693"/>
    <w:rsid w:val="006329C9"/>
    <w:rsid w:val="00633FF3"/>
    <w:rsid w:val="006345F5"/>
    <w:rsid w:val="006350D4"/>
    <w:rsid w:val="0063553C"/>
    <w:rsid w:val="00636B7E"/>
    <w:rsid w:val="00636C5D"/>
    <w:rsid w:val="00636D55"/>
    <w:rsid w:val="00636E61"/>
    <w:rsid w:val="00637A0F"/>
    <w:rsid w:val="00637B9A"/>
    <w:rsid w:val="00637BCE"/>
    <w:rsid w:val="006403AF"/>
    <w:rsid w:val="006406AA"/>
    <w:rsid w:val="00640A76"/>
    <w:rsid w:val="00640C8C"/>
    <w:rsid w:val="00640E11"/>
    <w:rsid w:val="00640E64"/>
    <w:rsid w:val="0064141F"/>
    <w:rsid w:val="0064143E"/>
    <w:rsid w:val="00641AD2"/>
    <w:rsid w:val="00641B31"/>
    <w:rsid w:val="00641EA8"/>
    <w:rsid w:val="006420F6"/>
    <w:rsid w:val="00642A32"/>
    <w:rsid w:val="00642C29"/>
    <w:rsid w:val="006436E3"/>
    <w:rsid w:val="0064377F"/>
    <w:rsid w:val="00643F48"/>
    <w:rsid w:val="006442B5"/>
    <w:rsid w:val="006444A8"/>
    <w:rsid w:val="006445D3"/>
    <w:rsid w:val="00644898"/>
    <w:rsid w:val="006449A6"/>
    <w:rsid w:val="00645E60"/>
    <w:rsid w:val="0064632A"/>
    <w:rsid w:val="00646EFD"/>
    <w:rsid w:val="006506D5"/>
    <w:rsid w:val="00651A1C"/>
    <w:rsid w:val="00652476"/>
    <w:rsid w:val="00652667"/>
    <w:rsid w:val="0065267B"/>
    <w:rsid w:val="00652944"/>
    <w:rsid w:val="006529F3"/>
    <w:rsid w:val="00652C41"/>
    <w:rsid w:val="00652CD4"/>
    <w:rsid w:val="00652EDA"/>
    <w:rsid w:val="0065350D"/>
    <w:rsid w:val="006537E6"/>
    <w:rsid w:val="006538C6"/>
    <w:rsid w:val="00653B5F"/>
    <w:rsid w:val="00653C18"/>
    <w:rsid w:val="0065482C"/>
    <w:rsid w:val="006549F0"/>
    <w:rsid w:val="00654EDA"/>
    <w:rsid w:val="006552F3"/>
    <w:rsid w:val="00655896"/>
    <w:rsid w:val="00655937"/>
    <w:rsid w:val="00655A92"/>
    <w:rsid w:val="00656ECD"/>
    <w:rsid w:val="00657044"/>
    <w:rsid w:val="00657AAD"/>
    <w:rsid w:val="00657E76"/>
    <w:rsid w:val="0066019F"/>
    <w:rsid w:val="00660A1B"/>
    <w:rsid w:val="00660A1E"/>
    <w:rsid w:val="00661740"/>
    <w:rsid w:val="006618BB"/>
    <w:rsid w:val="006619CA"/>
    <w:rsid w:val="0066208B"/>
    <w:rsid w:val="00662B91"/>
    <w:rsid w:val="00662BEE"/>
    <w:rsid w:val="00662E4F"/>
    <w:rsid w:val="00663309"/>
    <w:rsid w:val="00664461"/>
    <w:rsid w:val="00664A6C"/>
    <w:rsid w:val="00664DC8"/>
    <w:rsid w:val="00664F98"/>
    <w:rsid w:val="0066574D"/>
    <w:rsid w:val="00665DBC"/>
    <w:rsid w:val="00665E26"/>
    <w:rsid w:val="00666D3C"/>
    <w:rsid w:val="006674BB"/>
    <w:rsid w:val="00667B15"/>
    <w:rsid w:val="00667D7C"/>
    <w:rsid w:val="00667EC6"/>
    <w:rsid w:val="006701EC"/>
    <w:rsid w:val="006705A6"/>
    <w:rsid w:val="00670853"/>
    <w:rsid w:val="00671CE4"/>
    <w:rsid w:val="00671E5B"/>
    <w:rsid w:val="00672000"/>
    <w:rsid w:val="0067295A"/>
    <w:rsid w:val="00672AB8"/>
    <w:rsid w:val="00672CBC"/>
    <w:rsid w:val="00673347"/>
    <w:rsid w:val="006735C7"/>
    <w:rsid w:val="006735D0"/>
    <w:rsid w:val="006736BD"/>
    <w:rsid w:val="00673EDB"/>
    <w:rsid w:val="006740D6"/>
    <w:rsid w:val="00674988"/>
    <w:rsid w:val="00674A5E"/>
    <w:rsid w:val="00674DFE"/>
    <w:rsid w:val="00674F16"/>
    <w:rsid w:val="00675036"/>
    <w:rsid w:val="006755A8"/>
    <w:rsid w:val="006755B5"/>
    <w:rsid w:val="006756B5"/>
    <w:rsid w:val="00675868"/>
    <w:rsid w:val="00675B65"/>
    <w:rsid w:val="00675D42"/>
    <w:rsid w:val="00675D5D"/>
    <w:rsid w:val="00675FE4"/>
    <w:rsid w:val="00676169"/>
    <w:rsid w:val="00677947"/>
    <w:rsid w:val="0067796A"/>
    <w:rsid w:val="00677A29"/>
    <w:rsid w:val="00677B8E"/>
    <w:rsid w:val="00677C88"/>
    <w:rsid w:val="00677CBB"/>
    <w:rsid w:val="00681053"/>
    <w:rsid w:val="00681568"/>
    <w:rsid w:val="00681D5A"/>
    <w:rsid w:val="00682ABB"/>
    <w:rsid w:val="006832D2"/>
    <w:rsid w:val="00683A94"/>
    <w:rsid w:val="00685C9E"/>
    <w:rsid w:val="0068675D"/>
    <w:rsid w:val="006868BC"/>
    <w:rsid w:val="0068729E"/>
    <w:rsid w:val="006900F3"/>
    <w:rsid w:val="00690285"/>
    <w:rsid w:val="006906EB"/>
    <w:rsid w:val="00691303"/>
    <w:rsid w:val="00691309"/>
    <w:rsid w:val="0069192A"/>
    <w:rsid w:val="00691C32"/>
    <w:rsid w:val="00691DFD"/>
    <w:rsid w:val="00692B8E"/>
    <w:rsid w:val="006938B5"/>
    <w:rsid w:val="0069392D"/>
    <w:rsid w:val="006939A9"/>
    <w:rsid w:val="00693B98"/>
    <w:rsid w:val="00694635"/>
    <w:rsid w:val="00694ABD"/>
    <w:rsid w:val="00694C7A"/>
    <w:rsid w:val="00694F7E"/>
    <w:rsid w:val="00695C34"/>
    <w:rsid w:val="00695D25"/>
    <w:rsid w:val="00695DA3"/>
    <w:rsid w:val="00696498"/>
    <w:rsid w:val="00696FAD"/>
    <w:rsid w:val="00697654"/>
    <w:rsid w:val="00697DDB"/>
    <w:rsid w:val="006A05C7"/>
    <w:rsid w:val="006A1248"/>
    <w:rsid w:val="006A1E04"/>
    <w:rsid w:val="006A34AC"/>
    <w:rsid w:val="006A35E5"/>
    <w:rsid w:val="006A3882"/>
    <w:rsid w:val="006A3D89"/>
    <w:rsid w:val="006A4833"/>
    <w:rsid w:val="006A4AB7"/>
    <w:rsid w:val="006A4DAB"/>
    <w:rsid w:val="006A4E34"/>
    <w:rsid w:val="006A64CF"/>
    <w:rsid w:val="006A6B89"/>
    <w:rsid w:val="006A6C6D"/>
    <w:rsid w:val="006A7129"/>
    <w:rsid w:val="006A7261"/>
    <w:rsid w:val="006A7867"/>
    <w:rsid w:val="006A7A98"/>
    <w:rsid w:val="006A7D5F"/>
    <w:rsid w:val="006A7EAF"/>
    <w:rsid w:val="006B0ADD"/>
    <w:rsid w:val="006B0E8D"/>
    <w:rsid w:val="006B0EFE"/>
    <w:rsid w:val="006B12D5"/>
    <w:rsid w:val="006B1ACB"/>
    <w:rsid w:val="006B1F9F"/>
    <w:rsid w:val="006B223D"/>
    <w:rsid w:val="006B24C0"/>
    <w:rsid w:val="006B310A"/>
    <w:rsid w:val="006B3701"/>
    <w:rsid w:val="006B4454"/>
    <w:rsid w:val="006B4471"/>
    <w:rsid w:val="006B7732"/>
    <w:rsid w:val="006B7980"/>
    <w:rsid w:val="006C01F0"/>
    <w:rsid w:val="006C0B40"/>
    <w:rsid w:val="006C0D8F"/>
    <w:rsid w:val="006C187B"/>
    <w:rsid w:val="006C1ACA"/>
    <w:rsid w:val="006C1D15"/>
    <w:rsid w:val="006C25E7"/>
    <w:rsid w:val="006C27D1"/>
    <w:rsid w:val="006C3ED3"/>
    <w:rsid w:val="006C48D5"/>
    <w:rsid w:val="006C541D"/>
    <w:rsid w:val="006C5603"/>
    <w:rsid w:val="006C6233"/>
    <w:rsid w:val="006C6532"/>
    <w:rsid w:val="006C6AF8"/>
    <w:rsid w:val="006D0450"/>
    <w:rsid w:val="006D1091"/>
    <w:rsid w:val="006D18D5"/>
    <w:rsid w:val="006D251E"/>
    <w:rsid w:val="006D30B5"/>
    <w:rsid w:val="006D3126"/>
    <w:rsid w:val="006D3589"/>
    <w:rsid w:val="006D4393"/>
    <w:rsid w:val="006D43B5"/>
    <w:rsid w:val="006D4566"/>
    <w:rsid w:val="006D5BB2"/>
    <w:rsid w:val="006D685F"/>
    <w:rsid w:val="006D6B70"/>
    <w:rsid w:val="006D6C08"/>
    <w:rsid w:val="006D714A"/>
    <w:rsid w:val="006D740F"/>
    <w:rsid w:val="006D7490"/>
    <w:rsid w:val="006D7F29"/>
    <w:rsid w:val="006D7F38"/>
    <w:rsid w:val="006E00FF"/>
    <w:rsid w:val="006E02FC"/>
    <w:rsid w:val="006E0F1A"/>
    <w:rsid w:val="006E0FC1"/>
    <w:rsid w:val="006E1095"/>
    <w:rsid w:val="006E1DA4"/>
    <w:rsid w:val="006E3D35"/>
    <w:rsid w:val="006E3FD6"/>
    <w:rsid w:val="006E40B6"/>
    <w:rsid w:val="006E527B"/>
    <w:rsid w:val="006E6066"/>
    <w:rsid w:val="006E67DD"/>
    <w:rsid w:val="006E7F31"/>
    <w:rsid w:val="006F019A"/>
    <w:rsid w:val="006F0356"/>
    <w:rsid w:val="006F03C0"/>
    <w:rsid w:val="006F0ED8"/>
    <w:rsid w:val="006F109E"/>
    <w:rsid w:val="006F12BC"/>
    <w:rsid w:val="006F195E"/>
    <w:rsid w:val="006F2043"/>
    <w:rsid w:val="006F247A"/>
    <w:rsid w:val="006F4C9D"/>
    <w:rsid w:val="006F4D70"/>
    <w:rsid w:val="006F5038"/>
    <w:rsid w:val="006F54A5"/>
    <w:rsid w:val="006F59D6"/>
    <w:rsid w:val="006F5A79"/>
    <w:rsid w:val="006F638D"/>
    <w:rsid w:val="006F6D37"/>
    <w:rsid w:val="006F7EC9"/>
    <w:rsid w:val="006F7F36"/>
    <w:rsid w:val="0070096A"/>
    <w:rsid w:val="00700BE0"/>
    <w:rsid w:val="007015E6"/>
    <w:rsid w:val="007024E1"/>
    <w:rsid w:val="00702631"/>
    <w:rsid w:val="00702A73"/>
    <w:rsid w:val="00702D16"/>
    <w:rsid w:val="007032BC"/>
    <w:rsid w:val="00703694"/>
    <w:rsid w:val="0070377E"/>
    <w:rsid w:val="00703C18"/>
    <w:rsid w:val="00703D2A"/>
    <w:rsid w:val="00704509"/>
    <w:rsid w:val="00705610"/>
    <w:rsid w:val="00705715"/>
    <w:rsid w:val="007065A6"/>
    <w:rsid w:val="007069EF"/>
    <w:rsid w:val="00706C6C"/>
    <w:rsid w:val="00706C7E"/>
    <w:rsid w:val="007072B9"/>
    <w:rsid w:val="0070793A"/>
    <w:rsid w:val="0071053D"/>
    <w:rsid w:val="00710A25"/>
    <w:rsid w:val="00710C97"/>
    <w:rsid w:val="007117B1"/>
    <w:rsid w:val="007118D7"/>
    <w:rsid w:val="007123B5"/>
    <w:rsid w:val="00713839"/>
    <w:rsid w:val="00713A69"/>
    <w:rsid w:val="007148BE"/>
    <w:rsid w:val="007149F1"/>
    <w:rsid w:val="007156FA"/>
    <w:rsid w:val="00715D42"/>
    <w:rsid w:val="00715D4B"/>
    <w:rsid w:val="0071645D"/>
    <w:rsid w:val="00716DFE"/>
    <w:rsid w:val="0071701C"/>
    <w:rsid w:val="00717CDD"/>
    <w:rsid w:val="00717ED2"/>
    <w:rsid w:val="00720D21"/>
    <w:rsid w:val="0072122B"/>
    <w:rsid w:val="007212F1"/>
    <w:rsid w:val="00721602"/>
    <w:rsid w:val="00721944"/>
    <w:rsid w:val="00721E5E"/>
    <w:rsid w:val="0072259B"/>
    <w:rsid w:val="007225BD"/>
    <w:rsid w:val="00723204"/>
    <w:rsid w:val="00723AF2"/>
    <w:rsid w:val="00724A53"/>
    <w:rsid w:val="00724F1E"/>
    <w:rsid w:val="00725DEF"/>
    <w:rsid w:val="00725E3A"/>
    <w:rsid w:val="007264D7"/>
    <w:rsid w:val="0072684D"/>
    <w:rsid w:val="00726E4E"/>
    <w:rsid w:val="0072729A"/>
    <w:rsid w:val="00727A99"/>
    <w:rsid w:val="00727DFB"/>
    <w:rsid w:val="007306A3"/>
    <w:rsid w:val="00731264"/>
    <w:rsid w:val="00731F3B"/>
    <w:rsid w:val="00731F55"/>
    <w:rsid w:val="00732297"/>
    <w:rsid w:val="007326F5"/>
    <w:rsid w:val="007329B2"/>
    <w:rsid w:val="00733074"/>
    <w:rsid w:val="007338FB"/>
    <w:rsid w:val="00734976"/>
    <w:rsid w:val="00735BDB"/>
    <w:rsid w:val="00735C35"/>
    <w:rsid w:val="00737C1A"/>
    <w:rsid w:val="00737DE6"/>
    <w:rsid w:val="00737FBE"/>
    <w:rsid w:val="0074019D"/>
    <w:rsid w:val="007406CA"/>
    <w:rsid w:val="007409F5"/>
    <w:rsid w:val="00740C7F"/>
    <w:rsid w:val="0074135D"/>
    <w:rsid w:val="007414C5"/>
    <w:rsid w:val="00741801"/>
    <w:rsid w:val="00742416"/>
    <w:rsid w:val="00742A17"/>
    <w:rsid w:val="007431BC"/>
    <w:rsid w:val="00743388"/>
    <w:rsid w:val="0074369D"/>
    <w:rsid w:val="00743989"/>
    <w:rsid w:val="00743A57"/>
    <w:rsid w:val="00744B1E"/>
    <w:rsid w:val="00744E6C"/>
    <w:rsid w:val="00745583"/>
    <w:rsid w:val="00745A28"/>
    <w:rsid w:val="00745A8C"/>
    <w:rsid w:val="00745EB1"/>
    <w:rsid w:val="00746313"/>
    <w:rsid w:val="00746819"/>
    <w:rsid w:val="007468AD"/>
    <w:rsid w:val="0074694C"/>
    <w:rsid w:val="007473BA"/>
    <w:rsid w:val="00747737"/>
    <w:rsid w:val="00747F1C"/>
    <w:rsid w:val="0075069A"/>
    <w:rsid w:val="007508DB"/>
    <w:rsid w:val="00751743"/>
    <w:rsid w:val="00751FA3"/>
    <w:rsid w:val="00752239"/>
    <w:rsid w:val="007522DF"/>
    <w:rsid w:val="00753057"/>
    <w:rsid w:val="0075340A"/>
    <w:rsid w:val="00753CCC"/>
    <w:rsid w:val="00754363"/>
    <w:rsid w:val="007545FE"/>
    <w:rsid w:val="00754639"/>
    <w:rsid w:val="007547A4"/>
    <w:rsid w:val="00754EE5"/>
    <w:rsid w:val="007563C5"/>
    <w:rsid w:val="007563CF"/>
    <w:rsid w:val="00756847"/>
    <w:rsid w:val="00760F1F"/>
    <w:rsid w:val="007612AC"/>
    <w:rsid w:val="00761753"/>
    <w:rsid w:val="00761E25"/>
    <w:rsid w:val="00761EE8"/>
    <w:rsid w:val="00762386"/>
    <w:rsid w:val="00762E3B"/>
    <w:rsid w:val="007636DB"/>
    <w:rsid w:val="0076396B"/>
    <w:rsid w:val="00763CFC"/>
    <w:rsid w:val="00763DFE"/>
    <w:rsid w:val="007640F3"/>
    <w:rsid w:val="00764D66"/>
    <w:rsid w:val="00764EEF"/>
    <w:rsid w:val="007653A4"/>
    <w:rsid w:val="00765488"/>
    <w:rsid w:val="007655A6"/>
    <w:rsid w:val="0076576E"/>
    <w:rsid w:val="00765D66"/>
    <w:rsid w:val="00765D8E"/>
    <w:rsid w:val="00766CE9"/>
    <w:rsid w:val="00767A99"/>
    <w:rsid w:val="007703E4"/>
    <w:rsid w:val="00770BC1"/>
    <w:rsid w:val="00770F73"/>
    <w:rsid w:val="00772ABF"/>
    <w:rsid w:val="00772C8B"/>
    <w:rsid w:val="00772EB6"/>
    <w:rsid w:val="007735CB"/>
    <w:rsid w:val="00773C97"/>
    <w:rsid w:val="00773D67"/>
    <w:rsid w:val="00774112"/>
    <w:rsid w:val="0077412A"/>
    <w:rsid w:val="00774DD6"/>
    <w:rsid w:val="00774F6A"/>
    <w:rsid w:val="007753C9"/>
    <w:rsid w:val="0077585A"/>
    <w:rsid w:val="00775A16"/>
    <w:rsid w:val="00776998"/>
    <w:rsid w:val="00776ED8"/>
    <w:rsid w:val="00777009"/>
    <w:rsid w:val="0077754A"/>
    <w:rsid w:val="00777F5B"/>
    <w:rsid w:val="007803BD"/>
    <w:rsid w:val="007808F3"/>
    <w:rsid w:val="00780E4A"/>
    <w:rsid w:val="007811EF"/>
    <w:rsid w:val="00781465"/>
    <w:rsid w:val="007823E9"/>
    <w:rsid w:val="00784313"/>
    <w:rsid w:val="00784F37"/>
    <w:rsid w:val="0078531C"/>
    <w:rsid w:val="00785339"/>
    <w:rsid w:val="00785F3D"/>
    <w:rsid w:val="00786165"/>
    <w:rsid w:val="00787235"/>
    <w:rsid w:val="00787599"/>
    <w:rsid w:val="0078777E"/>
    <w:rsid w:val="00787A46"/>
    <w:rsid w:val="00787E7F"/>
    <w:rsid w:val="007902F8"/>
    <w:rsid w:val="00790375"/>
    <w:rsid w:val="00790D1B"/>
    <w:rsid w:val="00790F77"/>
    <w:rsid w:val="007914AE"/>
    <w:rsid w:val="007917FD"/>
    <w:rsid w:val="00792211"/>
    <w:rsid w:val="0079226D"/>
    <w:rsid w:val="0079230D"/>
    <w:rsid w:val="00792327"/>
    <w:rsid w:val="007938CA"/>
    <w:rsid w:val="0079390F"/>
    <w:rsid w:val="00793D11"/>
    <w:rsid w:val="00794260"/>
    <w:rsid w:val="00794917"/>
    <w:rsid w:val="0079617D"/>
    <w:rsid w:val="00796354"/>
    <w:rsid w:val="0079662D"/>
    <w:rsid w:val="00796B58"/>
    <w:rsid w:val="00796E32"/>
    <w:rsid w:val="007971E8"/>
    <w:rsid w:val="00797482"/>
    <w:rsid w:val="00797C71"/>
    <w:rsid w:val="007A0694"/>
    <w:rsid w:val="007A0A57"/>
    <w:rsid w:val="007A0ED4"/>
    <w:rsid w:val="007A0FAC"/>
    <w:rsid w:val="007A11F2"/>
    <w:rsid w:val="007A1D28"/>
    <w:rsid w:val="007A1E74"/>
    <w:rsid w:val="007A20ED"/>
    <w:rsid w:val="007A23B2"/>
    <w:rsid w:val="007A260F"/>
    <w:rsid w:val="007A2838"/>
    <w:rsid w:val="007A2E71"/>
    <w:rsid w:val="007A303B"/>
    <w:rsid w:val="007A3219"/>
    <w:rsid w:val="007A3347"/>
    <w:rsid w:val="007A34AC"/>
    <w:rsid w:val="007A466A"/>
    <w:rsid w:val="007A5F31"/>
    <w:rsid w:val="007A6354"/>
    <w:rsid w:val="007A64A0"/>
    <w:rsid w:val="007A7207"/>
    <w:rsid w:val="007A728F"/>
    <w:rsid w:val="007A73DB"/>
    <w:rsid w:val="007A73F4"/>
    <w:rsid w:val="007A77BA"/>
    <w:rsid w:val="007A77C8"/>
    <w:rsid w:val="007A7CFB"/>
    <w:rsid w:val="007B0B2F"/>
    <w:rsid w:val="007B0C09"/>
    <w:rsid w:val="007B145B"/>
    <w:rsid w:val="007B1505"/>
    <w:rsid w:val="007B1EDF"/>
    <w:rsid w:val="007B1EFF"/>
    <w:rsid w:val="007B22C4"/>
    <w:rsid w:val="007B241B"/>
    <w:rsid w:val="007B25E3"/>
    <w:rsid w:val="007B2844"/>
    <w:rsid w:val="007B2E03"/>
    <w:rsid w:val="007B323E"/>
    <w:rsid w:val="007B3405"/>
    <w:rsid w:val="007B480D"/>
    <w:rsid w:val="007B4826"/>
    <w:rsid w:val="007B5127"/>
    <w:rsid w:val="007B520B"/>
    <w:rsid w:val="007B5DF1"/>
    <w:rsid w:val="007B61F7"/>
    <w:rsid w:val="007B632F"/>
    <w:rsid w:val="007B6921"/>
    <w:rsid w:val="007B6E8B"/>
    <w:rsid w:val="007B7BBA"/>
    <w:rsid w:val="007C099D"/>
    <w:rsid w:val="007C0B34"/>
    <w:rsid w:val="007C13B1"/>
    <w:rsid w:val="007C2104"/>
    <w:rsid w:val="007C23A3"/>
    <w:rsid w:val="007C24B0"/>
    <w:rsid w:val="007C259A"/>
    <w:rsid w:val="007C2D67"/>
    <w:rsid w:val="007C34FE"/>
    <w:rsid w:val="007C358C"/>
    <w:rsid w:val="007C3A2F"/>
    <w:rsid w:val="007C3ED7"/>
    <w:rsid w:val="007C45AE"/>
    <w:rsid w:val="007C4835"/>
    <w:rsid w:val="007C50B5"/>
    <w:rsid w:val="007C5197"/>
    <w:rsid w:val="007C5400"/>
    <w:rsid w:val="007C6416"/>
    <w:rsid w:val="007C70FB"/>
    <w:rsid w:val="007C74CF"/>
    <w:rsid w:val="007D1643"/>
    <w:rsid w:val="007D200C"/>
    <w:rsid w:val="007D2101"/>
    <w:rsid w:val="007D22EB"/>
    <w:rsid w:val="007D281C"/>
    <w:rsid w:val="007D34E7"/>
    <w:rsid w:val="007D3750"/>
    <w:rsid w:val="007D38BA"/>
    <w:rsid w:val="007D40AF"/>
    <w:rsid w:val="007D438A"/>
    <w:rsid w:val="007D4D33"/>
    <w:rsid w:val="007D4DFA"/>
    <w:rsid w:val="007D505F"/>
    <w:rsid w:val="007D50F1"/>
    <w:rsid w:val="007D549F"/>
    <w:rsid w:val="007D6276"/>
    <w:rsid w:val="007D669B"/>
    <w:rsid w:val="007D6B16"/>
    <w:rsid w:val="007D6D01"/>
    <w:rsid w:val="007D6F80"/>
    <w:rsid w:val="007D73F7"/>
    <w:rsid w:val="007D7447"/>
    <w:rsid w:val="007D74E6"/>
    <w:rsid w:val="007D7A88"/>
    <w:rsid w:val="007E06C5"/>
    <w:rsid w:val="007E0DBC"/>
    <w:rsid w:val="007E15AE"/>
    <w:rsid w:val="007E265D"/>
    <w:rsid w:val="007E26DB"/>
    <w:rsid w:val="007E2C5F"/>
    <w:rsid w:val="007E3D90"/>
    <w:rsid w:val="007E42A2"/>
    <w:rsid w:val="007E4C66"/>
    <w:rsid w:val="007E4DFB"/>
    <w:rsid w:val="007E5443"/>
    <w:rsid w:val="007E5B4F"/>
    <w:rsid w:val="007E5CE8"/>
    <w:rsid w:val="007E5F95"/>
    <w:rsid w:val="007E78A2"/>
    <w:rsid w:val="007E7FD8"/>
    <w:rsid w:val="007F05DA"/>
    <w:rsid w:val="007F06F9"/>
    <w:rsid w:val="007F18DB"/>
    <w:rsid w:val="007F2019"/>
    <w:rsid w:val="007F2427"/>
    <w:rsid w:val="007F2C23"/>
    <w:rsid w:val="007F2CBF"/>
    <w:rsid w:val="007F2FF1"/>
    <w:rsid w:val="007F3499"/>
    <w:rsid w:val="007F34C6"/>
    <w:rsid w:val="007F39E4"/>
    <w:rsid w:val="007F3A61"/>
    <w:rsid w:val="007F3F13"/>
    <w:rsid w:val="007F4AF0"/>
    <w:rsid w:val="007F567D"/>
    <w:rsid w:val="007F5705"/>
    <w:rsid w:val="007F58D0"/>
    <w:rsid w:val="007F5A93"/>
    <w:rsid w:val="007F5D6B"/>
    <w:rsid w:val="007F63EF"/>
    <w:rsid w:val="007F66BC"/>
    <w:rsid w:val="007F746A"/>
    <w:rsid w:val="007F7A21"/>
    <w:rsid w:val="007F7AA0"/>
    <w:rsid w:val="0080032C"/>
    <w:rsid w:val="00800E6B"/>
    <w:rsid w:val="008012E3"/>
    <w:rsid w:val="00801AD7"/>
    <w:rsid w:val="00801AD9"/>
    <w:rsid w:val="00802E79"/>
    <w:rsid w:val="00803615"/>
    <w:rsid w:val="00803C1C"/>
    <w:rsid w:val="00804051"/>
    <w:rsid w:val="008042D8"/>
    <w:rsid w:val="008046BE"/>
    <w:rsid w:val="00804FB0"/>
    <w:rsid w:val="00806EAC"/>
    <w:rsid w:val="008078A3"/>
    <w:rsid w:val="00807B2C"/>
    <w:rsid w:val="00810479"/>
    <w:rsid w:val="00810B3D"/>
    <w:rsid w:val="00810D1A"/>
    <w:rsid w:val="008117C9"/>
    <w:rsid w:val="00811857"/>
    <w:rsid w:val="00811D8F"/>
    <w:rsid w:val="00811F6F"/>
    <w:rsid w:val="008121A2"/>
    <w:rsid w:val="008122F4"/>
    <w:rsid w:val="00812945"/>
    <w:rsid w:val="00812DBE"/>
    <w:rsid w:val="008135C4"/>
    <w:rsid w:val="00813D7F"/>
    <w:rsid w:val="00813F0F"/>
    <w:rsid w:val="00813FCD"/>
    <w:rsid w:val="00814A76"/>
    <w:rsid w:val="008153C4"/>
    <w:rsid w:val="00815E53"/>
    <w:rsid w:val="00815EA2"/>
    <w:rsid w:val="008161B2"/>
    <w:rsid w:val="0081655D"/>
    <w:rsid w:val="00816847"/>
    <w:rsid w:val="00816936"/>
    <w:rsid w:val="00817157"/>
    <w:rsid w:val="0081768A"/>
    <w:rsid w:val="008204FB"/>
    <w:rsid w:val="00820A4F"/>
    <w:rsid w:val="0082167A"/>
    <w:rsid w:val="00821741"/>
    <w:rsid w:val="00821D4F"/>
    <w:rsid w:val="008225B8"/>
    <w:rsid w:val="00822A54"/>
    <w:rsid w:val="008230FE"/>
    <w:rsid w:val="00824955"/>
    <w:rsid w:val="00824B4A"/>
    <w:rsid w:val="00824FBE"/>
    <w:rsid w:val="00826679"/>
    <w:rsid w:val="00826DD6"/>
    <w:rsid w:val="00826DF1"/>
    <w:rsid w:val="00827135"/>
    <w:rsid w:val="0082779D"/>
    <w:rsid w:val="008308E2"/>
    <w:rsid w:val="0083127E"/>
    <w:rsid w:val="0083198E"/>
    <w:rsid w:val="00831A89"/>
    <w:rsid w:val="00831BA7"/>
    <w:rsid w:val="00831BAB"/>
    <w:rsid w:val="00832693"/>
    <w:rsid w:val="00832D02"/>
    <w:rsid w:val="008334E4"/>
    <w:rsid w:val="00834915"/>
    <w:rsid w:val="00834D56"/>
    <w:rsid w:val="0083510E"/>
    <w:rsid w:val="00835747"/>
    <w:rsid w:val="008358F6"/>
    <w:rsid w:val="00835BAA"/>
    <w:rsid w:val="00835D42"/>
    <w:rsid w:val="008360DC"/>
    <w:rsid w:val="008364AA"/>
    <w:rsid w:val="00836698"/>
    <w:rsid w:val="00836C54"/>
    <w:rsid w:val="00836DD8"/>
    <w:rsid w:val="008375AE"/>
    <w:rsid w:val="00837B2A"/>
    <w:rsid w:val="00837CBA"/>
    <w:rsid w:val="00837DC5"/>
    <w:rsid w:val="00837ED7"/>
    <w:rsid w:val="008409B1"/>
    <w:rsid w:val="00840BF4"/>
    <w:rsid w:val="008418E7"/>
    <w:rsid w:val="00842C6D"/>
    <w:rsid w:val="00842DA1"/>
    <w:rsid w:val="008438CE"/>
    <w:rsid w:val="008443AC"/>
    <w:rsid w:val="00844F5F"/>
    <w:rsid w:val="00846E97"/>
    <w:rsid w:val="00847302"/>
    <w:rsid w:val="0084738F"/>
    <w:rsid w:val="00850D4F"/>
    <w:rsid w:val="00851253"/>
    <w:rsid w:val="0085137C"/>
    <w:rsid w:val="00851822"/>
    <w:rsid w:val="0085277F"/>
    <w:rsid w:val="008528F0"/>
    <w:rsid w:val="00852AC1"/>
    <w:rsid w:val="00852F91"/>
    <w:rsid w:val="00853743"/>
    <w:rsid w:val="00853CA0"/>
    <w:rsid w:val="00854CF2"/>
    <w:rsid w:val="00854DBB"/>
    <w:rsid w:val="0085564A"/>
    <w:rsid w:val="00855763"/>
    <w:rsid w:val="00856062"/>
    <w:rsid w:val="00856633"/>
    <w:rsid w:val="008572D5"/>
    <w:rsid w:val="0085789E"/>
    <w:rsid w:val="00857DB2"/>
    <w:rsid w:val="0086009A"/>
    <w:rsid w:val="0086019B"/>
    <w:rsid w:val="0086173B"/>
    <w:rsid w:val="0086197A"/>
    <w:rsid w:val="00861B0A"/>
    <w:rsid w:val="00862AA7"/>
    <w:rsid w:val="00862CE2"/>
    <w:rsid w:val="00862E18"/>
    <w:rsid w:val="0086378B"/>
    <w:rsid w:val="008637F1"/>
    <w:rsid w:val="00863E10"/>
    <w:rsid w:val="008640AA"/>
    <w:rsid w:val="00864B60"/>
    <w:rsid w:val="008658DF"/>
    <w:rsid w:val="00866D0F"/>
    <w:rsid w:val="0086756C"/>
    <w:rsid w:val="008710AA"/>
    <w:rsid w:val="00871E2B"/>
    <w:rsid w:val="00873871"/>
    <w:rsid w:val="00873F3A"/>
    <w:rsid w:val="008748D2"/>
    <w:rsid w:val="008748FE"/>
    <w:rsid w:val="00874D9B"/>
    <w:rsid w:val="00874EB7"/>
    <w:rsid w:val="00875168"/>
    <w:rsid w:val="00875512"/>
    <w:rsid w:val="0087569C"/>
    <w:rsid w:val="00875F64"/>
    <w:rsid w:val="00876327"/>
    <w:rsid w:val="0087652F"/>
    <w:rsid w:val="008771EA"/>
    <w:rsid w:val="008774C2"/>
    <w:rsid w:val="00877563"/>
    <w:rsid w:val="008779B3"/>
    <w:rsid w:val="00880217"/>
    <w:rsid w:val="00880483"/>
    <w:rsid w:val="0088062D"/>
    <w:rsid w:val="00881028"/>
    <w:rsid w:val="00881B85"/>
    <w:rsid w:val="00881EE3"/>
    <w:rsid w:val="0088230F"/>
    <w:rsid w:val="00882CD0"/>
    <w:rsid w:val="008830EE"/>
    <w:rsid w:val="00883860"/>
    <w:rsid w:val="00883B61"/>
    <w:rsid w:val="00884986"/>
    <w:rsid w:val="00884CFF"/>
    <w:rsid w:val="00885198"/>
    <w:rsid w:val="00885431"/>
    <w:rsid w:val="00885499"/>
    <w:rsid w:val="00885AEB"/>
    <w:rsid w:val="00885D3A"/>
    <w:rsid w:val="00886337"/>
    <w:rsid w:val="00886A33"/>
    <w:rsid w:val="00886E34"/>
    <w:rsid w:val="0088708F"/>
    <w:rsid w:val="008873E0"/>
    <w:rsid w:val="00887CF8"/>
    <w:rsid w:val="00890128"/>
    <w:rsid w:val="00890A59"/>
    <w:rsid w:val="00891180"/>
    <w:rsid w:val="00891D0D"/>
    <w:rsid w:val="00891D36"/>
    <w:rsid w:val="0089274C"/>
    <w:rsid w:val="008927A7"/>
    <w:rsid w:val="00892B70"/>
    <w:rsid w:val="00892C9A"/>
    <w:rsid w:val="00892E38"/>
    <w:rsid w:val="00893A1D"/>
    <w:rsid w:val="00893BE7"/>
    <w:rsid w:val="00893CB1"/>
    <w:rsid w:val="0089417E"/>
    <w:rsid w:val="00894CBE"/>
    <w:rsid w:val="0089635D"/>
    <w:rsid w:val="008965D2"/>
    <w:rsid w:val="00896D50"/>
    <w:rsid w:val="0089736B"/>
    <w:rsid w:val="00897580"/>
    <w:rsid w:val="00897828"/>
    <w:rsid w:val="00897B29"/>
    <w:rsid w:val="00897F03"/>
    <w:rsid w:val="008A0F7D"/>
    <w:rsid w:val="008A1302"/>
    <w:rsid w:val="008A14DE"/>
    <w:rsid w:val="008A160E"/>
    <w:rsid w:val="008A1961"/>
    <w:rsid w:val="008A2624"/>
    <w:rsid w:val="008A2744"/>
    <w:rsid w:val="008A3849"/>
    <w:rsid w:val="008A49B3"/>
    <w:rsid w:val="008A4E58"/>
    <w:rsid w:val="008A5514"/>
    <w:rsid w:val="008A55B2"/>
    <w:rsid w:val="008A5E12"/>
    <w:rsid w:val="008A635D"/>
    <w:rsid w:val="008A6746"/>
    <w:rsid w:val="008A6E2D"/>
    <w:rsid w:val="008A742A"/>
    <w:rsid w:val="008A7664"/>
    <w:rsid w:val="008B06FB"/>
    <w:rsid w:val="008B0D5A"/>
    <w:rsid w:val="008B0E2C"/>
    <w:rsid w:val="008B130B"/>
    <w:rsid w:val="008B1AA7"/>
    <w:rsid w:val="008B1AD5"/>
    <w:rsid w:val="008B20B8"/>
    <w:rsid w:val="008B303B"/>
    <w:rsid w:val="008B31C0"/>
    <w:rsid w:val="008B37EE"/>
    <w:rsid w:val="008B3DD0"/>
    <w:rsid w:val="008B441B"/>
    <w:rsid w:val="008B47AB"/>
    <w:rsid w:val="008B488C"/>
    <w:rsid w:val="008B534E"/>
    <w:rsid w:val="008B5596"/>
    <w:rsid w:val="008B589D"/>
    <w:rsid w:val="008B5B36"/>
    <w:rsid w:val="008B5CB0"/>
    <w:rsid w:val="008B5D80"/>
    <w:rsid w:val="008B5EB2"/>
    <w:rsid w:val="008B5F93"/>
    <w:rsid w:val="008B69A7"/>
    <w:rsid w:val="008B6C82"/>
    <w:rsid w:val="008B7012"/>
    <w:rsid w:val="008B721C"/>
    <w:rsid w:val="008B7240"/>
    <w:rsid w:val="008B76D5"/>
    <w:rsid w:val="008B7A54"/>
    <w:rsid w:val="008B7A82"/>
    <w:rsid w:val="008C038C"/>
    <w:rsid w:val="008C0B8A"/>
    <w:rsid w:val="008C0D06"/>
    <w:rsid w:val="008C15C9"/>
    <w:rsid w:val="008C192E"/>
    <w:rsid w:val="008C1C50"/>
    <w:rsid w:val="008C2B1F"/>
    <w:rsid w:val="008C2C6A"/>
    <w:rsid w:val="008C310E"/>
    <w:rsid w:val="008C3512"/>
    <w:rsid w:val="008C3735"/>
    <w:rsid w:val="008C3BAE"/>
    <w:rsid w:val="008C3D62"/>
    <w:rsid w:val="008C3E70"/>
    <w:rsid w:val="008C458D"/>
    <w:rsid w:val="008C4864"/>
    <w:rsid w:val="008C4CE1"/>
    <w:rsid w:val="008C4D9A"/>
    <w:rsid w:val="008C5358"/>
    <w:rsid w:val="008C5D0C"/>
    <w:rsid w:val="008C66B1"/>
    <w:rsid w:val="008C6FD6"/>
    <w:rsid w:val="008C74DC"/>
    <w:rsid w:val="008C772E"/>
    <w:rsid w:val="008C7ABA"/>
    <w:rsid w:val="008D0326"/>
    <w:rsid w:val="008D0DCB"/>
    <w:rsid w:val="008D0F41"/>
    <w:rsid w:val="008D1706"/>
    <w:rsid w:val="008D17E5"/>
    <w:rsid w:val="008D303C"/>
    <w:rsid w:val="008D379E"/>
    <w:rsid w:val="008D3C19"/>
    <w:rsid w:val="008D407F"/>
    <w:rsid w:val="008D4485"/>
    <w:rsid w:val="008D468B"/>
    <w:rsid w:val="008D4E21"/>
    <w:rsid w:val="008D5259"/>
    <w:rsid w:val="008D5948"/>
    <w:rsid w:val="008D6705"/>
    <w:rsid w:val="008D69C9"/>
    <w:rsid w:val="008D6AA2"/>
    <w:rsid w:val="008D747E"/>
    <w:rsid w:val="008E014A"/>
    <w:rsid w:val="008E15F2"/>
    <w:rsid w:val="008E26D2"/>
    <w:rsid w:val="008E2A96"/>
    <w:rsid w:val="008E39C7"/>
    <w:rsid w:val="008E427C"/>
    <w:rsid w:val="008E491A"/>
    <w:rsid w:val="008E4C27"/>
    <w:rsid w:val="008E660F"/>
    <w:rsid w:val="008E681A"/>
    <w:rsid w:val="008E6ACF"/>
    <w:rsid w:val="008E6DFF"/>
    <w:rsid w:val="008E78E2"/>
    <w:rsid w:val="008F008F"/>
    <w:rsid w:val="008F02D0"/>
    <w:rsid w:val="008F0485"/>
    <w:rsid w:val="008F0DD2"/>
    <w:rsid w:val="008F118C"/>
    <w:rsid w:val="008F139B"/>
    <w:rsid w:val="008F2450"/>
    <w:rsid w:val="008F265E"/>
    <w:rsid w:val="008F35C3"/>
    <w:rsid w:val="008F3A62"/>
    <w:rsid w:val="008F4280"/>
    <w:rsid w:val="008F46A8"/>
    <w:rsid w:val="008F4710"/>
    <w:rsid w:val="008F5310"/>
    <w:rsid w:val="008F59CF"/>
    <w:rsid w:val="008F5B26"/>
    <w:rsid w:val="008F5BD8"/>
    <w:rsid w:val="008F6352"/>
    <w:rsid w:val="008F6CF1"/>
    <w:rsid w:val="008F70CA"/>
    <w:rsid w:val="008F733B"/>
    <w:rsid w:val="008F776B"/>
    <w:rsid w:val="008F7A27"/>
    <w:rsid w:val="008F7D50"/>
    <w:rsid w:val="009008E3"/>
    <w:rsid w:val="009009C2"/>
    <w:rsid w:val="00900F49"/>
    <w:rsid w:val="009010B4"/>
    <w:rsid w:val="009011D5"/>
    <w:rsid w:val="00901318"/>
    <w:rsid w:val="00901E45"/>
    <w:rsid w:val="00903165"/>
    <w:rsid w:val="00903167"/>
    <w:rsid w:val="00904273"/>
    <w:rsid w:val="009042BF"/>
    <w:rsid w:val="00904EE8"/>
    <w:rsid w:val="00905856"/>
    <w:rsid w:val="009058CB"/>
    <w:rsid w:val="00905C74"/>
    <w:rsid w:val="00905FE4"/>
    <w:rsid w:val="00906501"/>
    <w:rsid w:val="0090651E"/>
    <w:rsid w:val="00906B32"/>
    <w:rsid w:val="00906F51"/>
    <w:rsid w:val="0090731E"/>
    <w:rsid w:val="00907742"/>
    <w:rsid w:val="009100AD"/>
    <w:rsid w:val="00910A06"/>
    <w:rsid w:val="00910B9E"/>
    <w:rsid w:val="0091123A"/>
    <w:rsid w:val="0091178D"/>
    <w:rsid w:val="00911B2C"/>
    <w:rsid w:val="00911F6B"/>
    <w:rsid w:val="00912F1E"/>
    <w:rsid w:val="009133A2"/>
    <w:rsid w:val="00913927"/>
    <w:rsid w:val="00914960"/>
    <w:rsid w:val="00914AEA"/>
    <w:rsid w:val="00915401"/>
    <w:rsid w:val="00915CAF"/>
    <w:rsid w:val="00916945"/>
    <w:rsid w:val="00916DC0"/>
    <w:rsid w:val="00916EF5"/>
    <w:rsid w:val="0091731F"/>
    <w:rsid w:val="009177DE"/>
    <w:rsid w:val="009203E8"/>
    <w:rsid w:val="00920B81"/>
    <w:rsid w:val="0092107F"/>
    <w:rsid w:val="0092111F"/>
    <w:rsid w:val="009217E7"/>
    <w:rsid w:val="0092180E"/>
    <w:rsid w:val="009223BA"/>
    <w:rsid w:val="00922BFF"/>
    <w:rsid w:val="0092351F"/>
    <w:rsid w:val="009245D5"/>
    <w:rsid w:val="00924CAF"/>
    <w:rsid w:val="00925703"/>
    <w:rsid w:val="009257C8"/>
    <w:rsid w:val="00926482"/>
    <w:rsid w:val="0092663E"/>
    <w:rsid w:val="00926917"/>
    <w:rsid w:val="009269CF"/>
    <w:rsid w:val="009272E5"/>
    <w:rsid w:val="009273F8"/>
    <w:rsid w:val="009275B0"/>
    <w:rsid w:val="00927A88"/>
    <w:rsid w:val="009305EF"/>
    <w:rsid w:val="00930E57"/>
    <w:rsid w:val="00930FD4"/>
    <w:rsid w:val="009314FE"/>
    <w:rsid w:val="0093204C"/>
    <w:rsid w:val="00932165"/>
    <w:rsid w:val="00932D48"/>
    <w:rsid w:val="0093314E"/>
    <w:rsid w:val="00933181"/>
    <w:rsid w:val="009336ED"/>
    <w:rsid w:val="00933740"/>
    <w:rsid w:val="0093426A"/>
    <w:rsid w:val="009352B0"/>
    <w:rsid w:val="009358B1"/>
    <w:rsid w:val="00935BA9"/>
    <w:rsid w:val="0093715C"/>
    <w:rsid w:val="00937F0A"/>
    <w:rsid w:val="00940303"/>
    <w:rsid w:val="00940535"/>
    <w:rsid w:val="00940804"/>
    <w:rsid w:val="00941493"/>
    <w:rsid w:val="00941BC7"/>
    <w:rsid w:val="00941FF5"/>
    <w:rsid w:val="009421E8"/>
    <w:rsid w:val="009429BB"/>
    <w:rsid w:val="009447BB"/>
    <w:rsid w:val="00944C1B"/>
    <w:rsid w:val="009450F6"/>
    <w:rsid w:val="00945114"/>
    <w:rsid w:val="00945A94"/>
    <w:rsid w:val="00945A97"/>
    <w:rsid w:val="00946DAD"/>
    <w:rsid w:val="00947F1A"/>
    <w:rsid w:val="009500D6"/>
    <w:rsid w:val="00950561"/>
    <w:rsid w:val="00950E0B"/>
    <w:rsid w:val="0095148A"/>
    <w:rsid w:val="00951B1C"/>
    <w:rsid w:val="009524D2"/>
    <w:rsid w:val="00953300"/>
    <w:rsid w:val="00954063"/>
    <w:rsid w:val="00954495"/>
    <w:rsid w:val="00954CD9"/>
    <w:rsid w:val="009550A9"/>
    <w:rsid w:val="00955C64"/>
    <w:rsid w:val="00955EB2"/>
    <w:rsid w:val="00955F6E"/>
    <w:rsid w:val="0095634E"/>
    <w:rsid w:val="009566DB"/>
    <w:rsid w:val="00956A15"/>
    <w:rsid w:val="00956D74"/>
    <w:rsid w:val="00956F2F"/>
    <w:rsid w:val="00957593"/>
    <w:rsid w:val="009577CB"/>
    <w:rsid w:val="00957E85"/>
    <w:rsid w:val="0096053F"/>
    <w:rsid w:val="0096159D"/>
    <w:rsid w:val="00963667"/>
    <w:rsid w:val="009638C9"/>
    <w:rsid w:val="00963C43"/>
    <w:rsid w:val="00964437"/>
    <w:rsid w:val="009644AD"/>
    <w:rsid w:val="00964655"/>
    <w:rsid w:val="00964678"/>
    <w:rsid w:val="00965043"/>
    <w:rsid w:val="0096598B"/>
    <w:rsid w:val="00965998"/>
    <w:rsid w:val="00965C79"/>
    <w:rsid w:val="009661C8"/>
    <w:rsid w:val="00966AB3"/>
    <w:rsid w:val="009671E2"/>
    <w:rsid w:val="00967926"/>
    <w:rsid w:val="00967E18"/>
    <w:rsid w:val="00967FF8"/>
    <w:rsid w:val="009702D8"/>
    <w:rsid w:val="00971809"/>
    <w:rsid w:val="00971996"/>
    <w:rsid w:val="00971D1C"/>
    <w:rsid w:val="00971D99"/>
    <w:rsid w:val="00971D9F"/>
    <w:rsid w:val="0097273E"/>
    <w:rsid w:val="00972E1B"/>
    <w:rsid w:val="009730C5"/>
    <w:rsid w:val="00973AE4"/>
    <w:rsid w:val="00973BD2"/>
    <w:rsid w:val="00974058"/>
    <w:rsid w:val="00974329"/>
    <w:rsid w:val="00974584"/>
    <w:rsid w:val="009747DD"/>
    <w:rsid w:val="00975095"/>
    <w:rsid w:val="009755C8"/>
    <w:rsid w:val="009757AA"/>
    <w:rsid w:val="00976358"/>
    <w:rsid w:val="00976686"/>
    <w:rsid w:val="009769C6"/>
    <w:rsid w:val="00976E2E"/>
    <w:rsid w:val="00977149"/>
    <w:rsid w:val="009805D8"/>
    <w:rsid w:val="00981B37"/>
    <w:rsid w:val="00981D6D"/>
    <w:rsid w:val="00982821"/>
    <w:rsid w:val="009829BC"/>
    <w:rsid w:val="00982B16"/>
    <w:rsid w:val="00982CE3"/>
    <w:rsid w:val="00982FA9"/>
    <w:rsid w:val="0098316F"/>
    <w:rsid w:val="009841E5"/>
    <w:rsid w:val="009846CF"/>
    <w:rsid w:val="00984793"/>
    <w:rsid w:val="00984B94"/>
    <w:rsid w:val="00984F1B"/>
    <w:rsid w:val="0098516B"/>
    <w:rsid w:val="0098545B"/>
    <w:rsid w:val="009860F4"/>
    <w:rsid w:val="009868D5"/>
    <w:rsid w:val="00986DEC"/>
    <w:rsid w:val="0098723F"/>
    <w:rsid w:val="009879D5"/>
    <w:rsid w:val="00990468"/>
    <w:rsid w:val="009908BB"/>
    <w:rsid w:val="009908FD"/>
    <w:rsid w:val="00990CD8"/>
    <w:rsid w:val="0099119C"/>
    <w:rsid w:val="009915DF"/>
    <w:rsid w:val="00991797"/>
    <w:rsid w:val="0099188A"/>
    <w:rsid w:val="00991AA1"/>
    <w:rsid w:val="00992719"/>
    <w:rsid w:val="00992CDC"/>
    <w:rsid w:val="009934D7"/>
    <w:rsid w:val="009939C1"/>
    <w:rsid w:val="00994088"/>
    <w:rsid w:val="0099506F"/>
    <w:rsid w:val="00995FB1"/>
    <w:rsid w:val="00996652"/>
    <w:rsid w:val="009966C6"/>
    <w:rsid w:val="00996B69"/>
    <w:rsid w:val="009971CA"/>
    <w:rsid w:val="0099754C"/>
    <w:rsid w:val="00997550"/>
    <w:rsid w:val="009A00E2"/>
    <w:rsid w:val="009A0231"/>
    <w:rsid w:val="009A0391"/>
    <w:rsid w:val="009A0D12"/>
    <w:rsid w:val="009A1544"/>
    <w:rsid w:val="009A17B3"/>
    <w:rsid w:val="009A1A71"/>
    <w:rsid w:val="009A2A6A"/>
    <w:rsid w:val="009A2BB5"/>
    <w:rsid w:val="009A2D4A"/>
    <w:rsid w:val="009A2EE0"/>
    <w:rsid w:val="009A3073"/>
    <w:rsid w:val="009A3536"/>
    <w:rsid w:val="009A4376"/>
    <w:rsid w:val="009A46A8"/>
    <w:rsid w:val="009A4CB2"/>
    <w:rsid w:val="009A53C5"/>
    <w:rsid w:val="009A5A89"/>
    <w:rsid w:val="009A5BA7"/>
    <w:rsid w:val="009A64FE"/>
    <w:rsid w:val="009A6901"/>
    <w:rsid w:val="009A7051"/>
    <w:rsid w:val="009A73C1"/>
    <w:rsid w:val="009A7D0D"/>
    <w:rsid w:val="009B0117"/>
    <w:rsid w:val="009B0C18"/>
    <w:rsid w:val="009B115D"/>
    <w:rsid w:val="009B1EA1"/>
    <w:rsid w:val="009B278C"/>
    <w:rsid w:val="009B4160"/>
    <w:rsid w:val="009B4185"/>
    <w:rsid w:val="009B4B4F"/>
    <w:rsid w:val="009B501A"/>
    <w:rsid w:val="009B5036"/>
    <w:rsid w:val="009B5209"/>
    <w:rsid w:val="009B52E9"/>
    <w:rsid w:val="009B645D"/>
    <w:rsid w:val="009B6C3F"/>
    <w:rsid w:val="009B6CA7"/>
    <w:rsid w:val="009B6FBD"/>
    <w:rsid w:val="009B714A"/>
    <w:rsid w:val="009B7478"/>
    <w:rsid w:val="009B7853"/>
    <w:rsid w:val="009B7926"/>
    <w:rsid w:val="009C0087"/>
    <w:rsid w:val="009C0500"/>
    <w:rsid w:val="009C0B44"/>
    <w:rsid w:val="009C124B"/>
    <w:rsid w:val="009C1FC6"/>
    <w:rsid w:val="009C22C1"/>
    <w:rsid w:val="009C29D4"/>
    <w:rsid w:val="009C2AA3"/>
    <w:rsid w:val="009C2D3B"/>
    <w:rsid w:val="009C335B"/>
    <w:rsid w:val="009C34C7"/>
    <w:rsid w:val="009C3BA9"/>
    <w:rsid w:val="009C408E"/>
    <w:rsid w:val="009C4519"/>
    <w:rsid w:val="009C453B"/>
    <w:rsid w:val="009C4893"/>
    <w:rsid w:val="009C4C28"/>
    <w:rsid w:val="009C4D4A"/>
    <w:rsid w:val="009C5023"/>
    <w:rsid w:val="009C517D"/>
    <w:rsid w:val="009C524B"/>
    <w:rsid w:val="009C5D5F"/>
    <w:rsid w:val="009C6672"/>
    <w:rsid w:val="009C66E2"/>
    <w:rsid w:val="009C6C2D"/>
    <w:rsid w:val="009C6DD8"/>
    <w:rsid w:val="009C75E6"/>
    <w:rsid w:val="009C7CE4"/>
    <w:rsid w:val="009D16F0"/>
    <w:rsid w:val="009D1866"/>
    <w:rsid w:val="009D1B78"/>
    <w:rsid w:val="009D2BEF"/>
    <w:rsid w:val="009D2C73"/>
    <w:rsid w:val="009D3083"/>
    <w:rsid w:val="009D3155"/>
    <w:rsid w:val="009D33BE"/>
    <w:rsid w:val="009D4860"/>
    <w:rsid w:val="009D4C35"/>
    <w:rsid w:val="009D5AA2"/>
    <w:rsid w:val="009D6822"/>
    <w:rsid w:val="009D6AC2"/>
    <w:rsid w:val="009D706B"/>
    <w:rsid w:val="009D71BF"/>
    <w:rsid w:val="009D7364"/>
    <w:rsid w:val="009D7657"/>
    <w:rsid w:val="009D7AFC"/>
    <w:rsid w:val="009D7B01"/>
    <w:rsid w:val="009D7EF1"/>
    <w:rsid w:val="009E08EC"/>
    <w:rsid w:val="009E0DED"/>
    <w:rsid w:val="009E0F48"/>
    <w:rsid w:val="009E11BF"/>
    <w:rsid w:val="009E2085"/>
    <w:rsid w:val="009E259F"/>
    <w:rsid w:val="009E2F85"/>
    <w:rsid w:val="009E398A"/>
    <w:rsid w:val="009E3A4B"/>
    <w:rsid w:val="009E3D83"/>
    <w:rsid w:val="009E40B8"/>
    <w:rsid w:val="009E40DA"/>
    <w:rsid w:val="009E52FC"/>
    <w:rsid w:val="009E5891"/>
    <w:rsid w:val="009E5A6E"/>
    <w:rsid w:val="009E5A97"/>
    <w:rsid w:val="009E5F82"/>
    <w:rsid w:val="009E610D"/>
    <w:rsid w:val="009E6293"/>
    <w:rsid w:val="009E6376"/>
    <w:rsid w:val="009E684E"/>
    <w:rsid w:val="009E69D1"/>
    <w:rsid w:val="009E6C40"/>
    <w:rsid w:val="009E7409"/>
    <w:rsid w:val="009E7925"/>
    <w:rsid w:val="009E7B57"/>
    <w:rsid w:val="009F06EE"/>
    <w:rsid w:val="009F0EBE"/>
    <w:rsid w:val="009F15CB"/>
    <w:rsid w:val="009F1622"/>
    <w:rsid w:val="009F1A0A"/>
    <w:rsid w:val="009F2322"/>
    <w:rsid w:val="009F27CA"/>
    <w:rsid w:val="009F2B2A"/>
    <w:rsid w:val="009F2F23"/>
    <w:rsid w:val="009F323A"/>
    <w:rsid w:val="009F349E"/>
    <w:rsid w:val="009F34C2"/>
    <w:rsid w:val="009F3625"/>
    <w:rsid w:val="009F3852"/>
    <w:rsid w:val="009F3951"/>
    <w:rsid w:val="009F39E6"/>
    <w:rsid w:val="009F3F5F"/>
    <w:rsid w:val="009F499B"/>
    <w:rsid w:val="009F4D2E"/>
    <w:rsid w:val="009F539A"/>
    <w:rsid w:val="009F5D4C"/>
    <w:rsid w:val="009F5EA4"/>
    <w:rsid w:val="009F633C"/>
    <w:rsid w:val="009F637B"/>
    <w:rsid w:val="009F65AB"/>
    <w:rsid w:val="009F6888"/>
    <w:rsid w:val="009F77C6"/>
    <w:rsid w:val="00A0134A"/>
    <w:rsid w:val="00A017AF"/>
    <w:rsid w:val="00A01DC4"/>
    <w:rsid w:val="00A01E39"/>
    <w:rsid w:val="00A01FFE"/>
    <w:rsid w:val="00A02590"/>
    <w:rsid w:val="00A03034"/>
    <w:rsid w:val="00A03AB9"/>
    <w:rsid w:val="00A04420"/>
    <w:rsid w:val="00A0461C"/>
    <w:rsid w:val="00A05302"/>
    <w:rsid w:val="00A055C9"/>
    <w:rsid w:val="00A06143"/>
    <w:rsid w:val="00A0618E"/>
    <w:rsid w:val="00A067B9"/>
    <w:rsid w:val="00A06A62"/>
    <w:rsid w:val="00A06C26"/>
    <w:rsid w:val="00A07269"/>
    <w:rsid w:val="00A100CA"/>
    <w:rsid w:val="00A10E75"/>
    <w:rsid w:val="00A11010"/>
    <w:rsid w:val="00A111E1"/>
    <w:rsid w:val="00A1131E"/>
    <w:rsid w:val="00A1153F"/>
    <w:rsid w:val="00A11570"/>
    <w:rsid w:val="00A11986"/>
    <w:rsid w:val="00A11F34"/>
    <w:rsid w:val="00A120C1"/>
    <w:rsid w:val="00A12EED"/>
    <w:rsid w:val="00A13763"/>
    <w:rsid w:val="00A13C15"/>
    <w:rsid w:val="00A13DE7"/>
    <w:rsid w:val="00A13F8A"/>
    <w:rsid w:val="00A143F5"/>
    <w:rsid w:val="00A14E71"/>
    <w:rsid w:val="00A154B3"/>
    <w:rsid w:val="00A1668F"/>
    <w:rsid w:val="00A17177"/>
    <w:rsid w:val="00A17634"/>
    <w:rsid w:val="00A176AB"/>
    <w:rsid w:val="00A17BA8"/>
    <w:rsid w:val="00A17D32"/>
    <w:rsid w:val="00A20C24"/>
    <w:rsid w:val="00A20EF1"/>
    <w:rsid w:val="00A21243"/>
    <w:rsid w:val="00A21654"/>
    <w:rsid w:val="00A21A55"/>
    <w:rsid w:val="00A220D1"/>
    <w:rsid w:val="00A22D2D"/>
    <w:rsid w:val="00A22DC2"/>
    <w:rsid w:val="00A230D7"/>
    <w:rsid w:val="00A232C2"/>
    <w:rsid w:val="00A23FAD"/>
    <w:rsid w:val="00A240B2"/>
    <w:rsid w:val="00A248F0"/>
    <w:rsid w:val="00A248F4"/>
    <w:rsid w:val="00A24982"/>
    <w:rsid w:val="00A24F61"/>
    <w:rsid w:val="00A25AB9"/>
    <w:rsid w:val="00A261A3"/>
    <w:rsid w:val="00A264B0"/>
    <w:rsid w:val="00A27B12"/>
    <w:rsid w:val="00A27CC9"/>
    <w:rsid w:val="00A27CE2"/>
    <w:rsid w:val="00A27EBB"/>
    <w:rsid w:val="00A300CE"/>
    <w:rsid w:val="00A305F9"/>
    <w:rsid w:val="00A3062F"/>
    <w:rsid w:val="00A30B17"/>
    <w:rsid w:val="00A30F06"/>
    <w:rsid w:val="00A3184F"/>
    <w:rsid w:val="00A31F3D"/>
    <w:rsid w:val="00A323D6"/>
    <w:rsid w:val="00A32A82"/>
    <w:rsid w:val="00A33318"/>
    <w:rsid w:val="00A334B9"/>
    <w:rsid w:val="00A3378C"/>
    <w:rsid w:val="00A33903"/>
    <w:rsid w:val="00A339A1"/>
    <w:rsid w:val="00A3413B"/>
    <w:rsid w:val="00A34CE4"/>
    <w:rsid w:val="00A34D1A"/>
    <w:rsid w:val="00A35258"/>
    <w:rsid w:val="00A353F2"/>
    <w:rsid w:val="00A36686"/>
    <w:rsid w:val="00A367F3"/>
    <w:rsid w:val="00A36AF4"/>
    <w:rsid w:val="00A36B0A"/>
    <w:rsid w:val="00A3751A"/>
    <w:rsid w:val="00A37A24"/>
    <w:rsid w:val="00A4036A"/>
    <w:rsid w:val="00A40A5B"/>
    <w:rsid w:val="00A4159D"/>
    <w:rsid w:val="00A418C1"/>
    <w:rsid w:val="00A41C3A"/>
    <w:rsid w:val="00A41D33"/>
    <w:rsid w:val="00A42377"/>
    <w:rsid w:val="00A42C63"/>
    <w:rsid w:val="00A42D1E"/>
    <w:rsid w:val="00A42F1A"/>
    <w:rsid w:val="00A44F11"/>
    <w:rsid w:val="00A4519E"/>
    <w:rsid w:val="00A45721"/>
    <w:rsid w:val="00A4598F"/>
    <w:rsid w:val="00A45B89"/>
    <w:rsid w:val="00A46294"/>
    <w:rsid w:val="00A46B53"/>
    <w:rsid w:val="00A46ECF"/>
    <w:rsid w:val="00A47619"/>
    <w:rsid w:val="00A50243"/>
    <w:rsid w:val="00A50264"/>
    <w:rsid w:val="00A503DF"/>
    <w:rsid w:val="00A519CE"/>
    <w:rsid w:val="00A52C0E"/>
    <w:rsid w:val="00A52D34"/>
    <w:rsid w:val="00A530AA"/>
    <w:rsid w:val="00A53BBB"/>
    <w:rsid w:val="00A53D1D"/>
    <w:rsid w:val="00A53DB4"/>
    <w:rsid w:val="00A54E83"/>
    <w:rsid w:val="00A54FDD"/>
    <w:rsid w:val="00A550C1"/>
    <w:rsid w:val="00A56713"/>
    <w:rsid w:val="00A605FC"/>
    <w:rsid w:val="00A60925"/>
    <w:rsid w:val="00A60CCC"/>
    <w:rsid w:val="00A60D8A"/>
    <w:rsid w:val="00A60FD3"/>
    <w:rsid w:val="00A61195"/>
    <w:rsid w:val="00A6211E"/>
    <w:rsid w:val="00A627F9"/>
    <w:rsid w:val="00A62E4C"/>
    <w:rsid w:val="00A64314"/>
    <w:rsid w:val="00A64372"/>
    <w:rsid w:val="00A64C1A"/>
    <w:rsid w:val="00A650BB"/>
    <w:rsid w:val="00A65300"/>
    <w:rsid w:val="00A65E41"/>
    <w:rsid w:val="00A663BD"/>
    <w:rsid w:val="00A668D8"/>
    <w:rsid w:val="00A66AD6"/>
    <w:rsid w:val="00A67310"/>
    <w:rsid w:val="00A6748D"/>
    <w:rsid w:val="00A67C8C"/>
    <w:rsid w:val="00A67E47"/>
    <w:rsid w:val="00A7017D"/>
    <w:rsid w:val="00A711BE"/>
    <w:rsid w:val="00A711FA"/>
    <w:rsid w:val="00A71561"/>
    <w:rsid w:val="00A721D2"/>
    <w:rsid w:val="00A725C2"/>
    <w:rsid w:val="00A727AC"/>
    <w:rsid w:val="00A734E0"/>
    <w:rsid w:val="00A7364A"/>
    <w:rsid w:val="00A737B3"/>
    <w:rsid w:val="00A73E6D"/>
    <w:rsid w:val="00A73F07"/>
    <w:rsid w:val="00A74856"/>
    <w:rsid w:val="00A75243"/>
    <w:rsid w:val="00A75BCE"/>
    <w:rsid w:val="00A75CF0"/>
    <w:rsid w:val="00A75FFF"/>
    <w:rsid w:val="00A768CE"/>
    <w:rsid w:val="00A7706B"/>
    <w:rsid w:val="00A7707D"/>
    <w:rsid w:val="00A77457"/>
    <w:rsid w:val="00A775A9"/>
    <w:rsid w:val="00A77E50"/>
    <w:rsid w:val="00A812AC"/>
    <w:rsid w:val="00A81467"/>
    <w:rsid w:val="00A81866"/>
    <w:rsid w:val="00A822D2"/>
    <w:rsid w:val="00A82997"/>
    <w:rsid w:val="00A82F81"/>
    <w:rsid w:val="00A83811"/>
    <w:rsid w:val="00A83F4A"/>
    <w:rsid w:val="00A844FE"/>
    <w:rsid w:val="00A85DE1"/>
    <w:rsid w:val="00A865C9"/>
    <w:rsid w:val="00A867FC"/>
    <w:rsid w:val="00A90182"/>
    <w:rsid w:val="00A90201"/>
    <w:rsid w:val="00A90403"/>
    <w:rsid w:val="00A9046D"/>
    <w:rsid w:val="00A90C99"/>
    <w:rsid w:val="00A91792"/>
    <w:rsid w:val="00A91CAD"/>
    <w:rsid w:val="00A92753"/>
    <w:rsid w:val="00A9288B"/>
    <w:rsid w:val="00A92A39"/>
    <w:rsid w:val="00A92B84"/>
    <w:rsid w:val="00A92D3D"/>
    <w:rsid w:val="00A93061"/>
    <w:rsid w:val="00A932C7"/>
    <w:rsid w:val="00A9432A"/>
    <w:rsid w:val="00A955A1"/>
    <w:rsid w:val="00A955B0"/>
    <w:rsid w:val="00A956AC"/>
    <w:rsid w:val="00A95B7B"/>
    <w:rsid w:val="00A95DE4"/>
    <w:rsid w:val="00A96571"/>
    <w:rsid w:val="00A965A7"/>
    <w:rsid w:val="00A971C1"/>
    <w:rsid w:val="00A97F14"/>
    <w:rsid w:val="00A97F67"/>
    <w:rsid w:val="00AA0C5F"/>
    <w:rsid w:val="00AA1652"/>
    <w:rsid w:val="00AA1695"/>
    <w:rsid w:val="00AA1B65"/>
    <w:rsid w:val="00AA1F64"/>
    <w:rsid w:val="00AA2398"/>
    <w:rsid w:val="00AA2448"/>
    <w:rsid w:val="00AA2526"/>
    <w:rsid w:val="00AA2B82"/>
    <w:rsid w:val="00AA2E60"/>
    <w:rsid w:val="00AA36EB"/>
    <w:rsid w:val="00AA3930"/>
    <w:rsid w:val="00AA3C11"/>
    <w:rsid w:val="00AA3F51"/>
    <w:rsid w:val="00AA4236"/>
    <w:rsid w:val="00AA4CDC"/>
    <w:rsid w:val="00AA5237"/>
    <w:rsid w:val="00AA5F06"/>
    <w:rsid w:val="00AA61D2"/>
    <w:rsid w:val="00AA6540"/>
    <w:rsid w:val="00AA6B0A"/>
    <w:rsid w:val="00AA6CB4"/>
    <w:rsid w:val="00AA6EE4"/>
    <w:rsid w:val="00AA702D"/>
    <w:rsid w:val="00AB04F4"/>
    <w:rsid w:val="00AB0E12"/>
    <w:rsid w:val="00AB1780"/>
    <w:rsid w:val="00AB19E6"/>
    <w:rsid w:val="00AB1B52"/>
    <w:rsid w:val="00AB1E31"/>
    <w:rsid w:val="00AB2625"/>
    <w:rsid w:val="00AB26B4"/>
    <w:rsid w:val="00AB2FCF"/>
    <w:rsid w:val="00AB302C"/>
    <w:rsid w:val="00AB376B"/>
    <w:rsid w:val="00AB3A45"/>
    <w:rsid w:val="00AB3B04"/>
    <w:rsid w:val="00AB3D20"/>
    <w:rsid w:val="00AB4114"/>
    <w:rsid w:val="00AB4C12"/>
    <w:rsid w:val="00AB4E30"/>
    <w:rsid w:val="00AB576E"/>
    <w:rsid w:val="00AB59E8"/>
    <w:rsid w:val="00AB666C"/>
    <w:rsid w:val="00AB6B88"/>
    <w:rsid w:val="00AB75D5"/>
    <w:rsid w:val="00AB7ACD"/>
    <w:rsid w:val="00AC1698"/>
    <w:rsid w:val="00AC18B2"/>
    <w:rsid w:val="00AC19A3"/>
    <w:rsid w:val="00AC1DF7"/>
    <w:rsid w:val="00AC207A"/>
    <w:rsid w:val="00AC253F"/>
    <w:rsid w:val="00AC2803"/>
    <w:rsid w:val="00AC29F0"/>
    <w:rsid w:val="00AC33DF"/>
    <w:rsid w:val="00AC3A93"/>
    <w:rsid w:val="00AC425B"/>
    <w:rsid w:val="00AC45EB"/>
    <w:rsid w:val="00AC4B46"/>
    <w:rsid w:val="00AC51B2"/>
    <w:rsid w:val="00AC52A0"/>
    <w:rsid w:val="00AC55AB"/>
    <w:rsid w:val="00AC565D"/>
    <w:rsid w:val="00AC5709"/>
    <w:rsid w:val="00AC5BB4"/>
    <w:rsid w:val="00AC5EC3"/>
    <w:rsid w:val="00AC6129"/>
    <w:rsid w:val="00AC66B7"/>
    <w:rsid w:val="00AC66C3"/>
    <w:rsid w:val="00AC7E1A"/>
    <w:rsid w:val="00AD0676"/>
    <w:rsid w:val="00AD10A2"/>
    <w:rsid w:val="00AD1499"/>
    <w:rsid w:val="00AD178E"/>
    <w:rsid w:val="00AD2AE5"/>
    <w:rsid w:val="00AD3DFA"/>
    <w:rsid w:val="00AD474D"/>
    <w:rsid w:val="00AD49C9"/>
    <w:rsid w:val="00AD4D6F"/>
    <w:rsid w:val="00AD4E06"/>
    <w:rsid w:val="00AD5704"/>
    <w:rsid w:val="00AD5D2B"/>
    <w:rsid w:val="00AD6CA1"/>
    <w:rsid w:val="00AD6CD7"/>
    <w:rsid w:val="00AD7672"/>
    <w:rsid w:val="00AD7DAB"/>
    <w:rsid w:val="00AE0440"/>
    <w:rsid w:val="00AE090C"/>
    <w:rsid w:val="00AE113F"/>
    <w:rsid w:val="00AE1163"/>
    <w:rsid w:val="00AE1531"/>
    <w:rsid w:val="00AE17B2"/>
    <w:rsid w:val="00AE1D2E"/>
    <w:rsid w:val="00AE1ED0"/>
    <w:rsid w:val="00AE23A6"/>
    <w:rsid w:val="00AE25B4"/>
    <w:rsid w:val="00AE318E"/>
    <w:rsid w:val="00AE3883"/>
    <w:rsid w:val="00AE3B0A"/>
    <w:rsid w:val="00AE3E7E"/>
    <w:rsid w:val="00AE4D82"/>
    <w:rsid w:val="00AE52B2"/>
    <w:rsid w:val="00AE6DD6"/>
    <w:rsid w:val="00AE74A0"/>
    <w:rsid w:val="00AE753E"/>
    <w:rsid w:val="00AE7C6B"/>
    <w:rsid w:val="00AF03C5"/>
    <w:rsid w:val="00AF03EE"/>
    <w:rsid w:val="00AF1384"/>
    <w:rsid w:val="00AF1681"/>
    <w:rsid w:val="00AF2087"/>
    <w:rsid w:val="00AF2522"/>
    <w:rsid w:val="00AF2F87"/>
    <w:rsid w:val="00AF3081"/>
    <w:rsid w:val="00AF37F5"/>
    <w:rsid w:val="00AF3FFB"/>
    <w:rsid w:val="00AF440F"/>
    <w:rsid w:val="00AF48F0"/>
    <w:rsid w:val="00AF4A18"/>
    <w:rsid w:val="00AF6315"/>
    <w:rsid w:val="00AF647B"/>
    <w:rsid w:val="00AF69A5"/>
    <w:rsid w:val="00AF69F9"/>
    <w:rsid w:val="00AF6CA4"/>
    <w:rsid w:val="00AF6F4B"/>
    <w:rsid w:val="00AF7097"/>
    <w:rsid w:val="00AF732B"/>
    <w:rsid w:val="00AF7956"/>
    <w:rsid w:val="00B00520"/>
    <w:rsid w:val="00B006ED"/>
    <w:rsid w:val="00B00A60"/>
    <w:rsid w:val="00B0150B"/>
    <w:rsid w:val="00B0173C"/>
    <w:rsid w:val="00B02A3D"/>
    <w:rsid w:val="00B02DF2"/>
    <w:rsid w:val="00B03255"/>
    <w:rsid w:val="00B0327E"/>
    <w:rsid w:val="00B03E3F"/>
    <w:rsid w:val="00B055B5"/>
    <w:rsid w:val="00B05ADC"/>
    <w:rsid w:val="00B05D6B"/>
    <w:rsid w:val="00B05D8B"/>
    <w:rsid w:val="00B05DAF"/>
    <w:rsid w:val="00B0601C"/>
    <w:rsid w:val="00B069FF"/>
    <w:rsid w:val="00B07F61"/>
    <w:rsid w:val="00B07FC3"/>
    <w:rsid w:val="00B100FD"/>
    <w:rsid w:val="00B101F1"/>
    <w:rsid w:val="00B10E72"/>
    <w:rsid w:val="00B10F89"/>
    <w:rsid w:val="00B111B3"/>
    <w:rsid w:val="00B11898"/>
    <w:rsid w:val="00B11944"/>
    <w:rsid w:val="00B12424"/>
    <w:rsid w:val="00B1260D"/>
    <w:rsid w:val="00B127BB"/>
    <w:rsid w:val="00B130D0"/>
    <w:rsid w:val="00B13112"/>
    <w:rsid w:val="00B13327"/>
    <w:rsid w:val="00B13EB1"/>
    <w:rsid w:val="00B13FC1"/>
    <w:rsid w:val="00B1448A"/>
    <w:rsid w:val="00B15489"/>
    <w:rsid w:val="00B1619E"/>
    <w:rsid w:val="00B16773"/>
    <w:rsid w:val="00B168E1"/>
    <w:rsid w:val="00B16AAD"/>
    <w:rsid w:val="00B16E53"/>
    <w:rsid w:val="00B16FB4"/>
    <w:rsid w:val="00B20E0F"/>
    <w:rsid w:val="00B2137F"/>
    <w:rsid w:val="00B21C14"/>
    <w:rsid w:val="00B21CC1"/>
    <w:rsid w:val="00B2230C"/>
    <w:rsid w:val="00B23A66"/>
    <w:rsid w:val="00B2434A"/>
    <w:rsid w:val="00B25082"/>
    <w:rsid w:val="00B2518F"/>
    <w:rsid w:val="00B25EF7"/>
    <w:rsid w:val="00B26224"/>
    <w:rsid w:val="00B264BB"/>
    <w:rsid w:val="00B268FC"/>
    <w:rsid w:val="00B26FEA"/>
    <w:rsid w:val="00B274FB"/>
    <w:rsid w:val="00B279D2"/>
    <w:rsid w:val="00B27C38"/>
    <w:rsid w:val="00B27E67"/>
    <w:rsid w:val="00B307ED"/>
    <w:rsid w:val="00B3221F"/>
    <w:rsid w:val="00B328D1"/>
    <w:rsid w:val="00B328DF"/>
    <w:rsid w:val="00B33F7F"/>
    <w:rsid w:val="00B33FF8"/>
    <w:rsid w:val="00B3405E"/>
    <w:rsid w:val="00B34939"/>
    <w:rsid w:val="00B34FBB"/>
    <w:rsid w:val="00B35479"/>
    <w:rsid w:val="00B3677C"/>
    <w:rsid w:val="00B36B87"/>
    <w:rsid w:val="00B3705D"/>
    <w:rsid w:val="00B370FC"/>
    <w:rsid w:val="00B37C8F"/>
    <w:rsid w:val="00B401BD"/>
    <w:rsid w:val="00B4041F"/>
    <w:rsid w:val="00B40435"/>
    <w:rsid w:val="00B40849"/>
    <w:rsid w:val="00B40A76"/>
    <w:rsid w:val="00B40E12"/>
    <w:rsid w:val="00B410AC"/>
    <w:rsid w:val="00B411F4"/>
    <w:rsid w:val="00B417C6"/>
    <w:rsid w:val="00B42C3B"/>
    <w:rsid w:val="00B430D2"/>
    <w:rsid w:val="00B43FF5"/>
    <w:rsid w:val="00B4410F"/>
    <w:rsid w:val="00B451CB"/>
    <w:rsid w:val="00B456DD"/>
    <w:rsid w:val="00B463B8"/>
    <w:rsid w:val="00B46EDE"/>
    <w:rsid w:val="00B474A5"/>
    <w:rsid w:val="00B47717"/>
    <w:rsid w:val="00B51BED"/>
    <w:rsid w:val="00B5224B"/>
    <w:rsid w:val="00B541D9"/>
    <w:rsid w:val="00B5452F"/>
    <w:rsid w:val="00B54B7F"/>
    <w:rsid w:val="00B54D11"/>
    <w:rsid w:val="00B55CF1"/>
    <w:rsid w:val="00B56670"/>
    <w:rsid w:val="00B57127"/>
    <w:rsid w:val="00B57190"/>
    <w:rsid w:val="00B572D3"/>
    <w:rsid w:val="00B6001F"/>
    <w:rsid w:val="00B6086F"/>
    <w:rsid w:val="00B60BF9"/>
    <w:rsid w:val="00B60DC9"/>
    <w:rsid w:val="00B612D0"/>
    <w:rsid w:val="00B612DF"/>
    <w:rsid w:val="00B613BC"/>
    <w:rsid w:val="00B61AD6"/>
    <w:rsid w:val="00B61CAF"/>
    <w:rsid w:val="00B62508"/>
    <w:rsid w:val="00B62B4D"/>
    <w:rsid w:val="00B635D0"/>
    <w:rsid w:val="00B63614"/>
    <w:rsid w:val="00B63F99"/>
    <w:rsid w:val="00B64343"/>
    <w:rsid w:val="00B64766"/>
    <w:rsid w:val="00B6501A"/>
    <w:rsid w:val="00B65AFC"/>
    <w:rsid w:val="00B66026"/>
    <w:rsid w:val="00B6614C"/>
    <w:rsid w:val="00B66325"/>
    <w:rsid w:val="00B66F44"/>
    <w:rsid w:val="00B67050"/>
    <w:rsid w:val="00B672E7"/>
    <w:rsid w:val="00B673BA"/>
    <w:rsid w:val="00B67EEF"/>
    <w:rsid w:val="00B7008C"/>
    <w:rsid w:val="00B703BE"/>
    <w:rsid w:val="00B71AD0"/>
    <w:rsid w:val="00B71BCE"/>
    <w:rsid w:val="00B7262C"/>
    <w:rsid w:val="00B72F39"/>
    <w:rsid w:val="00B736EB"/>
    <w:rsid w:val="00B74042"/>
    <w:rsid w:val="00B74305"/>
    <w:rsid w:val="00B7500B"/>
    <w:rsid w:val="00B75084"/>
    <w:rsid w:val="00B75CAD"/>
    <w:rsid w:val="00B775C2"/>
    <w:rsid w:val="00B776B4"/>
    <w:rsid w:val="00B77D9A"/>
    <w:rsid w:val="00B77DED"/>
    <w:rsid w:val="00B77ED1"/>
    <w:rsid w:val="00B802C7"/>
    <w:rsid w:val="00B80B7C"/>
    <w:rsid w:val="00B81B00"/>
    <w:rsid w:val="00B81B41"/>
    <w:rsid w:val="00B821B6"/>
    <w:rsid w:val="00B82825"/>
    <w:rsid w:val="00B82F24"/>
    <w:rsid w:val="00B83BDA"/>
    <w:rsid w:val="00B83FE8"/>
    <w:rsid w:val="00B844F2"/>
    <w:rsid w:val="00B847AA"/>
    <w:rsid w:val="00B84A7A"/>
    <w:rsid w:val="00B85417"/>
    <w:rsid w:val="00B85445"/>
    <w:rsid w:val="00B8583A"/>
    <w:rsid w:val="00B85BA2"/>
    <w:rsid w:val="00B85ECE"/>
    <w:rsid w:val="00B8616E"/>
    <w:rsid w:val="00B864D8"/>
    <w:rsid w:val="00B86E6F"/>
    <w:rsid w:val="00B86F9A"/>
    <w:rsid w:val="00B87493"/>
    <w:rsid w:val="00B875DB"/>
    <w:rsid w:val="00B87D77"/>
    <w:rsid w:val="00B87E5A"/>
    <w:rsid w:val="00B90FFB"/>
    <w:rsid w:val="00B91474"/>
    <w:rsid w:val="00B91604"/>
    <w:rsid w:val="00B9181B"/>
    <w:rsid w:val="00B91FC6"/>
    <w:rsid w:val="00B925E0"/>
    <w:rsid w:val="00B92E22"/>
    <w:rsid w:val="00B92E23"/>
    <w:rsid w:val="00B92FF5"/>
    <w:rsid w:val="00B931D5"/>
    <w:rsid w:val="00B9365D"/>
    <w:rsid w:val="00B9373A"/>
    <w:rsid w:val="00B939AC"/>
    <w:rsid w:val="00B93D43"/>
    <w:rsid w:val="00B94231"/>
    <w:rsid w:val="00B944E3"/>
    <w:rsid w:val="00B94524"/>
    <w:rsid w:val="00B948DB"/>
    <w:rsid w:val="00B9496E"/>
    <w:rsid w:val="00B94995"/>
    <w:rsid w:val="00B94AD0"/>
    <w:rsid w:val="00B94CA8"/>
    <w:rsid w:val="00B953CE"/>
    <w:rsid w:val="00B95901"/>
    <w:rsid w:val="00B961DF"/>
    <w:rsid w:val="00B9655C"/>
    <w:rsid w:val="00B96885"/>
    <w:rsid w:val="00B96EFE"/>
    <w:rsid w:val="00B97876"/>
    <w:rsid w:val="00BA11EA"/>
    <w:rsid w:val="00BA1622"/>
    <w:rsid w:val="00BA1AA0"/>
    <w:rsid w:val="00BA1B82"/>
    <w:rsid w:val="00BA20B8"/>
    <w:rsid w:val="00BA22A3"/>
    <w:rsid w:val="00BA26CA"/>
    <w:rsid w:val="00BA2BA0"/>
    <w:rsid w:val="00BA2C79"/>
    <w:rsid w:val="00BA32F3"/>
    <w:rsid w:val="00BA39C8"/>
    <w:rsid w:val="00BA3BCA"/>
    <w:rsid w:val="00BA4182"/>
    <w:rsid w:val="00BA41F2"/>
    <w:rsid w:val="00BA4835"/>
    <w:rsid w:val="00BA48B2"/>
    <w:rsid w:val="00BA4AC5"/>
    <w:rsid w:val="00BA504D"/>
    <w:rsid w:val="00BA50B2"/>
    <w:rsid w:val="00BA663A"/>
    <w:rsid w:val="00BA7724"/>
    <w:rsid w:val="00BA797B"/>
    <w:rsid w:val="00BA7A6F"/>
    <w:rsid w:val="00BB00A1"/>
    <w:rsid w:val="00BB0584"/>
    <w:rsid w:val="00BB09E4"/>
    <w:rsid w:val="00BB0B23"/>
    <w:rsid w:val="00BB0D1E"/>
    <w:rsid w:val="00BB0DDE"/>
    <w:rsid w:val="00BB0F32"/>
    <w:rsid w:val="00BB110D"/>
    <w:rsid w:val="00BB1927"/>
    <w:rsid w:val="00BB2F1F"/>
    <w:rsid w:val="00BB4357"/>
    <w:rsid w:val="00BB43A5"/>
    <w:rsid w:val="00BB542C"/>
    <w:rsid w:val="00BB61D4"/>
    <w:rsid w:val="00BB6602"/>
    <w:rsid w:val="00BB66D6"/>
    <w:rsid w:val="00BB6739"/>
    <w:rsid w:val="00BB70CD"/>
    <w:rsid w:val="00BB7835"/>
    <w:rsid w:val="00BB7A37"/>
    <w:rsid w:val="00BC0729"/>
    <w:rsid w:val="00BC108B"/>
    <w:rsid w:val="00BC159A"/>
    <w:rsid w:val="00BC2434"/>
    <w:rsid w:val="00BC25FB"/>
    <w:rsid w:val="00BC29D3"/>
    <w:rsid w:val="00BC2A18"/>
    <w:rsid w:val="00BC353E"/>
    <w:rsid w:val="00BC3A74"/>
    <w:rsid w:val="00BC3B83"/>
    <w:rsid w:val="00BC40B6"/>
    <w:rsid w:val="00BC4B4A"/>
    <w:rsid w:val="00BC52A9"/>
    <w:rsid w:val="00BC54B3"/>
    <w:rsid w:val="00BC55F7"/>
    <w:rsid w:val="00BC5F77"/>
    <w:rsid w:val="00BC639E"/>
    <w:rsid w:val="00BC6504"/>
    <w:rsid w:val="00BC6514"/>
    <w:rsid w:val="00BC6C46"/>
    <w:rsid w:val="00BD0CF9"/>
    <w:rsid w:val="00BD11BF"/>
    <w:rsid w:val="00BD1C45"/>
    <w:rsid w:val="00BD2360"/>
    <w:rsid w:val="00BD2446"/>
    <w:rsid w:val="00BD2684"/>
    <w:rsid w:val="00BD28ED"/>
    <w:rsid w:val="00BD2BDC"/>
    <w:rsid w:val="00BD2EF1"/>
    <w:rsid w:val="00BD2FC5"/>
    <w:rsid w:val="00BD30B7"/>
    <w:rsid w:val="00BD33B7"/>
    <w:rsid w:val="00BD44AC"/>
    <w:rsid w:val="00BD46CC"/>
    <w:rsid w:val="00BD47E3"/>
    <w:rsid w:val="00BD4C43"/>
    <w:rsid w:val="00BD4D87"/>
    <w:rsid w:val="00BD53C5"/>
    <w:rsid w:val="00BD7099"/>
    <w:rsid w:val="00BD7689"/>
    <w:rsid w:val="00BE001E"/>
    <w:rsid w:val="00BE1E39"/>
    <w:rsid w:val="00BE1FF4"/>
    <w:rsid w:val="00BE20E1"/>
    <w:rsid w:val="00BE285C"/>
    <w:rsid w:val="00BE2BB9"/>
    <w:rsid w:val="00BE35EC"/>
    <w:rsid w:val="00BE37A1"/>
    <w:rsid w:val="00BE3F00"/>
    <w:rsid w:val="00BE4870"/>
    <w:rsid w:val="00BE4CA5"/>
    <w:rsid w:val="00BE5135"/>
    <w:rsid w:val="00BE5594"/>
    <w:rsid w:val="00BE56C3"/>
    <w:rsid w:val="00BE6078"/>
    <w:rsid w:val="00BE60D5"/>
    <w:rsid w:val="00BE670A"/>
    <w:rsid w:val="00BE6CA4"/>
    <w:rsid w:val="00BE7883"/>
    <w:rsid w:val="00BE7C14"/>
    <w:rsid w:val="00BF0F38"/>
    <w:rsid w:val="00BF117B"/>
    <w:rsid w:val="00BF1495"/>
    <w:rsid w:val="00BF17BB"/>
    <w:rsid w:val="00BF1D4E"/>
    <w:rsid w:val="00BF1FF0"/>
    <w:rsid w:val="00BF2897"/>
    <w:rsid w:val="00BF2926"/>
    <w:rsid w:val="00BF3F5D"/>
    <w:rsid w:val="00BF3FB8"/>
    <w:rsid w:val="00BF4056"/>
    <w:rsid w:val="00BF4081"/>
    <w:rsid w:val="00BF43D0"/>
    <w:rsid w:val="00BF471A"/>
    <w:rsid w:val="00BF4849"/>
    <w:rsid w:val="00BF4C01"/>
    <w:rsid w:val="00BF559B"/>
    <w:rsid w:val="00BF5F15"/>
    <w:rsid w:val="00BF60DF"/>
    <w:rsid w:val="00BF61B4"/>
    <w:rsid w:val="00BF634D"/>
    <w:rsid w:val="00BF67BD"/>
    <w:rsid w:val="00BF6807"/>
    <w:rsid w:val="00BF6A07"/>
    <w:rsid w:val="00BF6B00"/>
    <w:rsid w:val="00BF77F0"/>
    <w:rsid w:val="00BF79DB"/>
    <w:rsid w:val="00C00496"/>
    <w:rsid w:val="00C00981"/>
    <w:rsid w:val="00C009D7"/>
    <w:rsid w:val="00C00BF1"/>
    <w:rsid w:val="00C011FE"/>
    <w:rsid w:val="00C017A4"/>
    <w:rsid w:val="00C021A7"/>
    <w:rsid w:val="00C02774"/>
    <w:rsid w:val="00C02B70"/>
    <w:rsid w:val="00C02DD3"/>
    <w:rsid w:val="00C03775"/>
    <w:rsid w:val="00C03B9A"/>
    <w:rsid w:val="00C03EE5"/>
    <w:rsid w:val="00C043D4"/>
    <w:rsid w:val="00C0455B"/>
    <w:rsid w:val="00C04AC6"/>
    <w:rsid w:val="00C05830"/>
    <w:rsid w:val="00C062A5"/>
    <w:rsid w:val="00C06452"/>
    <w:rsid w:val="00C06B57"/>
    <w:rsid w:val="00C06FC4"/>
    <w:rsid w:val="00C07B40"/>
    <w:rsid w:val="00C07F68"/>
    <w:rsid w:val="00C103EB"/>
    <w:rsid w:val="00C104BC"/>
    <w:rsid w:val="00C1063D"/>
    <w:rsid w:val="00C10F7D"/>
    <w:rsid w:val="00C12029"/>
    <w:rsid w:val="00C12B8C"/>
    <w:rsid w:val="00C13225"/>
    <w:rsid w:val="00C13353"/>
    <w:rsid w:val="00C1373E"/>
    <w:rsid w:val="00C13A1F"/>
    <w:rsid w:val="00C14C76"/>
    <w:rsid w:val="00C14E67"/>
    <w:rsid w:val="00C154E6"/>
    <w:rsid w:val="00C15666"/>
    <w:rsid w:val="00C15701"/>
    <w:rsid w:val="00C15B3E"/>
    <w:rsid w:val="00C15EAC"/>
    <w:rsid w:val="00C165B5"/>
    <w:rsid w:val="00C16935"/>
    <w:rsid w:val="00C170E1"/>
    <w:rsid w:val="00C17532"/>
    <w:rsid w:val="00C2027F"/>
    <w:rsid w:val="00C20661"/>
    <w:rsid w:val="00C209A3"/>
    <w:rsid w:val="00C21A9C"/>
    <w:rsid w:val="00C21F76"/>
    <w:rsid w:val="00C220B6"/>
    <w:rsid w:val="00C22433"/>
    <w:rsid w:val="00C22A8F"/>
    <w:rsid w:val="00C22C1E"/>
    <w:rsid w:val="00C22D28"/>
    <w:rsid w:val="00C22D3B"/>
    <w:rsid w:val="00C231F2"/>
    <w:rsid w:val="00C235AF"/>
    <w:rsid w:val="00C249D6"/>
    <w:rsid w:val="00C25DEA"/>
    <w:rsid w:val="00C25EBC"/>
    <w:rsid w:val="00C26051"/>
    <w:rsid w:val="00C26213"/>
    <w:rsid w:val="00C2639B"/>
    <w:rsid w:val="00C30244"/>
    <w:rsid w:val="00C30F28"/>
    <w:rsid w:val="00C30F71"/>
    <w:rsid w:val="00C31AA3"/>
    <w:rsid w:val="00C31BAB"/>
    <w:rsid w:val="00C31DB3"/>
    <w:rsid w:val="00C320D1"/>
    <w:rsid w:val="00C32E60"/>
    <w:rsid w:val="00C3384A"/>
    <w:rsid w:val="00C34493"/>
    <w:rsid w:val="00C3468C"/>
    <w:rsid w:val="00C34750"/>
    <w:rsid w:val="00C34D65"/>
    <w:rsid w:val="00C358C4"/>
    <w:rsid w:val="00C362A9"/>
    <w:rsid w:val="00C3633C"/>
    <w:rsid w:val="00C36D2F"/>
    <w:rsid w:val="00C371C2"/>
    <w:rsid w:val="00C37773"/>
    <w:rsid w:val="00C37988"/>
    <w:rsid w:val="00C402F7"/>
    <w:rsid w:val="00C408C6"/>
    <w:rsid w:val="00C40AF6"/>
    <w:rsid w:val="00C41E82"/>
    <w:rsid w:val="00C41F83"/>
    <w:rsid w:val="00C421D4"/>
    <w:rsid w:val="00C428B7"/>
    <w:rsid w:val="00C429F8"/>
    <w:rsid w:val="00C42F0F"/>
    <w:rsid w:val="00C42FDF"/>
    <w:rsid w:val="00C43AFE"/>
    <w:rsid w:val="00C43B25"/>
    <w:rsid w:val="00C44781"/>
    <w:rsid w:val="00C44F4B"/>
    <w:rsid w:val="00C46055"/>
    <w:rsid w:val="00C46100"/>
    <w:rsid w:val="00C46210"/>
    <w:rsid w:val="00C463D4"/>
    <w:rsid w:val="00C4699F"/>
    <w:rsid w:val="00C46FF7"/>
    <w:rsid w:val="00C47A5F"/>
    <w:rsid w:val="00C5004B"/>
    <w:rsid w:val="00C506E6"/>
    <w:rsid w:val="00C50883"/>
    <w:rsid w:val="00C50DF2"/>
    <w:rsid w:val="00C511F1"/>
    <w:rsid w:val="00C5263B"/>
    <w:rsid w:val="00C5285A"/>
    <w:rsid w:val="00C52BA6"/>
    <w:rsid w:val="00C532DC"/>
    <w:rsid w:val="00C53953"/>
    <w:rsid w:val="00C53E6D"/>
    <w:rsid w:val="00C540A4"/>
    <w:rsid w:val="00C540B5"/>
    <w:rsid w:val="00C540E6"/>
    <w:rsid w:val="00C5442E"/>
    <w:rsid w:val="00C54957"/>
    <w:rsid w:val="00C54C08"/>
    <w:rsid w:val="00C54F6C"/>
    <w:rsid w:val="00C556B6"/>
    <w:rsid w:val="00C563C8"/>
    <w:rsid w:val="00C56CEE"/>
    <w:rsid w:val="00C56DF3"/>
    <w:rsid w:val="00C5758C"/>
    <w:rsid w:val="00C60C0F"/>
    <w:rsid w:val="00C60EB5"/>
    <w:rsid w:val="00C6131B"/>
    <w:rsid w:val="00C61325"/>
    <w:rsid w:val="00C61432"/>
    <w:rsid w:val="00C6284E"/>
    <w:rsid w:val="00C62CB2"/>
    <w:rsid w:val="00C630C8"/>
    <w:rsid w:val="00C634F6"/>
    <w:rsid w:val="00C63F23"/>
    <w:rsid w:val="00C6427D"/>
    <w:rsid w:val="00C6619B"/>
    <w:rsid w:val="00C661B6"/>
    <w:rsid w:val="00C66CF5"/>
    <w:rsid w:val="00C67E53"/>
    <w:rsid w:val="00C701D7"/>
    <w:rsid w:val="00C70933"/>
    <w:rsid w:val="00C710A4"/>
    <w:rsid w:val="00C71409"/>
    <w:rsid w:val="00C71425"/>
    <w:rsid w:val="00C718E7"/>
    <w:rsid w:val="00C71CE6"/>
    <w:rsid w:val="00C720D6"/>
    <w:rsid w:val="00C725A1"/>
    <w:rsid w:val="00C72BC7"/>
    <w:rsid w:val="00C72F32"/>
    <w:rsid w:val="00C730E4"/>
    <w:rsid w:val="00C7350D"/>
    <w:rsid w:val="00C74719"/>
    <w:rsid w:val="00C74769"/>
    <w:rsid w:val="00C747E0"/>
    <w:rsid w:val="00C74B17"/>
    <w:rsid w:val="00C7504F"/>
    <w:rsid w:val="00C75166"/>
    <w:rsid w:val="00C75263"/>
    <w:rsid w:val="00C75C1C"/>
    <w:rsid w:val="00C77010"/>
    <w:rsid w:val="00C7778F"/>
    <w:rsid w:val="00C77994"/>
    <w:rsid w:val="00C77A9B"/>
    <w:rsid w:val="00C80640"/>
    <w:rsid w:val="00C80795"/>
    <w:rsid w:val="00C818A7"/>
    <w:rsid w:val="00C81E57"/>
    <w:rsid w:val="00C82166"/>
    <w:rsid w:val="00C82189"/>
    <w:rsid w:val="00C82304"/>
    <w:rsid w:val="00C83CEE"/>
    <w:rsid w:val="00C8417D"/>
    <w:rsid w:val="00C845D0"/>
    <w:rsid w:val="00C8542B"/>
    <w:rsid w:val="00C86142"/>
    <w:rsid w:val="00C86773"/>
    <w:rsid w:val="00C8708A"/>
    <w:rsid w:val="00C87136"/>
    <w:rsid w:val="00C87D84"/>
    <w:rsid w:val="00C9041B"/>
    <w:rsid w:val="00C90BCF"/>
    <w:rsid w:val="00C90F37"/>
    <w:rsid w:val="00C9154E"/>
    <w:rsid w:val="00C91683"/>
    <w:rsid w:val="00C916EA"/>
    <w:rsid w:val="00C91D99"/>
    <w:rsid w:val="00C9421B"/>
    <w:rsid w:val="00C94805"/>
    <w:rsid w:val="00C94DAF"/>
    <w:rsid w:val="00C94E57"/>
    <w:rsid w:val="00C94F56"/>
    <w:rsid w:val="00C951A9"/>
    <w:rsid w:val="00C95958"/>
    <w:rsid w:val="00C95B6D"/>
    <w:rsid w:val="00C95BBA"/>
    <w:rsid w:val="00C95E25"/>
    <w:rsid w:val="00C96349"/>
    <w:rsid w:val="00C96E5D"/>
    <w:rsid w:val="00C96E94"/>
    <w:rsid w:val="00C97236"/>
    <w:rsid w:val="00C97409"/>
    <w:rsid w:val="00C978B5"/>
    <w:rsid w:val="00C97928"/>
    <w:rsid w:val="00C97B61"/>
    <w:rsid w:val="00CA0266"/>
    <w:rsid w:val="00CA02CE"/>
    <w:rsid w:val="00CA05AF"/>
    <w:rsid w:val="00CA0650"/>
    <w:rsid w:val="00CA0B00"/>
    <w:rsid w:val="00CA0F2F"/>
    <w:rsid w:val="00CA1675"/>
    <w:rsid w:val="00CA22B1"/>
    <w:rsid w:val="00CA24A4"/>
    <w:rsid w:val="00CA39F3"/>
    <w:rsid w:val="00CA3FDC"/>
    <w:rsid w:val="00CA4C0E"/>
    <w:rsid w:val="00CA4C4A"/>
    <w:rsid w:val="00CA55CE"/>
    <w:rsid w:val="00CA68B2"/>
    <w:rsid w:val="00CA76F4"/>
    <w:rsid w:val="00CA7A2C"/>
    <w:rsid w:val="00CA7CF8"/>
    <w:rsid w:val="00CB0052"/>
    <w:rsid w:val="00CB0CB9"/>
    <w:rsid w:val="00CB1A65"/>
    <w:rsid w:val="00CB1FAA"/>
    <w:rsid w:val="00CB1FE6"/>
    <w:rsid w:val="00CB2521"/>
    <w:rsid w:val="00CB2918"/>
    <w:rsid w:val="00CB2C86"/>
    <w:rsid w:val="00CB2C8D"/>
    <w:rsid w:val="00CB3445"/>
    <w:rsid w:val="00CB4113"/>
    <w:rsid w:val="00CB4878"/>
    <w:rsid w:val="00CB49A5"/>
    <w:rsid w:val="00CB4EFF"/>
    <w:rsid w:val="00CB537C"/>
    <w:rsid w:val="00CB57FD"/>
    <w:rsid w:val="00CB59A2"/>
    <w:rsid w:val="00CB5CB2"/>
    <w:rsid w:val="00CB5CBD"/>
    <w:rsid w:val="00CB5E66"/>
    <w:rsid w:val="00CB6115"/>
    <w:rsid w:val="00CB6B4D"/>
    <w:rsid w:val="00CB7465"/>
    <w:rsid w:val="00CB74E6"/>
    <w:rsid w:val="00CB75BA"/>
    <w:rsid w:val="00CB7B33"/>
    <w:rsid w:val="00CB7EF0"/>
    <w:rsid w:val="00CC0262"/>
    <w:rsid w:val="00CC16F3"/>
    <w:rsid w:val="00CC185E"/>
    <w:rsid w:val="00CC3C98"/>
    <w:rsid w:val="00CC4172"/>
    <w:rsid w:val="00CC43DB"/>
    <w:rsid w:val="00CC448F"/>
    <w:rsid w:val="00CC4B91"/>
    <w:rsid w:val="00CC5455"/>
    <w:rsid w:val="00CC5B5F"/>
    <w:rsid w:val="00CC5EC5"/>
    <w:rsid w:val="00CC5FD2"/>
    <w:rsid w:val="00CC5FE8"/>
    <w:rsid w:val="00CC60DC"/>
    <w:rsid w:val="00CC6101"/>
    <w:rsid w:val="00CC633C"/>
    <w:rsid w:val="00CC6AC4"/>
    <w:rsid w:val="00CC6C2C"/>
    <w:rsid w:val="00CC7183"/>
    <w:rsid w:val="00CC756D"/>
    <w:rsid w:val="00CC7608"/>
    <w:rsid w:val="00CC79C7"/>
    <w:rsid w:val="00CC7D10"/>
    <w:rsid w:val="00CC7F42"/>
    <w:rsid w:val="00CD0139"/>
    <w:rsid w:val="00CD01AC"/>
    <w:rsid w:val="00CD05EA"/>
    <w:rsid w:val="00CD101B"/>
    <w:rsid w:val="00CD1111"/>
    <w:rsid w:val="00CD125F"/>
    <w:rsid w:val="00CD1C2B"/>
    <w:rsid w:val="00CD22E2"/>
    <w:rsid w:val="00CD32AC"/>
    <w:rsid w:val="00CD32C3"/>
    <w:rsid w:val="00CD37A5"/>
    <w:rsid w:val="00CD3A9A"/>
    <w:rsid w:val="00CD3CFC"/>
    <w:rsid w:val="00CD3FBD"/>
    <w:rsid w:val="00CD40EA"/>
    <w:rsid w:val="00CD447B"/>
    <w:rsid w:val="00CD461E"/>
    <w:rsid w:val="00CD4701"/>
    <w:rsid w:val="00CD49FC"/>
    <w:rsid w:val="00CD52B9"/>
    <w:rsid w:val="00CD564A"/>
    <w:rsid w:val="00CD5C6F"/>
    <w:rsid w:val="00CD6D3B"/>
    <w:rsid w:val="00CD7936"/>
    <w:rsid w:val="00CD7F3B"/>
    <w:rsid w:val="00CE0640"/>
    <w:rsid w:val="00CE09B2"/>
    <w:rsid w:val="00CE0A80"/>
    <w:rsid w:val="00CE13E7"/>
    <w:rsid w:val="00CE198C"/>
    <w:rsid w:val="00CE1E8F"/>
    <w:rsid w:val="00CE302F"/>
    <w:rsid w:val="00CE34A2"/>
    <w:rsid w:val="00CE36F6"/>
    <w:rsid w:val="00CE3B18"/>
    <w:rsid w:val="00CE3C4C"/>
    <w:rsid w:val="00CE4239"/>
    <w:rsid w:val="00CE454D"/>
    <w:rsid w:val="00CE462F"/>
    <w:rsid w:val="00CE4AFC"/>
    <w:rsid w:val="00CE5399"/>
    <w:rsid w:val="00CE5552"/>
    <w:rsid w:val="00CE60AC"/>
    <w:rsid w:val="00CE6667"/>
    <w:rsid w:val="00CE716E"/>
    <w:rsid w:val="00CE733A"/>
    <w:rsid w:val="00CE7527"/>
    <w:rsid w:val="00CE75EA"/>
    <w:rsid w:val="00CE776D"/>
    <w:rsid w:val="00CE7920"/>
    <w:rsid w:val="00CF0435"/>
    <w:rsid w:val="00CF14B4"/>
    <w:rsid w:val="00CF1733"/>
    <w:rsid w:val="00CF1F37"/>
    <w:rsid w:val="00CF1F4D"/>
    <w:rsid w:val="00CF34E9"/>
    <w:rsid w:val="00CF3C75"/>
    <w:rsid w:val="00CF40DF"/>
    <w:rsid w:val="00CF4592"/>
    <w:rsid w:val="00CF4D82"/>
    <w:rsid w:val="00CF4E8B"/>
    <w:rsid w:val="00CF549A"/>
    <w:rsid w:val="00CF59BD"/>
    <w:rsid w:val="00CF6A18"/>
    <w:rsid w:val="00CF6A35"/>
    <w:rsid w:val="00CF6BE8"/>
    <w:rsid w:val="00CF6D5B"/>
    <w:rsid w:val="00CF6D7F"/>
    <w:rsid w:val="00CF73B7"/>
    <w:rsid w:val="00CF769D"/>
    <w:rsid w:val="00D0041D"/>
    <w:rsid w:val="00D00E12"/>
    <w:rsid w:val="00D0121C"/>
    <w:rsid w:val="00D01584"/>
    <w:rsid w:val="00D015DF"/>
    <w:rsid w:val="00D01965"/>
    <w:rsid w:val="00D01C31"/>
    <w:rsid w:val="00D0209D"/>
    <w:rsid w:val="00D02522"/>
    <w:rsid w:val="00D02651"/>
    <w:rsid w:val="00D031F5"/>
    <w:rsid w:val="00D03651"/>
    <w:rsid w:val="00D04226"/>
    <w:rsid w:val="00D047A6"/>
    <w:rsid w:val="00D06797"/>
    <w:rsid w:val="00D06F3E"/>
    <w:rsid w:val="00D075ED"/>
    <w:rsid w:val="00D07F56"/>
    <w:rsid w:val="00D100FD"/>
    <w:rsid w:val="00D105F0"/>
    <w:rsid w:val="00D107C1"/>
    <w:rsid w:val="00D10E20"/>
    <w:rsid w:val="00D11237"/>
    <w:rsid w:val="00D119E7"/>
    <w:rsid w:val="00D12959"/>
    <w:rsid w:val="00D136D9"/>
    <w:rsid w:val="00D14213"/>
    <w:rsid w:val="00D14275"/>
    <w:rsid w:val="00D1472C"/>
    <w:rsid w:val="00D15139"/>
    <w:rsid w:val="00D153D3"/>
    <w:rsid w:val="00D15750"/>
    <w:rsid w:val="00D1649A"/>
    <w:rsid w:val="00D167DD"/>
    <w:rsid w:val="00D176A7"/>
    <w:rsid w:val="00D17769"/>
    <w:rsid w:val="00D2051F"/>
    <w:rsid w:val="00D214A3"/>
    <w:rsid w:val="00D217FE"/>
    <w:rsid w:val="00D220F4"/>
    <w:rsid w:val="00D22E49"/>
    <w:rsid w:val="00D22E79"/>
    <w:rsid w:val="00D234F2"/>
    <w:rsid w:val="00D23643"/>
    <w:rsid w:val="00D23992"/>
    <w:rsid w:val="00D24430"/>
    <w:rsid w:val="00D245C2"/>
    <w:rsid w:val="00D24A7D"/>
    <w:rsid w:val="00D24A8B"/>
    <w:rsid w:val="00D25490"/>
    <w:rsid w:val="00D25742"/>
    <w:rsid w:val="00D25B5B"/>
    <w:rsid w:val="00D25EC0"/>
    <w:rsid w:val="00D26060"/>
    <w:rsid w:val="00D269C5"/>
    <w:rsid w:val="00D26BB8"/>
    <w:rsid w:val="00D27CED"/>
    <w:rsid w:val="00D27E4D"/>
    <w:rsid w:val="00D27FA3"/>
    <w:rsid w:val="00D30404"/>
    <w:rsid w:val="00D306E4"/>
    <w:rsid w:val="00D30AD5"/>
    <w:rsid w:val="00D30C05"/>
    <w:rsid w:val="00D30FC4"/>
    <w:rsid w:val="00D322A4"/>
    <w:rsid w:val="00D32AE4"/>
    <w:rsid w:val="00D33C57"/>
    <w:rsid w:val="00D33D7B"/>
    <w:rsid w:val="00D34029"/>
    <w:rsid w:val="00D341CB"/>
    <w:rsid w:val="00D34222"/>
    <w:rsid w:val="00D34C50"/>
    <w:rsid w:val="00D34CBC"/>
    <w:rsid w:val="00D355C6"/>
    <w:rsid w:val="00D36325"/>
    <w:rsid w:val="00D3677D"/>
    <w:rsid w:val="00D3741F"/>
    <w:rsid w:val="00D3790A"/>
    <w:rsid w:val="00D40087"/>
    <w:rsid w:val="00D403FB"/>
    <w:rsid w:val="00D40FBD"/>
    <w:rsid w:val="00D41D89"/>
    <w:rsid w:val="00D41E4A"/>
    <w:rsid w:val="00D41EFF"/>
    <w:rsid w:val="00D42040"/>
    <w:rsid w:val="00D42CE7"/>
    <w:rsid w:val="00D43D17"/>
    <w:rsid w:val="00D43D39"/>
    <w:rsid w:val="00D4409B"/>
    <w:rsid w:val="00D44AAD"/>
    <w:rsid w:val="00D45786"/>
    <w:rsid w:val="00D46533"/>
    <w:rsid w:val="00D46831"/>
    <w:rsid w:val="00D471A1"/>
    <w:rsid w:val="00D4754A"/>
    <w:rsid w:val="00D507D2"/>
    <w:rsid w:val="00D51076"/>
    <w:rsid w:val="00D51921"/>
    <w:rsid w:val="00D51D8A"/>
    <w:rsid w:val="00D52716"/>
    <w:rsid w:val="00D52AEE"/>
    <w:rsid w:val="00D52F42"/>
    <w:rsid w:val="00D53AC6"/>
    <w:rsid w:val="00D5471A"/>
    <w:rsid w:val="00D54818"/>
    <w:rsid w:val="00D56139"/>
    <w:rsid w:val="00D568CA"/>
    <w:rsid w:val="00D56A48"/>
    <w:rsid w:val="00D572A6"/>
    <w:rsid w:val="00D57B96"/>
    <w:rsid w:val="00D602BC"/>
    <w:rsid w:val="00D604EC"/>
    <w:rsid w:val="00D6066B"/>
    <w:rsid w:val="00D610D4"/>
    <w:rsid w:val="00D6189C"/>
    <w:rsid w:val="00D61AEC"/>
    <w:rsid w:val="00D6211B"/>
    <w:rsid w:val="00D62559"/>
    <w:rsid w:val="00D6288F"/>
    <w:rsid w:val="00D64007"/>
    <w:rsid w:val="00D6425B"/>
    <w:rsid w:val="00D6430E"/>
    <w:rsid w:val="00D6464C"/>
    <w:rsid w:val="00D6466B"/>
    <w:rsid w:val="00D649EC"/>
    <w:rsid w:val="00D6511B"/>
    <w:rsid w:val="00D6524C"/>
    <w:rsid w:val="00D65567"/>
    <w:rsid w:val="00D655A6"/>
    <w:rsid w:val="00D65627"/>
    <w:rsid w:val="00D658A9"/>
    <w:rsid w:val="00D66DDF"/>
    <w:rsid w:val="00D67496"/>
    <w:rsid w:val="00D67815"/>
    <w:rsid w:val="00D6785B"/>
    <w:rsid w:val="00D67C29"/>
    <w:rsid w:val="00D67F28"/>
    <w:rsid w:val="00D7024B"/>
    <w:rsid w:val="00D72258"/>
    <w:rsid w:val="00D724D8"/>
    <w:rsid w:val="00D72C0E"/>
    <w:rsid w:val="00D730C7"/>
    <w:rsid w:val="00D73601"/>
    <w:rsid w:val="00D742B6"/>
    <w:rsid w:val="00D752B2"/>
    <w:rsid w:val="00D75932"/>
    <w:rsid w:val="00D75A31"/>
    <w:rsid w:val="00D76285"/>
    <w:rsid w:val="00D7642F"/>
    <w:rsid w:val="00D76659"/>
    <w:rsid w:val="00D769D5"/>
    <w:rsid w:val="00D77A0B"/>
    <w:rsid w:val="00D77E7D"/>
    <w:rsid w:val="00D80129"/>
    <w:rsid w:val="00D80EFC"/>
    <w:rsid w:val="00D8164E"/>
    <w:rsid w:val="00D819A2"/>
    <w:rsid w:val="00D8201D"/>
    <w:rsid w:val="00D8211B"/>
    <w:rsid w:val="00D827C4"/>
    <w:rsid w:val="00D82B12"/>
    <w:rsid w:val="00D82C9C"/>
    <w:rsid w:val="00D82FB3"/>
    <w:rsid w:val="00D83225"/>
    <w:rsid w:val="00D84CEB"/>
    <w:rsid w:val="00D84D01"/>
    <w:rsid w:val="00D85021"/>
    <w:rsid w:val="00D869E1"/>
    <w:rsid w:val="00D86AC3"/>
    <w:rsid w:val="00D86E01"/>
    <w:rsid w:val="00D875BB"/>
    <w:rsid w:val="00D87B4F"/>
    <w:rsid w:val="00D87B94"/>
    <w:rsid w:val="00D87D2B"/>
    <w:rsid w:val="00D87ED8"/>
    <w:rsid w:val="00D9038B"/>
    <w:rsid w:val="00D903AF"/>
    <w:rsid w:val="00D9056C"/>
    <w:rsid w:val="00D91665"/>
    <w:rsid w:val="00D918D1"/>
    <w:rsid w:val="00D91D5B"/>
    <w:rsid w:val="00D91E54"/>
    <w:rsid w:val="00D92E62"/>
    <w:rsid w:val="00D92F3A"/>
    <w:rsid w:val="00D93169"/>
    <w:rsid w:val="00D93E4D"/>
    <w:rsid w:val="00D94BE0"/>
    <w:rsid w:val="00D95669"/>
    <w:rsid w:val="00D95855"/>
    <w:rsid w:val="00D95A21"/>
    <w:rsid w:val="00D95BD1"/>
    <w:rsid w:val="00D95D4E"/>
    <w:rsid w:val="00D96133"/>
    <w:rsid w:val="00D9624B"/>
    <w:rsid w:val="00D96C61"/>
    <w:rsid w:val="00DA04FE"/>
    <w:rsid w:val="00DA1273"/>
    <w:rsid w:val="00DA16BE"/>
    <w:rsid w:val="00DA3D49"/>
    <w:rsid w:val="00DA4499"/>
    <w:rsid w:val="00DA4911"/>
    <w:rsid w:val="00DA519D"/>
    <w:rsid w:val="00DA52AF"/>
    <w:rsid w:val="00DA539E"/>
    <w:rsid w:val="00DA559E"/>
    <w:rsid w:val="00DA573E"/>
    <w:rsid w:val="00DA58DB"/>
    <w:rsid w:val="00DA5C53"/>
    <w:rsid w:val="00DA6002"/>
    <w:rsid w:val="00DA65FA"/>
    <w:rsid w:val="00DA6821"/>
    <w:rsid w:val="00DA70A4"/>
    <w:rsid w:val="00DB04A6"/>
    <w:rsid w:val="00DB0607"/>
    <w:rsid w:val="00DB0B35"/>
    <w:rsid w:val="00DB1830"/>
    <w:rsid w:val="00DB2C34"/>
    <w:rsid w:val="00DB3873"/>
    <w:rsid w:val="00DB3D09"/>
    <w:rsid w:val="00DB4391"/>
    <w:rsid w:val="00DB43C5"/>
    <w:rsid w:val="00DB4CCD"/>
    <w:rsid w:val="00DB4EB7"/>
    <w:rsid w:val="00DB50C3"/>
    <w:rsid w:val="00DB5253"/>
    <w:rsid w:val="00DB538F"/>
    <w:rsid w:val="00DB6111"/>
    <w:rsid w:val="00DB628A"/>
    <w:rsid w:val="00DB6576"/>
    <w:rsid w:val="00DB6632"/>
    <w:rsid w:val="00DB6724"/>
    <w:rsid w:val="00DB679D"/>
    <w:rsid w:val="00DB6835"/>
    <w:rsid w:val="00DB78BC"/>
    <w:rsid w:val="00DB79EA"/>
    <w:rsid w:val="00DB7BE0"/>
    <w:rsid w:val="00DB7C93"/>
    <w:rsid w:val="00DC010E"/>
    <w:rsid w:val="00DC0E99"/>
    <w:rsid w:val="00DC105D"/>
    <w:rsid w:val="00DC130B"/>
    <w:rsid w:val="00DC1391"/>
    <w:rsid w:val="00DC14D4"/>
    <w:rsid w:val="00DC1D5C"/>
    <w:rsid w:val="00DC2BFB"/>
    <w:rsid w:val="00DC30EE"/>
    <w:rsid w:val="00DC319A"/>
    <w:rsid w:val="00DC4143"/>
    <w:rsid w:val="00DC419C"/>
    <w:rsid w:val="00DC429D"/>
    <w:rsid w:val="00DC42FD"/>
    <w:rsid w:val="00DC46CB"/>
    <w:rsid w:val="00DC4ACE"/>
    <w:rsid w:val="00DC4EEC"/>
    <w:rsid w:val="00DC68EA"/>
    <w:rsid w:val="00DC690B"/>
    <w:rsid w:val="00DC6A2B"/>
    <w:rsid w:val="00DC6B19"/>
    <w:rsid w:val="00DC7DC8"/>
    <w:rsid w:val="00DD00C8"/>
    <w:rsid w:val="00DD118E"/>
    <w:rsid w:val="00DD169F"/>
    <w:rsid w:val="00DD21B2"/>
    <w:rsid w:val="00DD2B32"/>
    <w:rsid w:val="00DD2B7B"/>
    <w:rsid w:val="00DD2BBB"/>
    <w:rsid w:val="00DD2F02"/>
    <w:rsid w:val="00DD3B05"/>
    <w:rsid w:val="00DD4B79"/>
    <w:rsid w:val="00DD4E3A"/>
    <w:rsid w:val="00DD4E98"/>
    <w:rsid w:val="00DD5070"/>
    <w:rsid w:val="00DD52AE"/>
    <w:rsid w:val="00DD5825"/>
    <w:rsid w:val="00DD5852"/>
    <w:rsid w:val="00DD5FAD"/>
    <w:rsid w:val="00DD6ACF"/>
    <w:rsid w:val="00DD6FE0"/>
    <w:rsid w:val="00DD7200"/>
    <w:rsid w:val="00DD723B"/>
    <w:rsid w:val="00DD733D"/>
    <w:rsid w:val="00DD77DC"/>
    <w:rsid w:val="00DD78CA"/>
    <w:rsid w:val="00DE07EB"/>
    <w:rsid w:val="00DE0C74"/>
    <w:rsid w:val="00DE0F3D"/>
    <w:rsid w:val="00DE206C"/>
    <w:rsid w:val="00DE210C"/>
    <w:rsid w:val="00DE2967"/>
    <w:rsid w:val="00DE2D21"/>
    <w:rsid w:val="00DE32C7"/>
    <w:rsid w:val="00DE3879"/>
    <w:rsid w:val="00DE3F08"/>
    <w:rsid w:val="00DE44FF"/>
    <w:rsid w:val="00DE4853"/>
    <w:rsid w:val="00DE548E"/>
    <w:rsid w:val="00DE56B4"/>
    <w:rsid w:val="00DE56C4"/>
    <w:rsid w:val="00DE5D30"/>
    <w:rsid w:val="00DE5F74"/>
    <w:rsid w:val="00DE6222"/>
    <w:rsid w:val="00DE68DF"/>
    <w:rsid w:val="00DE7133"/>
    <w:rsid w:val="00DE7136"/>
    <w:rsid w:val="00DE79C5"/>
    <w:rsid w:val="00DF00E6"/>
    <w:rsid w:val="00DF04D3"/>
    <w:rsid w:val="00DF069F"/>
    <w:rsid w:val="00DF0DB0"/>
    <w:rsid w:val="00DF13BB"/>
    <w:rsid w:val="00DF155A"/>
    <w:rsid w:val="00DF1694"/>
    <w:rsid w:val="00DF1AB4"/>
    <w:rsid w:val="00DF21FD"/>
    <w:rsid w:val="00DF231C"/>
    <w:rsid w:val="00DF2B62"/>
    <w:rsid w:val="00DF2DBC"/>
    <w:rsid w:val="00DF2E7A"/>
    <w:rsid w:val="00DF2E9C"/>
    <w:rsid w:val="00DF2F73"/>
    <w:rsid w:val="00DF2FCB"/>
    <w:rsid w:val="00DF301B"/>
    <w:rsid w:val="00DF35FA"/>
    <w:rsid w:val="00DF3AE6"/>
    <w:rsid w:val="00DF3C9F"/>
    <w:rsid w:val="00DF3F23"/>
    <w:rsid w:val="00DF55D4"/>
    <w:rsid w:val="00DF5690"/>
    <w:rsid w:val="00DF56D3"/>
    <w:rsid w:val="00DF631E"/>
    <w:rsid w:val="00DF6EA4"/>
    <w:rsid w:val="00DF755B"/>
    <w:rsid w:val="00DF76AC"/>
    <w:rsid w:val="00DF7E61"/>
    <w:rsid w:val="00E000D9"/>
    <w:rsid w:val="00E00622"/>
    <w:rsid w:val="00E008AB"/>
    <w:rsid w:val="00E008C6"/>
    <w:rsid w:val="00E009B9"/>
    <w:rsid w:val="00E011AB"/>
    <w:rsid w:val="00E011DE"/>
    <w:rsid w:val="00E01320"/>
    <w:rsid w:val="00E0335A"/>
    <w:rsid w:val="00E033F7"/>
    <w:rsid w:val="00E03403"/>
    <w:rsid w:val="00E03BCD"/>
    <w:rsid w:val="00E044A8"/>
    <w:rsid w:val="00E04C05"/>
    <w:rsid w:val="00E04CEA"/>
    <w:rsid w:val="00E05673"/>
    <w:rsid w:val="00E05966"/>
    <w:rsid w:val="00E0752B"/>
    <w:rsid w:val="00E07CE7"/>
    <w:rsid w:val="00E102D1"/>
    <w:rsid w:val="00E103CB"/>
    <w:rsid w:val="00E10963"/>
    <w:rsid w:val="00E10FD1"/>
    <w:rsid w:val="00E11185"/>
    <w:rsid w:val="00E120B4"/>
    <w:rsid w:val="00E12982"/>
    <w:rsid w:val="00E13258"/>
    <w:rsid w:val="00E13D18"/>
    <w:rsid w:val="00E13DE3"/>
    <w:rsid w:val="00E14568"/>
    <w:rsid w:val="00E159FA"/>
    <w:rsid w:val="00E1667F"/>
    <w:rsid w:val="00E17526"/>
    <w:rsid w:val="00E200B8"/>
    <w:rsid w:val="00E201BD"/>
    <w:rsid w:val="00E20237"/>
    <w:rsid w:val="00E203CA"/>
    <w:rsid w:val="00E2086D"/>
    <w:rsid w:val="00E20BEB"/>
    <w:rsid w:val="00E20C06"/>
    <w:rsid w:val="00E20FA4"/>
    <w:rsid w:val="00E21674"/>
    <w:rsid w:val="00E232C7"/>
    <w:rsid w:val="00E23DB0"/>
    <w:rsid w:val="00E2487F"/>
    <w:rsid w:val="00E24CE4"/>
    <w:rsid w:val="00E25249"/>
    <w:rsid w:val="00E256A0"/>
    <w:rsid w:val="00E25BF9"/>
    <w:rsid w:val="00E26631"/>
    <w:rsid w:val="00E2672C"/>
    <w:rsid w:val="00E27195"/>
    <w:rsid w:val="00E27EC6"/>
    <w:rsid w:val="00E30896"/>
    <w:rsid w:val="00E3091F"/>
    <w:rsid w:val="00E30CB4"/>
    <w:rsid w:val="00E313DE"/>
    <w:rsid w:val="00E3151C"/>
    <w:rsid w:val="00E3164E"/>
    <w:rsid w:val="00E316EB"/>
    <w:rsid w:val="00E31A11"/>
    <w:rsid w:val="00E3240B"/>
    <w:rsid w:val="00E324C6"/>
    <w:rsid w:val="00E324EF"/>
    <w:rsid w:val="00E32598"/>
    <w:rsid w:val="00E328B6"/>
    <w:rsid w:val="00E33348"/>
    <w:rsid w:val="00E3341C"/>
    <w:rsid w:val="00E334F4"/>
    <w:rsid w:val="00E3379D"/>
    <w:rsid w:val="00E33F9A"/>
    <w:rsid w:val="00E3447F"/>
    <w:rsid w:val="00E34A74"/>
    <w:rsid w:val="00E34BA2"/>
    <w:rsid w:val="00E34DF0"/>
    <w:rsid w:val="00E3522D"/>
    <w:rsid w:val="00E352A4"/>
    <w:rsid w:val="00E35399"/>
    <w:rsid w:val="00E35D8C"/>
    <w:rsid w:val="00E3633A"/>
    <w:rsid w:val="00E363DA"/>
    <w:rsid w:val="00E3645A"/>
    <w:rsid w:val="00E36B0C"/>
    <w:rsid w:val="00E36EF5"/>
    <w:rsid w:val="00E400FD"/>
    <w:rsid w:val="00E404A9"/>
    <w:rsid w:val="00E40B09"/>
    <w:rsid w:val="00E40B77"/>
    <w:rsid w:val="00E4135C"/>
    <w:rsid w:val="00E416FF"/>
    <w:rsid w:val="00E41AE9"/>
    <w:rsid w:val="00E41B1C"/>
    <w:rsid w:val="00E41BA0"/>
    <w:rsid w:val="00E41CA6"/>
    <w:rsid w:val="00E434FB"/>
    <w:rsid w:val="00E43AA7"/>
    <w:rsid w:val="00E442C5"/>
    <w:rsid w:val="00E4435F"/>
    <w:rsid w:val="00E44C08"/>
    <w:rsid w:val="00E45BB6"/>
    <w:rsid w:val="00E460D0"/>
    <w:rsid w:val="00E464AF"/>
    <w:rsid w:val="00E47800"/>
    <w:rsid w:val="00E50507"/>
    <w:rsid w:val="00E50696"/>
    <w:rsid w:val="00E50EA8"/>
    <w:rsid w:val="00E50F6F"/>
    <w:rsid w:val="00E51024"/>
    <w:rsid w:val="00E510D4"/>
    <w:rsid w:val="00E51172"/>
    <w:rsid w:val="00E51389"/>
    <w:rsid w:val="00E517E3"/>
    <w:rsid w:val="00E51D28"/>
    <w:rsid w:val="00E5241A"/>
    <w:rsid w:val="00E52CFD"/>
    <w:rsid w:val="00E53568"/>
    <w:rsid w:val="00E538AA"/>
    <w:rsid w:val="00E53EAC"/>
    <w:rsid w:val="00E5433D"/>
    <w:rsid w:val="00E5519D"/>
    <w:rsid w:val="00E55221"/>
    <w:rsid w:val="00E55454"/>
    <w:rsid w:val="00E55C99"/>
    <w:rsid w:val="00E5648B"/>
    <w:rsid w:val="00E57FF3"/>
    <w:rsid w:val="00E6001A"/>
    <w:rsid w:val="00E6071F"/>
    <w:rsid w:val="00E60A86"/>
    <w:rsid w:val="00E60B81"/>
    <w:rsid w:val="00E60DD1"/>
    <w:rsid w:val="00E61E22"/>
    <w:rsid w:val="00E622A1"/>
    <w:rsid w:val="00E626B7"/>
    <w:rsid w:val="00E626E2"/>
    <w:rsid w:val="00E6368F"/>
    <w:rsid w:val="00E63FE2"/>
    <w:rsid w:val="00E640D2"/>
    <w:rsid w:val="00E64A4A"/>
    <w:rsid w:val="00E64F00"/>
    <w:rsid w:val="00E653CB"/>
    <w:rsid w:val="00E6548E"/>
    <w:rsid w:val="00E66783"/>
    <w:rsid w:val="00E66815"/>
    <w:rsid w:val="00E6696F"/>
    <w:rsid w:val="00E669F7"/>
    <w:rsid w:val="00E673CF"/>
    <w:rsid w:val="00E67614"/>
    <w:rsid w:val="00E67CFE"/>
    <w:rsid w:val="00E67D88"/>
    <w:rsid w:val="00E700E0"/>
    <w:rsid w:val="00E7056D"/>
    <w:rsid w:val="00E70CF7"/>
    <w:rsid w:val="00E71D64"/>
    <w:rsid w:val="00E723A8"/>
    <w:rsid w:val="00E72943"/>
    <w:rsid w:val="00E72D10"/>
    <w:rsid w:val="00E72D59"/>
    <w:rsid w:val="00E73804"/>
    <w:rsid w:val="00E73A25"/>
    <w:rsid w:val="00E7435E"/>
    <w:rsid w:val="00E74DCA"/>
    <w:rsid w:val="00E7622C"/>
    <w:rsid w:val="00E76420"/>
    <w:rsid w:val="00E771A2"/>
    <w:rsid w:val="00E771D9"/>
    <w:rsid w:val="00E77292"/>
    <w:rsid w:val="00E77836"/>
    <w:rsid w:val="00E805EB"/>
    <w:rsid w:val="00E806AE"/>
    <w:rsid w:val="00E806D9"/>
    <w:rsid w:val="00E809B7"/>
    <w:rsid w:val="00E80B51"/>
    <w:rsid w:val="00E815EC"/>
    <w:rsid w:val="00E817F3"/>
    <w:rsid w:val="00E82315"/>
    <w:rsid w:val="00E82ACD"/>
    <w:rsid w:val="00E83040"/>
    <w:rsid w:val="00E830CB"/>
    <w:rsid w:val="00E83F35"/>
    <w:rsid w:val="00E83F68"/>
    <w:rsid w:val="00E844E9"/>
    <w:rsid w:val="00E848D8"/>
    <w:rsid w:val="00E85492"/>
    <w:rsid w:val="00E858C2"/>
    <w:rsid w:val="00E867C4"/>
    <w:rsid w:val="00E86EB9"/>
    <w:rsid w:val="00E8727F"/>
    <w:rsid w:val="00E87386"/>
    <w:rsid w:val="00E87F7B"/>
    <w:rsid w:val="00E9043C"/>
    <w:rsid w:val="00E907C8"/>
    <w:rsid w:val="00E9115C"/>
    <w:rsid w:val="00E91618"/>
    <w:rsid w:val="00E9187E"/>
    <w:rsid w:val="00E91BF6"/>
    <w:rsid w:val="00E9247F"/>
    <w:rsid w:val="00E92B26"/>
    <w:rsid w:val="00E93A7C"/>
    <w:rsid w:val="00E93BFB"/>
    <w:rsid w:val="00E93EA2"/>
    <w:rsid w:val="00E94959"/>
    <w:rsid w:val="00E94DD7"/>
    <w:rsid w:val="00E95A2A"/>
    <w:rsid w:val="00E96C2D"/>
    <w:rsid w:val="00E97421"/>
    <w:rsid w:val="00E97DE0"/>
    <w:rsid w:val="00E97E46"/>
    <w:rsid w:val="00EA0516"/>
    <w:rsid w:val="00EA0736"/>
    <w:rsid w:val="00EA0BA7"/>
    <w:rsid w:val="00EA1AB7"/>
    <w:rsid w:val="00EA479F"/>
    <w:rsid w:val="00EA534B"/>
    <w:rsid w:val="00EA5375"/>
    <w:rsid w:val="00EA5735"/>
    <w:rsid w:val="00EA5B66"/>
    <w:rsid w:val="00EA672C"/>
    <w:rsid w:val="00EA6BFA"/>
    <w:rsid w:val="00EA7A47"/>
    <w:rsid w:val="00EB0785"/>
    <w:rsid w:val="00EB09E8"/>
    <w:rsid w:val="00EB103F"/>
    <w:rsid w:val="00EB14CF"/>
    <w:rsid w:val="00EB150A"/>
    <w:rsid w:val="00EB1739"/>
    <w:rsid w:val="00EB1A68"/>
    <w:rsid w:val="00EB1EA5"/>
    <w:rsid w:val="00EB1F92"/>
    <w:rsid w:val="00EB331D"/>
    <w:rsid w:val="00EB3537"/>
    <w:rsid w:val="00EB3ECF"/>
    <w:rsid w:val="00EB462B"/>
    <w:rsid w:val="00EB5316"/>
    <w:rsid w:val="00EB5825"/>
    <w:rsid w:val="00EB5880"/>
    <w:rsid w:val="00EB6959"/>
    <w:rsid w:val="00EB69C6"/>
    <w:rsid w:val="00EB69DA"/>
    <w:rsid w:val="00EB7214"/>
    <w:rsid w:val="00EB7F38"/>
    <w:rsid w:val="00EC01D0"/>
    <w:rsid w:val="00EC03AC"/>
    <w:rsid w:val="00EC0A0E"/>
    <w:rsid w:val="00EC171D"/>
    <w:rsid w:val="00EC1A36"/>
    <w:rsid w:val="00EC2A3F"/>
    <w:rsid w:val="00EC2FEE"/>
    <w:rsid w:val="00EC30A7"/>
    <w:rsid w:val="00EC324A"/>
    <w:rsid w:val="00EC3602"/>
    <w:rsid w:val="00EC3761"/>
    <w:rsid w:val="00EC3AD7"/>
    <w:rsid w:val="00EC4756"/>
    <w:rsid w:val="00EC4BC7"/>
    <w:rsid w:val="00EC54CC"/>
    <w:rsid w:val="00EC5695"/>
    <w:rsid w:val="00EC5803"/>
    <w:rsid w:val="00EC5F4D"/>
    <w:rsid w:val="00EC6419"/>
    <w:rsid w:val="00EC65A6"/>
    <w:rsid w:val="00EC68A8"/>
    <w:rsid w:val="00EC74BA"/>
    <w:rsid w:val="00EC77EB"/>
    <w:rsid w:val="00EC7B9B"/>
    <w:rsid w:val="00EC7C52"/>
    <w:rsid w:val="00ED0423"/>
    <w:rsid w:val="00ED0543"/>
    <w:rsid w:val="00ED0945"/>
    <w:rsid w:val="00ED0BE5"/>
    <w:rsid w:val="00ED0D36"/>
    <w:rsid w:val="00ED0EB7"/>
    <w:rsid w:val="00ED2A9E"/>
    <w:rsid w:val="00ED34FA"/>
    <w:rsid w:val="00ED3CA7"/>
    <w:rsid w:val="00ED3F34"/>
    <w:rsid w:val="00ED40D6"/>
    <w:rsid w:val="00ED419E"/>
    <w:rsid w:val="00ED4482"/>
    <w:rsid w:val="00ED46CD"/>
    <w:rsid w:val="00ED46DA"/>
    <w:rsid w:val="00ED4A29"/>
    <w:rsid w:val="00ED4BF2"/>
    <w:rsid w:val="00ED4E89"/>
    <w:rsid w:val="00ED4E98"/>
    <w:rsid w:val="00ED4EB6"/>
    <w:rsid w:val="00ED51AF"/>
    <w:rsid w:val="00ED53D0"/>
    <w:rsid w:val="00ED5BEC"/>
    <w:rsid w:val="00ED5DA9"/>
    <w:rsid w:val="00ED5F4A"/>
    <w:rsid w:val="00ED65B6"/>
    <w:rsid w:val="00ED67DD"/>
    <w:rsid w:val="00ED6E6A"/>
    <w:rsid w:val="00ED7429"/>
    <w:rsid w:val="00ED7E20"/>
    <w:rsid w:val="00EE01FA"/>
    <w:rsid w:val="00EE07CC"/>
    <w:rsid w:val="00EE1AEE"/>
    <w:rsid w:val="00EE28A5"/>
    <w:rsid w:val="00EE2C5A"/>
    <w:rsid w:val="00EE40FC"/>
    <w:rsid w:val="00EE457E"/>
    <w:rsid w:val="00EE4930"/>
    <w:rsid w:val="00EE4A99"/>
    <w:rsid w:val="00EE4E3A"/>
    <w:rsid w:val="00EE657A"/>
    <w:rsid w:val="00EE6CC9"/>
    <w:rsid w:val="00EE7015"/>
    <w:rsid w:val="00EE7418"/>
    <w:rsid w:val="00EE76A2"/>
    <w:rsid w:val="00EF0269"/>
    <w:rsid w:val="00EF079E"/>
    <w:rsid w:val="00EF1DCC"/>
    <w:rsid w:val="00EF1ED0"/>
    <w:rsid w:val="00EF210C"/>
    <w:rsid w:val="00EF2D4C"/>
    <w:rsid w:val="00EF3441"/>
    <w:rsid w:val="00EF3AC8"/>
    <w:rsid w:val="00EF41C2"/>
    <w:rsid w:val="00EF4FE7"/>
    <w:rsid w:val="00EF50C3"/>
    <w:rsid w:val="00EF52AC"/>
    <w:rsid w:val="00EF5351"/>
    <w:rsid w:val="00EF56C4"/>
    <w:rsid w:val="00EF705D"/>
    <w:rsid w:val="00EF72D8"/>
    <w:rsid w:val="00EF7820"/>
    <w:rsid w:val="00EF7975"/>
    <w:rsid w:val="00EF7D9F"/>
    <w:rsid w:val="00EF7EA5"/>
    <w:rsid w:val="00F006B5"/>
    <w:rsid w:val="00F00D51"/>
    <w:rsid w:val="00F0190D"/>
    <w:rsid w:val="00F0203C"/>
    <w:rsid w:val="00F0221A"/>
    <w:rsid w:val="00F02D93"/>
    <w:rsid w:val="00F02E6E"/>
    <w:rsid w:val="00F02EF3"/>
    <w:rsid w:val="00F03A5B"/>
    <w:rsid w:val="00F0481B"/>
    <w:rsid w:val="00F05829"/>
    <w:rsid w:val="00F05AEF"/>
    <w:rsid w:val="00F05CB2"/>
    <w:rsid w:val="00F05F32"/>
    <w:rsid w:val="00F0615E"/>
    <w:rsid w:val="00F06272"/>
    <w:rsid w:val="00F065AA"/>
    <w:rsid w:val="00F067B6"/>
    <w:rsid w:val="00F06DD4"/>
    <w:rsid w:val="00F06E3B"/>
    <w:rsid w:val="00F07122"/>
    <w:rsid w:val="00F07325"/>
    <w:rsid w:val="00F0775D"/>
    <w:rsid w:val="00F07A77"/>
    <w:rsid w:val="00F1041C"/>
    <w:rsid w:val="00F10BA7"/>
    <w:rsid w:val="00F10F77"/>
    <w:rsid w:val="00F119F8"/>
    <w:rsid w:val="00F13AA0"/>
    <w:rsid w:val="00F13AF4"/>
    <w:rsid w:val="00F13DC2"/>
    <w:rsid w:val="00F13E62"/>
    <w:rsid w:val="00F13FC8"/>
    <w:rsid w:val="00F145DB"/>
    <w:rsid w:val="00F14F7C"/>
    <w:rsid w:val="00F15445"/>
    <w:rsid w:val="00F15681"/>
    <w:rsid w:val="00F15F4A"/>
    <w:rsid w:val="00F1618E"/>
    <w:rsid w:val="00F16884"/>
    <w:rsid w:val="00F16899"/>
    <w:rsid w:val="00F171AB"/>
    <w:rsid w:val="00F20351"/>
    <w:rsid w:val="00F20943"/>
    <w:rsid w:val="00F21704"/>
    <w:rsid w:val="00F21BF0"/>
    <w:rsid w:val="00F21F78"/>
    <w:rsid w:val="00F220D0"/>
    <w:rsid w:val="00F227C6"/>
    <w:rsid w:val="00F22EBA"/>
    <w:rsid w:val="00F230B3"/>
    <w:rsid w:val="00F2342F"/>
    <w:rsid w:val="00F240A5"/>
    <w:rsid w:val="00F24B54"/>
    <w:rsid w:val="00F24E45"/>
    <w:rsid w:val="00F24EC1"/>
    <w:rsid w:val="00F2545F"/>
    <w:rsid w:val="00F25650"/>
    <w:rsid w:val="00F26994"/>
    <w:rsid w:val="00F2741D"/>
    <w:rsid w:val="00F27855"/>
    <w:rsid w:val="00F279D7"/>
    <w:rsid w:val="00F279FB"/>
    <w:rsid w:val="00F27A4A"/>
    <w:rsid w:val="00F27AB5"/>
    <w:rsid w:val="00F307AC"/>
    <w:rsid w:val="00F30884"/>
    <w:rsid w:val="00F313D9"/>
    <w:rsid w:val="00F31444"/>
    <w:rsid w:val="00F316C1"/>
    <w:rsid w:val="00F31FD3"/>
    <w:rsid w:val="00F3279B"/>
    <w:rsid w:val="00F328F9"/>
    <w:rsid w:val="00F32A9C"/>
    <w:rsid w:val="00F32D1E"/>
    <w:rsid w:val="00F32F18"/>
    <w:rsid w:val="00F33B4A"/>
    <w:rsid w:val="00F3402E"/>
    <w:rsid w:val="00F340F5"/>
    <w:rsid w:val="00F34F78"/>
    <w:rsid w:val="00F3538D"/>
    <w:rsid w:val="00F355BF"/>
    <w:rsid w:val="00F36DC0"/>
    <w:rsid w:val="00F3778F"/>
    <w:rsid w:val="00F37A79"/>
    <w:rsid w:val="00F37E62"/>
    <w:rsid w:val="00F37F16"/>
    <w:rsid w:val="00F40403"/>
    <w:rsid w:val="00F40F8B"/>
    <w:rsid w:val="00F41279"/>
    <w:rsid w:val="00F42072"/>
    <w:rsid w:val="00F42074"/>
    <w:rsid w:val="00F42475"/>
    <w:rsid w:val="00F42607"/>
    <w:rsid w:val="00F42D6C"/>
    <w:rsid w:val="00F436AE"/>
    <w:rsid w:val="00F43CF3"/>
    <w:rsid w:val="00F43E7F"/>
    <w:rsid w:val="00F44FBF"/>
    <w:rsid w:val="00F451F4"/>
    <w:rsid w:val="00F45762"/>
    <w:rsid w:val="00F45E33"/>
    <w:rsid w:val="00F465C7"/>
    <w:rsid w:val="00F467F8"/>
    <w:rsid w:val="00F46EA2"/>
    <w:rsid w:val="00F47871"/>
    <w:rsid w:val="00F503A3"/>
    <w:rsid w:val="00F514CD"/>
    <w:rsid w:val="00F51849"/>
    <w:rsid w:val="00F51D62"/>
    <w:rsid w:val="00F53E53"/>
    <w:rsid w:val="00F544F0"/>
    <w:rsid w:val="00F54D8C"/>
    <w:rsid w:val="00F55299"/>
    <w:rsid w:val="00F554EF"/>
    <w:rsid w:val="00F55D6A"/>
    <w:rsid w:val="00F56614"/>
    <w:rsid w:val="00F56BF5"/>
    <w:rsid w:val="00F56C99"/>
    <w:rsid w:val="00F570A6"/>
    <w:rsid w:val="00F57D33"/>
    <w:rsid w:val="00F57E18"/>
    <w:rsid w:val="00F57F97"/>
    <w:rsid w:val="00F57FC0"/>
    <w:rsid w:val="00F60948"/>
    <w:rsid w:val="00F60CE7"/>
    <w:rsid w:val="00F613C4"/>
    <w:rsid w:val="00F61A9A"/>
    <w:rsid w:val="00F61B76"/>
    <w:rsid w:val="00F624B2"/>
    <w:rsid w:val="00F624C5"/>
    <w:rsid w:val="00F6285D"/>
    <w:rsid w:val="00F628C5"/>
    <w:rsid w:val="00F63519"/>
    <w:rsid w:val="00F63547"/>
    <w:rsid w:val="00F63E11"/>
    <w:rsid w:val="00F6409C"/>
    <w:rsid w:val="00F64A45"/>
    <w:rsid w:val="00F64B14"/>
    <w:rsid w:val="00F65305"/>
    <w:rsid w:val="00F656AC"/>
    <w:rsid w:val="00F65B78"/>
    <w:rsid w:val="00F65CFE"/>
    <w:rsid w:val="00F65D17"/>
    <w:rsid w:val="00F66C8D"/>
    <w:rsid w:val="00F67278"/>
    <w:rsid w:val="00F676A7"/>
    <w:rsid w:val="00F6793D"/>
    <w:rsid w:val="00F7067D"/>
    <w:rsid w:val="00F70792"/>
    <w:rsid w:val="00F70C91"/>
    <w:rsid w:val="00F71464"/>
    <w:rsid w:val="00F72270"/>
    <w:rsid w:val="00F727C8"/>
    <w:rsid w:val="00F72A16"/>
    <w:rsid w:val="00F72CED"/>
    <w:rsid w:val="00F730DE"/>
    <w:rsid w:val="00F7324A"/>
    <w:rsid w:val="00F7341A"/>
    <w:rsid w:val="00F7354A"/>
    <w:rsid w:val="00F73722"/>
    <w:rsid w:val="00F73959"/>
    <w:rsid w:val="00F73D36"/>
    <w:rsid w:val="00F744F9"/>
    <w:rsid w:val="00F746C5"/>
    <w:rsid w:val="00F746D0"/>
    <w:rsid w:val="00F752DE"/>
    <w:rsid w:val="00F75327"/>
    <w:rsid w:val="00F7624D"/>
    <w:rsid w:val="00F76339"/>
    <w:rsid w:val="00F764D3"/>
    <w:rsid w:val="00F7660E"/>
    <w:rsid w:val="00F7672E"/>
    <w:rsid w:val="00F76CF0"/>
    <w:rsid w:val="00F76CF9"/>
    <w:rsid w:val="00F76E9A"/>
    <w:rsid w:val="00F775A4"/>
    <w:rsid w:val="00F776AB"/>
    <w:rsid w:val="00F77822"/>
    <w:rsid w:val="00F77E01"/>
    <w:rsid w:val="00F77EEA"/>
    <w:rsid w:val="00F806C7"/>
    <w:rsid w:val="00F80CC6"/>
    <w:rsid w:val="00F811E8"/>
    <w:rsid w:val="00F81F91"/>
    <w:rsid w:val="00F825FA"/>
    <w:rsid w:val="00F8350E"/>
    <w:rsid w:val="00F8368F"/>
    <w:rsid w:val="00F83BE8"/>
    <w:rsid w:val="00F8462A"/>
    <w:rsid w:val="00F84A0E"/>
    <w:rsid w:val="00F84DAD"/>
    <w:rsid w:val="00F85942"/>
    <w:rsid w:val="00F85FB8"/>
    <w:rsid w:val="00F86108"/>
    <w:rsid w:val="00F86CD7"/>
    <w:rsid w:val="00F86F40"/>
    <w:rsid w:val="00F87AA0"/>
    <w:rsid w:val="00F90B14"/>
    <w:rsid w:val="00F90E36"/>
    <w:rsid w:val="00F91AFC"/>
    <w:rsid w:val="00F91AFF"/>
    <w:rsid w:val="00F91C41"/>
    <w:rsid w:val="00F93015"/>
    <w:rsid w:val="00F930B1"/>
    <w:rsid w:val="00F9423C"/>
    <w:rsid w:val="00F94FAA"/>
    <w:rsid w:val="00F951A2"/>
    <w:rsid w:val="00F955FB"/>
    <w:rsid w:val="00F9609D"/>
    <w:rsid w:val="00F9799B"/>
    <w:rsid w:val="00F97A42"/>
    <w:rsid w:val="00F97DA4"/>
    <w:rsid w:val="00F97DBD"/>
    <w:rsid w:val="00FA02C3"/>
    <w:rsid w:val="00FA0569"/>
    <w:rsid w:val="00FA124B"/>
    <w:rsid w:val="00FA1A77"/>
    <w:rsid w:val="00FA2519"/>
    <w:rsid w:val="00FA2A3B"/>
    <w:rsid w:val="00FA3882"/>
    <w:rsid w:val="00FA3DCF"/>
    <w:rsid w:val="00FA3E53"/>
    <w:rsid w:val="00FA420F"/>
    <w:rsid w:val="00FA45D9"/>
    <w:rsid w:val="00FA47DA"/>
    <w:rsid w:val="00FA4B92"/>
    <w:rsid w:val="00FA4DFA"/>
    <w:rsid w:val="00FA5D0A"/>
    <w:rsid w:val="00FA6642"/>
    <w:rsid w:val="00FA72BE"/>
    <w:rsid w:val="00FA7528"/>
    <w:rsid w:val="00FA78BE"/>
    <w:rsid w:val="00FA7C9C"/>
    <w:rsid w:val="00FA7DAD"/>
    <w:rsid w:val="00FB0AEE"/>
    <w:rsid w:val="00FB1066"/>
    <w:rsid w:val="00FB15C4"/>
    <w:rsid w:val="00FB17A7"/>
    <w:rsid w:val="00FB23E2"/>
    <w:rsid w:val="00FB3039"/>
    <w:rsid w:val="00FB3158"/>
    <w:rsid w:val="00FB3C21"/>
    <w:rsid w:val="00FB3C2E"/>
    <w:rsid w:val="00FB3E15"/>
    <w:rsid w:val="00FB4437"/>
    <w:rsid w:val="00FB465E"/>
    <w:rsid w:val="00FB4C8E"/>
    <w:rsid w:val="00FB4F71"/>
    <w:rsid w:val="00FB5ABF"/>
    <w:rsid w:val="00FB64C0"/>
    <w:rsid w:val="00FB701C"/>
    <w:rsid w:val="00FB710C"/>
    <w:rsid w:val="00FC025C"/>
    <w:rsid w:val="00FC0596"/>
    <w:rsid w:val="00FC08EB"/>
    <w:rsid w:val="00FC0B2F"/>
    <w:rsid w:val="00FC1F2A"/>
    <w:rsid w:val="00FC2467"/>
    <w:rsid w:val="00FC24F2"/>
    <w:rsid w:val="00FC2CC1"/>
    <w:rsid w:val="00FC37C5"/>
    <w:rsid w:val="00FC44CF"/>
    <w:rsid w:val="00FC46AE"/>
    <w:rsid w:val="00FC4743"/>
    <w:rsid w:val="00FC4D36"/>
    <w:rsid w:val="00FC5993"/>
    <w:rsid w:val="00FC5DBF"/>
    <w:rsid w:val="00FC5E81"/>
    <w:rsid w:val="00FC650E"/>
    <w:rsid w:val="00FC6D9C"/>
    <w:rsid w:val="00FC6F1C"/>
    <w:rsid w:val="00FC6F7C"/>
    <w:rsid w:val="00FC7121"/>
    <w:rsid w:val="00FC75D0"/>
    <w:rsid w:val="00FD03B8"/>
    <w:rsid w:val="00FD12B7"/>
    <w:rsid w:val="00FD1918"/>
    <w:rsid w:val="00FD1B14"/>
    <w:rsid w:val="00FD28C2"/>
    <w:rsid w:val="00FD391C"/>
    <w:rsid w:val="00FD4165"/>
    <w:rsid w:val="00FD461C"/>
    <w:rsid w:val="00FD65C1"/>
    <w:rsid w:val="00FD7085"/>
    <w:rsid w:val="00FD765D"/>
    <w:rsid w:val="00FE0942"/>
    <w:rsid w:val="00FE10EA"/>
    <w:rsid w:val="00FE1A18"/>
    <w:rsid w:val="00FE1B37"/>
    <w:rsid w:val="00FE1D32"/>
    <w:rsid w:val="00FE2242"/>
    <w:rsid w:val="00FE236B"/>
    <w:rsid w:val="00FE23F2"/>
    <w:rsid w:val="00FE3324"/>
    <w:rsid w:val="00FE3711"/>
    <w:rsid w:val="00FE37DC"/>
    <w:rsid w:val="00FE3926"/>
    <w:rsid w:val="00FE4303"/>
    <w:rsid w:val="00FE4537"/>
    <w:rsid w:val="00FE4E69"/>
    <w:rsid w:val="00FE5876"/>
    <w:rsid w:val="00FE5E61"/>
    <w:rsid w:val="00FE5E82"/>
    <w:rsid w:val="00FE6149"/>
    <w:rsid w:val="00FE6423"/>
    <w:rsid w:val="00FE6471"/>
    <w:rsid w:val="00FE77AD"/>
    <w:rsid w:val="00FF0373"/>
    <w:rsid w:val="00FF0730"/>
    <w:rsid w:val="00FF230E"/>
    <w:rsid w:val="00FF2E07"/>
    <w:rsid w:val="00FF30D3"/>
    <w:rsid w:val="00FF31B5"/>
    <w:rsid w:val="00FF322C"/>
    <w:rsid w:val="00FF392F"/>
    <w:rsid w:val="00FF3AFC"/>
    <w:rsid w:val="00FF4997"/>
    <w:rsid w:val="00FF4B7D"/>
    <w:rsid w:val="00FF53E8"/>
    <w:rsid w:val="00FF5D55"/>
    <w:rsid w:val="00FF5EFE"/>
    <w:rsid w:val="00FF676B"/>
    <w:rsid w:val="00FF6D85"/>
    <w:rsid w:val="00FF7C48"/>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33D155"/>
  <w15:docId w15:val="{429891B7-32EA-4D37-A176-4773590EA8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ordia New"/>
        <w:lang w:val="en-US" w:eastAsia="en-US" w:bidi="th-TH"/>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qFormat="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5866"/>
    <w:pPr>
      <w:spacing w:after="200" w:line="276" w:lineRule="auto"/>
    </w:pPr>
    <w:rPr>
      <w:noProof/>
      <w:sz w:val="22"/>
      <w:szCs w:val="28"/>
    </w:rPr>
  </w:style>
  <w:style w:type="paragraph" w:styleId="Heading1">
    <w:name w:val="heading 1"/>
    <w:basedOn w:val="Normal"/>
    <w:next w:val="Normal"/>
    <w:link w:val="Heading1Char"/>
    <w:uiPriority w:val="9"/>
    <w:qFormat/>
    <w:rsid w:val="00BF5F15"/>
    <w:pPr>
      <w:keepNext/>
      <w:keepLines/>
      <w:numPr>
        <w:numId w:val="1"/>
      </w:numPr>
      <w:tabs>
        <w:tab w:val="left" w:pos="216"/>
      </w:tabs>
      <w:spacing w:before="160" w:after="80" w:line="240" w:lineRule="auto"/>
      <w:jc w:val="center"/>
      <w:outlineLvl w:val="0"/>
    </w:pPr>
    <w:rPr>
      <w:rFonts w:ascii="Times New Roman" w:eastAsia="SimSun" w:hAnsi="Times New Roman" w:cs="Angsana New"/>
      <w:smallCaps/>
      <w:sz w:val="20"/>
      <w:szCs w:val="20"/>
      <w:lang w:val="x-none" w:eastAsia="x-none" w:bidi="ar-SA"/>
    </w:rPr>
  </w:style>
  <w:style w:type="paragraph" w:styleId="Heading2">
    <w:name w:val="heading 2"/>
    <w:basedOn w:val="Normal"/>
    <w:next w:val="Normal"/>
    <w:link w:val="Heading2Char"/>
    <w:uiPriority w:val="9"/>
    <w:qFormat/>
    <w:rsid w:val="00BF5F15"/>
    <w:pPr>
      <w:keepNext/>
      <w:keepLines/>
      <w:numPr>
        <w:ilvl w:val="1"/>
        <w:numId w:val="1"/>
      </w:numPr>
      <w:spacing w:before="120" w:after="60" w:line="240" w:lineRule="auto"/>
      <w:outlineLvl w:val="1"/>
    </w:pPr>
    <w:rPr>
      <w:rFonts w:ascii="Times New Roman" w:eastAsia="SimSun" w:hAnsi="Times New Roman" w:cs="Angsana New"/>
      <w:i/>
      <w:iCs/>
      <w:sz w:val="20"/>
      <w:szCs w:val="20"/>
      <w:lang w:val="x-none" w:eastAsia="x-none" w:bidi="ar-SA"/>
    </w:rPr>
  </w:style>
  <w:style w:type="paragraph" w:styleId="Heading3">
    <w:name w:val="heading 3"/>
    <w:basedOn w:val="Normal"/>
    <w:next w:val="Normal"/>
    <w:link w:val="Heading3Char"/>
    <w:uiPriority w:val="9"/>
    <w:qFormat/>
    <w:rsid w:val="00BF5F15"/>
    <w:pPr>
      <w:numPr>
        <w:ilvl w:val="2"/>
        <w:numId w:val="1"/>
      </w:numPr>
      <w:spacing w:after="0" w:line="240" w:lineRule="exact"/>
      <w:jc w:val="both"/>
      <w:outlineLvl w:val="2"/>
    </w:pPr>
    <w:rPr>
      <w:rFonts w:ascii="Times New Roman" w:eastAsia="SimSun" w:hAnsi="Times New Roman" w:cs="Times New Roman"/>
      <w:i/>
      <w:iCs/>
      <w:sz w:val="20"/>
      <w:szCs w:val="20"/>
      <w:lang w:val="x-none" w:eastAsia="x-none" w:bidi="ar-SA"/>
    </w:rPr>
  </w:style>
  <w:style w:type="paragraph" w:styleId="Heading4">
    <w:name w:val="heading 4"/>
    <w:basedOn w:val="Normal"/>
    <w:next w:val="Normal"/>
    <w:link w:val="Heading4Char"/>
    <w:uiPriority w:val="9"/>
    <w:qFormat/>
    <w:rsid w:val="00BF5F15"/>
    <w:pPr>
      <w:numPr>
        <w:ilvl w:val="3"/>
        <w:numId w:val="1"/>
      </w:numPr>
      <w:spacing w:before="40" w:after="40" w:line="240" w:lineRule="auto"/>
      <w:jc w:val="both"/>
      <w:outlineLvl w:val="3"/>
    </w:pPr>
    <w:rPr>
      <w:rFonts w:ascii="Times New Roman" w:eastAsia="SimSun" w:hAnsi="Times New Roman" w:cs="Times New Roman"/>
      <w:i/>
      <w:iCs/>
      <w:sz w:val="20"/>
      <w:szCs w:val="20"/>
      <w:lang w:val="x-none" w:eastAsia="x-none" w:bidi="ar-SA"/>
    </w:rPr>
  </w:style>
  <w:style w:type="paragraph" w:styleId="Heading5">
    <w:name w:val="heading 5"/>
    <w:basedOn w:val="Normal"/>
    <w:next w:val="Normal"/>
    <w:link w:val="Heading5Char"/>
    <w:uiPriority w:val="9"/>
    <w:qFormat/>
    <w:rsid w:val="00BF5F15"/>
    <w:pPr>
      <w:spacing w:before="240" w:after="60"/>
      <w:outlineLvl w:val="4"/>
    </w:pPr>
    <w:rPr>
      <w:rFonts w:cs="Angsana New"/>
      <w:b/>
      <w:bCs/>
      <w:i/>
      <w:iCs/>
      <w:sz w:val="26"/>
      <w:szCs w:val="30"/>
    </w:rPr>
  </w:style>
  <w:style w:type="paragraph" w:styleId="Heading6">
    <w:name w:val="heading 6"/>
    <w:basedOn w:val="Normal"/>
    <w:next w:val="Normal"/>
    <w:link w:val="Heading6Char"/>
    <w:uiPriority w:val="9"/>
    <w:qFormat/>
    <w:rsid w:val="001C3151"/>
    <w:pPr>
      <w:autoSpaceDE w:val="0"/>
      <w:autoSpaceDN w:val="0"/>
      <w:spacing w:before="240" w:after="60" w:line="240" w:lineRule="auto"/>
      <w:ind w:left="2592" w:hanging="720"/>
      <w:outlineLvl w:val="5"/>
    </w:pPr>
    <w:rPr>
      <w:rFonts w:ascii="Times New Roman" w:eastAsia="PMingLiU" w:hAnsi="Times New Roman" w:cs="Times New Roman"/>
      <w:i/>
      <w:iCs/>
      <w:noProof w:val="0"/>
      <w:sz w:val="16"/>
      <w:szCs w:val="16"/>
      <w:lang w:bidi="ar-SA"/>
    </w:rPr>
  </w:style>
  <w:style w:type="paragraph" w:styleId="Heading7">
    <w:name w:val="heading 7"/>
    <w:basedOn w:val="Normal"/>
    <w:next w:val="Normal"/>
    <w:link w:val="Heading7Char"/>
    <w:uiPriority w:val="9"/>
    <w:qFormat/>
    <w:rsid w:val="001C3151"/>
    <w:pPr>
      <w:autoSpaceDE w:val="0"/>
      <w:autoSpaceDN w:val="0"/>
      <w:spacing w:before="240" w:after="60" w:line="240" w:lineRule="auto"/>
      <w:ind w:left="3312" w:hanging="720"/>
      <w:outlineLvl w:val="6"/>
    </w:pPr>
    <w:rPr>
      <w:rFonts w:ascii="Times New Roman" w:eastAsia="PMingLiU" w:hAnsi="Times New Roman" w:cs="Times New Roman"/>
      <w:noProof w:val="0"/>
      <w:sz w:val="16"/>
      <w:szCs w:val="16"/>
      <w:lang w:bidi="ar-SA"/>
    </w:rPr>
  </w:style>
  <w:style w:type="paragraph" w:styleId="Heading8">
    <w:name w:val="heading 8"/>
    <w:basedOn w:val="Normal"/>
    <w:next w:val="Normal"/>
    <w:link w:val="Heading8Char"/>
    <w:uiPriority w:val="9"/>
    <w:qFormat/>
    <w:rsid w:val="001C3151"/>
    <w:pPr>
      <w:autoSpaceDE w:val="0"/>
      <w:autoSpaceDN w:val="0"/>
      <w:spacing w:before="240" w:after="60" w:line="240" w:lineRule="auto"/>
      <w:ind w:left="4032" w:hanging="720"/>
      <w:outlineLvl w:val="7"/>
    </w:pPr>
    <w:rPr>
      <w:rFonts w:ascii="Times New Roman" w:eastAsia="PMingLiU" w:hAnsi="Times New Roman" w:cs="Times New Roman"/>
      <w:i/>
      <w:iCs/>
      <w:noProof w:val="0"/>
      <w:sz w:val="16"/>
      <w:szCs w:val="16"/>
      <w:lang w:bidi="ar-SA"/>
    </w:rPr>
  </w:style>
  <w:style w:type="paragraph" w:styleId="Heading9">
    <w:name w:val="heading 9"/>
    <w:basedOn w:val="Normal"/>
    <w:next w:val="Normal"/>
    <w:link w:val="Heading9Char"/>
    <w:uiPriority w:val="9"/>
    <w:qFormat/>
    <w:rsid w:val="001C3151"/>
    <w:pPr>
      <w:autoSpaceDE w:val="0"/>
      <w:autoSpaceDN w:val="0"/>
      <w:spacing w:before="240" w:after="60" w:line="240" w:lineRule="auto"/>
      <w:ind w:left="4752" w:hanging="720"/>
      <w:outlineLvl w:val="8"/>
    </w:pPr>
    <w:rPr>
      <w:rFonts w:ascii="Times New Roman" w:eastAsia="PMingLiU" w:hAnsi="Times New Roman" w:cs="Times New Roman"/>
      <w:noProof w:val="0"/>
      <w:sz w:val="16"/>
      <w:szCs w:val="16"/>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BF5F15"/>
    <w:rPr>
      <w:rFonts w:ascii="Times New Roman" w:eastAsia="SimSun" w:hAnsi="Times New Roman" w:cs="Angsana New"/>
      <w:smallCaps/>
      <w:noProof/>
      <w:lang w:val="x-none" w:eastAsia="x-none" w:bidi="ar-SA"/>
    </w:rPr>
  </w:style>
  <w:style w:type="character" w:customStyle="1" w:styleId="Heading2Char">
    <w:name w:val="Heading 2 Char"/>
    <w:link w:val="Heading2"/>
    <w:uiPriority w:val="9"/>
    <w:qFormat/>
    <w:rsid w:val="00BF5F15"/>
    <w:rPr>
      <w:rFonts w:ascii="Times New Roman" w:eastAsia="SimSun" w:hAnsi="Times New Roman" w:cs="Angsana New"/>
      <w:i/>
      <w:iCs/>
      <w:noProof/>
      <w:lang w:val="x-none" w:eastAsia="x-none" w:bidi="ar-SA"/>
    </w:rPr>
  </w:style>
  <w:style w:type="character" w:customStyle="1" w:styleId="Heading3Char">
    <w:name w:val="Heading 3 Char"/>
    <w:link w:val="Heading3"/>
    <w:uiPriority w:val="9"/>
    <w:rsid w:val="00BF5F15"/>
    <w:rPr>
      <w:rFonts w:ascii="Times New Roman" w:eastAsia="SimSun" w:hAnsi="Times New Roman" w:cs="Times New Roman"/>
      <w:i/>
      <w:iCs/>
      <w:noProof/>
      <w:lang w:val="x-none" w:eastAsia="x-none" w:bidi="ar-SA"/>
    </w:rPr>
  </w:style>
  <w:style w:type="character" w:customStyle="1" w:styleId="Heading4Char">
    <w:name w:val="Heading 4 Char"/>
    <w:link w:val="Heading4"/>
    <w:uiPriority w:val="9"/>
    <w:rsid w:val="00BF5F15"/>
    <w:rPr>
      <w:rFonts w:ascii="Times New Roman" w:eastAsia="SimSun" w:hAnsi="Times New Roman" w:cs="Times New Roman"/>
      <w:i/>
      <w:iCs/>
      <w:noProof/>
      <w:lang w:val="x-none" w:eastAsia="x-none" w:bidi="ar-SA"/>
    </w:rPr>
  </w:style>
  <w:style w:type="character" w:customStyle="1" w:styleId="Heading5Char">
    <w:name w:val="Heading 5 Char"/>
    <w:link w:val="Heading5"/>
    <w:uiPriority w:val="9"/>
    <w:rsid w:val="00BF5F15"/>
    <w:rPr>
      <w:rFonts w:ascii="Calibri" w:eastAsia="Calibri" w:hAnsi="Calibri" w:cs="Angsana New"/>
      <w:b/>
      <w:bCs/>
      <w:i/>
      <w:iCs/>
      <w:sz w:val="26"/>
      <w:szCs w:val="30"/>
    </w:rPr>
  </w:style>
  <w:style w:type="character" w:styleId="Hyperlink">
    <w:name w:val="Hyperlink"/>
    <w:uiPriority w:val="99"/>
    <w:unhideWhenUsed/>
    <w:qFormat/>
    <w:rsid w:val="004C596A"/>
    <w:rPr>
      <w:color w:val="0000FF"/>
      <w:u w:val="single"/>
    </w:rPr>
  </w:style>
  <w:style w:type="paragraph" w:styleId="ListParagraph">
    <w:name w:val="List Paragraph"/>
    <w:aliases w:val="Body of text"/>
    <w:basedOn w:val="Normal"/>
    <w:link w:val="ListParagraphChar"/>
    <w:uiPriority w:val="34"/>
    <w:qFormat/>
    <w:rsid w:val="0034355B"/>
    <w:pPr>
      <w:ind w:left="720"/>
      <w:contextualSpacing/>
    </w:pPr>
  </w:style>
  <w:style w:type="paragraph" w:styleId="Header">
    <w:name w:val="header"/>
    <w:basedOn w:val="Normal"/>
    <w:link w:val="HeaderChar"/>
    <w:uiPriority w:val="99"/>
    <w:unhideWhenUsed/>
    <w:qFormat/>
    <w:rsid w:val="00CE776D"/>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CE776D"/>
  </w:style>
  <w:style w:type="paragraph" w:styleId="Footer">
    <w:name w:val="footer"/>
    <w:basedOn w:val="Normal"/>
    <w:link w:val="FooterChar"/>
    <w:uiPriority w:val="99"/>
    <w:unhideWhenUsed/>
    <w:qFormat/>
    <w:rsid w:val="00CE776D"/>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CE776D"/>
  </w:style>
  <w:style w:type="paragraph" w:styleId="BalloonText">
    <w:name w:val="Balloon Text"/>
    <w:basedOn w:val="Normal"/>
    <w:link w:val="BalloonTextChar"/>
    <w:uiPriority w:val="99"/>
    <w:unhideWhenUsed/>
    <w:qFormat/>
    <w:rsid w:val="00A83811"/>
    <w:pPr>
      <w:spacing w:after="0" w:line="240" w:lineRule="auto"/>
    </w:pPr>
    <w:rPr>
      <w:rFonts w:ascii="Tahoma" w:hAnsi="Tahoma" w:cs="Angsana New"/>
      <w:sz w:val="16"/>
      <w:szCs w:val="20"/>
    </w:rPr>
  </w:style>
  <w:style w:type="character" w:customStyle="1" w:styleId="BalloonTextChar">
    <w:name w:val="Balloon Text Char"/>
    <w:link w:val="BalloonText"/>
    <w:uiPriority w:val="99"/>
    <w:qFormat/>
    <w:rsid w:val="00A83811"/>
    <w:rPr>
      <w:rFonts w:ascii="Tahoma" w:hAnsi="Tahoma" w:cs="Angsana New"/>
      <w:sz w:val="16"/>
      <w:szCs w:val="20"/>
    </w:rPr>
  </w:style>
  <w:style w:type="table" w:styleId="TableGrid">
    <w:name w:val="Table Grid"/>
    <w:basedOn w:val="TableNormal"/>
    <w:uiPriority w:val="59"/>
    <w:qFormat/>
    <w:rsid w:val="00CA026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uiPriority w:val="99"/>
    <w:semiHidden/>
    <w:rsid w:val="00A02590"/>
    <w:rPr>
      <w:color w:val="808080"/>
    </w:rPr>
  </w:style>
  <w:style w:type="paragraph" w:customStyle="1" w:styleId="ABSTRACT">
    <w:name w:val="ABSTRACT"/>
    <w:basedOn w:val="Normal"/>
    <w:rsid w:val="006B24C0"/>
    <w:pPr>
      <w:widowControl w:val="0"/>
      <w:suppressAutoHyphens/>
      <w:spacing w:after="240" w:line="210" w:lineRule="exact"/>
      <w:ind w:left="480" w:right="480"/>
    </w:pPr>
    <w:rPr>
      <w:rFonts w:ascii="Helvetica" w:eastAsia="Times New Roman" w:hAnsi="Helvetica" w:cs="Times New Roman"/>
      <w:kern w:val="16"/>
      <w:sz w:val="16"/>
      <w:szCs w:val="20"/>
      <w:lang w:bidi="ar-SA"/>
    </w:rPr>
  </w:style>
  <w:style w:type="paragraph" w:customStyle="1" w:styleId="keywords">
    <w:name w:val="key words"/>
    <w:rsid w:val="00BF5F15"/>
    <w:pPr>
      <w:spacing w:after="120"/>
      <w:ind w:firstLine="288"/>
      <w:jc w:val="both"/>
    </w:pPr>
    <w:rPr>
      <w:rFonts w:ascii="Times New Roman" w:eastAsia="SimSun" w:hAnsi="Times New Roman" w:cs="Times New Roman"/>
      <w:b/>
      <w:bCs/>
      <w:i/>
      <w:iCs/>
      <w:noProof/>
      <w:sz w:val="18"/>
      <w:szCs w:val="18"/>
      <w:lang w:bidi="ar-SA"/>
    </w:rPr>
  </w:style>
  <w:style w:type="paragraph" w:styleId="BodyText">
    <w:name w:val="Body Text"/>
    <w:basedOn w:val="Normal"/>
    <w:link w:val="BodyTextChar"/>
    <w:rsid w:val="00BF5F15"/>
    <w:pPr>
      <w:spacing w:after="120" w:line="228" w:lineRule="auto"/>
      <w:ind w:firstLine="288"/>
      <w:jc w:val="both"/>
    </w:pPr>
    <w:rPr>
      <w:rFonts w:ascii="Times New Roman" w:eastAsia="SimSun" w:hAnsi="Times New Roman" w:cs="Angsana New"/>
      <w:spacing w:val="-1"/>
      <w:sz w:val="20"/>
      <w:szCs w:val="20"/>
      <w:lang w:val="x-none" w:eastAsia="x-none" w:bidi="ar-SA"/>
    </w:rPr>
  </w:style>
  <w:style w:type="character" w:customStyle="1" w:styleId="BodyTextChar">
    <w:name w:val="Body Text Char"/>
    <w:link w:val="BodyText"/>
    <w:rsid w:val="00BF5F15"/>
    <w:rPr>
      <w:rFonts w:ascii="Times New Roman" w:eastAsia="SimSun" w:hAnsi="Times New Roman" w:cs="Angsana New"/>
      <w:spacing w:val="-1"/>
      <w:sz w:val="20"/>
      <w:szCs w:val="20"/>
      <w:lang w:val="x-none" w:eastAsia="x-none" w:bidi="ar-SA"/>
    </w:rPr>
  </w:style>
  <w:style w:type="paragraph" w:customStyle="1" w:styleId="figurecaption">
    <w:name w:val="figure caption"/>
    <w:rsid w:val="00BF5F15"/>
    <w:pPr>
      <w:numPr>
        <w:numId w:val="2"/>
      </w:numPr>
      <w:spacing w:before="80" w:after="200"/>
      <w:jc w:val="center"/>
    </w:pPr>
    <w:rPr>
      <w:rFonts w:ascii="Times New Roman" w:eastAsia="SimSun" w:hAnsi="Times New Roman" w:cs="Times New Roman"/>
      <w:noProof/>
      <w:sz w:val="16"/>
      <w:szCs w:val="16"/>
      <w:lang w:bidi="ar-SA"/>
    </w:rPr>
  </w:style>
  <w:style w:type="paragraph" w:styleId="PlainText">
    <w:name w:val="Plain Text"/>
    <w:basedOn w:val="Normal"/>
    <w:link w:val="PlainTextChar"/>
    <w:qFormat/>
    <w:rsid w:val="00BF5F15"/>
    <w:pPr>
      <w:spacing w:after="0" w:line="240" w:lineRule="auto"/>
    </w:pPr>
    <w:rPr>
      <w:rFonts w:ascii="Courier New" w:eastAsia="Batang" w:hAnsi="Courier New" w:cs="Angsana New"/>
      <w:sz w:val="20"/>
      <w:szCs w:val="24"/>
      <w:lang w:val="hr-HR" w:eastAsia="de-DE" w:bidi="ar-SA"/>
    </w:rPr>
  </w:style>
  <w:style w:type="character" w:customStyle="1" w:styleId="PlainTextChar">
    <w:name w:val="Plain Text Char"/>
    <w:link w:val="PlainText"/>
    <w:qFormat/>
    <w:rsid w:val="00BF5F15"/>
    <w:rPr>
      <w:rFonts w:ascii="Courier New" w:eastAsia="Batang" w:hAnsi="Courier New" w:cs="Angsana New"/>
      <w:sz w:val="20"/>
      <w:szCs w:val="24"/>
      <w:lang w:val="hr-HR" w:eastAsia="de-DE" w:bidi="ar-SA"/>
    </w:rPr>
  </w:style>
  <w:style w:type="paragraph" w:customStyle="1" w:styleId="references">
    <w:name w:val="references"/>
    <w:rsid w:val="00BF5F15"/>
    <w:pPr>
      <w:numPr>
        <w:numId w:val="3"/>
      </w:numPr>
      <w:spacing w:after="50" w:line="180" w:lineRule="exact"/>
      <w:jc w:val="both"/>
    </w:pPr>
    <w:rPr>
      <w:rFonts w:ascii="Times New Roman" w:eastAsia="MS Mincho" w:hAnsi="Times New Roman" w:cs="Times New Roman"/>
      <w:noProof/>
      <w:sz w:val="16"/>
      <w:szCs w:val="16"/>
      <w:lang w:bidi="ar-SA"/>
    </w:rPr>
  </w:style>
  <w:style w:type="paragraph" w:customStyle="1" w:styleId="ListParagraph1">
    <w:name w:val="List Paragraph1"/>
    <w:basedOn w:val="Normal"/>
    <w:qFormat/>
    <w:rsid w:val="00BF5F15"/>
    <w:pPr>
      <w:ind w:left="720"/>
      <w:contextualSpacing/>
    </w:pPr>
    <w:rPr>
      <w:rFonts w:eastAsia="Times New Roman"/>
    </w:rPr>
  </w:style>
  <w:style w:type="paragraph" w:customStyle="1" w:styleId="TTPParagraphothers">
    <w:name w:val="TTP Paragraph (others)"/>
    <w:basedOn w:val="Normal"/>
    <w:uiPriority w:val="99"/>
    <w:rsid w:val="00BF5F15"/>
    <w:pPr>
      <w:autoSpaceDE w:val="0"/>
      <w:autoSpaceDN w:val="0"/>
      <w:spacing w:after="0" w:line="240" w:lineRule="auto"/>
      <w:ind w:firstLine="283"/>
      <w:jc w:val="both"/>
    </w:pPr>
    <w:rPr>
      <w:rFonts w:ascii="Times New Roman" w:eastAsia="SimSun" w:hAnsi="Times New Roman" w:cs="Times New Roman"/>
      <w:sz w:val="24"/>
      <w:szCs w:val="24"/>
      <w:lang w:bidi="ar-SA"/>
    </w:rPr>
  </w:style>
  <w:style w:type="paragraph" w:styleId="BodyTextIndent2">
    <w:name w:val="Body Text Indent 2"/>
    <w:basedOn w:val="Normal"/>
    <w:link w:val="BodyTextIndent2Char"/>
    <w:rsid w:val="00BF5F15"/>
    <w:pPr>
      <w:widowControl w:val="0"/>
      <w:adjustRightInd w:val="0"/>
      <w:spacing w:after="120" w:line="480" w:lineRule="auto"/>
      <w:ind w:left="283"/>
      <w:textAlignment w:val="baseline"/>
    </w:pPr>
    <w:rPr>
      <w:rFonts w:ascii="Times New Roman" w:eastAsia="SimSun" w:hAnsi="Times New Roman" w:cs="Angsana New"/>
      <w:sz w:val="24"/>
      <w:szCs w:val="20"/>
      <w:lang w:val="x-none" w:eastAsia="zh-CN" w:bidi="ar-SA"/>
    </w:rPr>
  </w:style>
  <w:style w:type="character" w:customStyle="1" w:styleId="BodyTextIndent2Char">
    <w:name w:val="Body Text Indent 2 Char"/>
    <w:link w:val="BodyTextIndent2"/>
    <w:rsid w:val="00BF5F15"/>
    <w:rPr>
      <w:rFonts w:ascii="Times New Roman" w:eastAsia="SimSun" w:hAnsi="Times New Roman" w:cs="Angsana New"/>
      <w:sz w:val="24"/>
      <w:szCs w:val="20"/>
      <w:lang w:val="x-none" w:eastAsia="zh-CN" w:bidi="ar-SA"/>
    </w:rPr>
  </w:style>
  <w:style w:type="character" w:customStyle="1" w:styleId="authorsname">
    <w:name w:val="authors__name"/>
    <w:rsid w:val="00BF5F15"/>
  </w:style>
  <w:style w:type="character" w:customStyle="1" w:styleId="authorscontact">
    <w:name w:val="authors__contact"/>
    <w:rsid w:val="00BF5F15"/>
  </w:style>
  <w:style w:type="paragraph" w:customStyle="1" w:styleId="Default">
    <w:name w:val="Default"/>
    <w:link w:val="DefaultChar"/>
    <w:rsid w:val="00BF5F15"/>
    <w:pPr>
      <w:autoSpaceDE w:val="0"/>
      <w:autoSpaceDN w:val="0"/>
      <w:adjustRightInd w:val="0"/>
    </w:pPr>
    <w:rPr>
      <w:rFonts w:ascii="Times New Roman" w:hAnsi="Times New Roman" w:cs="Times New Roman"/>
      <w:color w:val="000000"/>
      <w:sz w:val="24"/>
      <w:szCs w:val="24"/>
    </w:rPr>
  </w:style>
  <w:style w:type="character" w:customStyle="1" w:styleId="hlfld-title">
    <w:name w:val="hlfld-title"/>
    <w:rsid w:val="00BF5F15"/>
  </w:style>
  <w:style w:type="character" w:styleId="FollowedHyperlink">
    <w:name w:val="FollowedHyperlink"/>
    <w:uiPriority w:val="99"/>
    <w:unhideWhenUsed/>
    <w:rsid w:val="00BF5F15"/>
    <w:rPr>
      <w:color w:val="800080"/>
      <w:u w:val="single"/>
    </w:rPr>
  </w:style>
  <w:style w:type="character" w:customStyle="1" w:styleId="title-text">
    <w:name w:val="title-text"/>
    <w:basedOn w:val="DefaultParagraphFont"/>
    <w:rsid w:val="00CE3C4C"/>
  </w:style>
  <w:style w:type="character" w:customStyle="1" w:styleId="text">
    <w:name w:val="text"/>
    <w:basedOn w:val="DefaultParagraphFont"/>
    <w:rsid w:val="00CE3C4C"/>
  </w:style>
  <w:style w:type="paragraph" w:customStyle="1" w:styleId="TTPAuthors">
    <w:name w:val="TTP Author(s)"/>
    <w:basedOn w:val="Normal"/>
    <w:next w:val="TTPAddress"/>
    <w:uiPriority w:val="99"/>
    <w:rsid w:val="005D359D"/>
    <w:pPr>
      <w:autoSpaceDE w:val="0"/>
      <w:autoSpaceDN w:val="0"/>
      <w:spacing w:before="120" w:after="0" w:line="240" w:lineRule="auto"/>
      <w:jc w:val="center"/>
    </w:pPr>
    <w:rPr>
      <w:rFonts w:ascii="Arial" w:eastAsia="Times New Roman" w:hAnsi="Arial" w:cs="Arial"/>
      <w:sz w:val="28"/>
      <w:lang w:bidi="ar-SA"/>
    </w:rPr>
  </w:style>
  <w:style w:type="paragraph" w:customStyle="1" w:styleId="TTPAddress">
    <w:name w:val="TTP Address"/>
    <w:basedOn w:val="Normal"/>
    <w:uiPriority w:val="99"/>
    <w:rsid w:val="005D359D"/>
    <w:pPr>
      <w:autoSpaceDE w:val="0"/>
      <w:autoSpaceDN w:val="0"/>
      <w:spacing w:before="120" w:after="0" w:line="240" w:lineRule="auto"/>
      <w:jc w:val="center"/>
    </w:pPr>
    <w:rPr>
      <w:rFonts w:ascii="Arial" w:eastAsia="Times New Roman" w:hAnsi="Arial" w:cs="Arial"/>
      <w:szCs w:val="22"/>
      <w:lang w:bidi="ar-SA"/>
    </w:rPr>
  </w:style>
  <w:style w:type="paragraph" w:customStyle="1" w:styleId="AU">
    <w:name w:val="AU"/>
    <w:basedOn w:val="Normal"/>
    <w:rsid w:val="005D359D"/>
    <w:pPr>
      <w:spacing w:before="120" w:after="120" w:line="240" w:lineRule="auto"/>
    </w:pPr>
    <w:rPr>
      <w:rFonts w:ascii="Times New Roman" w:eastAsia="Times New Roman" w:hAnsi="Times New Roman" w:cs="Times New Roman"/>
      <w:color w:val="00823B"/>
      <w:sz w:val="32"/>
      <w:szCs w:val="24"/>
      <w:lang w:bidi="ar-SA"/>
    </w:rPr>
  </w:style>
  <w:style w:type="paragraph" w:customStyle="1" w:styleId="TTPSectionHeading">
    <w:name w:val="TTP Section Heading"/>
    <w:basedOn w:val="Normal"/>
    <w:next w:val="Normal"/>
    <w:uiPriority w:val="99"/>
    <w:rsid w:val="005D359D"/>
    <w:pPr>
      <w:autoSpaceDE w:val="0"/>
      <w:autoSpaceDN w:val="0"/>
      <w:spacing w:before="360" w:after="120" w:line="240" w:lineRule="auto"/>
      <w:jc w:val="both"/>
    </w:pPr>
    <w:rPr>
      <w:rFonts w:ascii="Times New Roman" w:eastAsia="Times New Roman" w:hAnsi="Times New Roman" w:cs="Times New Roman"/>
      <w:b/>
      <w:bCs/>
      <w:sz w:val="24"/>
      <w:szCs w:val="24"/>
      <w:lang w:bidi="ar-SA"/>
    </w:rPr>
  </w:style>
  <w:style w:type="paragraph" w:customStyle="1" w:styleId="TTPParagraph1st">
    <w:name w:val="TTP Paragraph (1st)"/>
    <w:basedOn w:val="Normal"/>
    <w:next w:val="TTPParagraphothers"/>
    <w:link w:val="TTPParagraph1stChar"/>
    <w:uiPriority w:val="99"/>
    <w:rsid w:val="005D359D"/>
    <w:pPr>
      <w:autoSpaceDE w:val="0"/>
      <w:autoSpaceDN w:val="0"/>
      <w:spacing w:after="0" w:line="240" w:lineRule="auto"/>
      <w:jc w:val="both"/>
    </w:pPr>
    <w:rPr>
      <w:rFonts w:ascii="Times New Roman" w:eastAsia="Times New Roman" w:hAnsi="Times New Roman" w:cs="Times New Roman"/>
      <w:sz w:val="24"/>
      <w:szCs w:val="24"/>
      <w:lang w:bidi="ar-SA"/>
    </w:rPr>
  </w:style>
  <w:style w:type="character" w:customStyle="1" w:styleId="TTPParagraph1stChar">
    <w:name w:val="TTP Paragraph (1st) Char"/>
    <w:link w:val="TTPParagraph1st"/>
    <w:uiPriority w:val="99"/>
    <w:rsid w:val="00866D0F"/>
    <w:rPr>
      <w:rFonts w:ascii="Times New Roman" w:eastAsia="Times New Roman" w:hAnsi="Times New Roman" w:cs="Times New Roman"/>
      <w:sz w:val="24"/>
      <w:szCs w:val="24"/>
      <w:lang w:bidi="ar-SA"/>
    </w:rPr>
  </w:style>
  <w:style w:type="paragraph" w:customStyle="1" w:styleId="DecimalAligned">
    <w:name w:val="Decimal Aligned"/>
    <w:basedOn w:val="Normal"/>
    <w:uiPriority w:val="40"/>
    <w:qFormat/>
    <w:rsid w:val="009352B0"/>
    <w:pPr>
      <w:tabs>
        <w:tab w:val="decimal" w:pos="360"/>
      </w:tabs>
    </w:pPr>
    <w:rPr>
      <w:rFonts w:eastAsia="Times New Roman" w:cs="Times New Roman"/>
      <w:szCs w:val="22"/>
      <w:lang w:val="tr-TR" w:eastAsia="tr-TR" w:bidi="ar-SA"/>
    </w:rPr>
  </w:style>
  <w:style w:type="character" w:styleId="SubtleEmphasis">
    <w:name w:val="Subtle Emphasis"/>
    <w:uiPriority w:val="19"/>
    <w:qFormat/>
    <w:rsid w:val="009352B0"/>
    <w:rPr>
      <w:i/>
      <w:iCs/>
    </w:rPr>
  </w:style>
  <w:style w:type="table" w:customStyle="1" w:styleId="ListeTablo7Renkli1">
    <w:name w:val="Liste Tablo 7 Renkli1"/>
    <w:basedOn w:val="TableNormal"/>
    <w:uiPriority w:val="52"/>
    <w:rsid w:val="009352B0"/>
    <w:rPr>
      <w:color w:val="000000"/>
      <w:szCs w:val="22"/>
      <w:lang w:val="tr-TR" w:bidi="ar-SA"/>
    </w:rPr>
    <w:tblPr>
      <w:tblStyleRowBandSize w:val="1"/>
      <w:tblStyleColBandSize w:val="1"/>
    </w:tblPr>
    <w:tblStylePr w:type="firstRow">
      <w:rPr>
        <w:rFonts w:ascii="Consolas" w:eastAsia="Times New Roman" w:hAnsi="Consolas" w:cs="Angsana New"/>
        <w:i/>
        <w:iCs/>
        <w:sz w:val="26"/>
      </w:rPr>
      <w:tblPr/>
      <w:tcPr>
        <w:tcBorders>
          <w:bottom w:val="single" w:sz="4" w:space="0" w:color="000000"/>
        </w:tcBorders>
        <w:shd w:val="clear" w:color="auto" w:fill="FFFFFF"/>
      </w:tcPr>
    </w:tblStylePr>
    <w:tblStylePr w:type="lastRow">
      <w:rPr>
        <w:rFonts w:ascii="Consolas" w:eastAsia="Times New Roman" w:hAnsi="Consolas" w:cs="Angsana New"/>
        <w:i/>
        <w:iCs/>
        <w:sz w:val="26"/>
      </w:rPr>
      <w:tblPr/>
      <w:tcPr>
        <w:tcBorders>
          <w:top w:val="single" w:sz="4" w:space="0" w:color="000000"/>
        </w:tcBorders>
        <w:shd w:val="clear" w:color="auto" w:fill="FFFFFF"/>
      </w:tcPr>
    </w:tblStylePr>
    <w:tblStylePr w:type="firstCol">
      <w:pPr>
        <w:jc w:val="right"/>
      </w:pPr>
      <w:rPr>
        <w:rFonts w:ascii="Consolas" w:eastAsia="Times New Roman" w:hAnsi="Consolas" w:cs="Angsana New"/>
        <w:i/>
        <w:iCs/>
        <w:sz w:val="26"/>
      </w:rPr>
      <w:tblPr/>
      <w:tcPr>
        <w:tcBorders>
          <w:right w:val="single" w:sz="4" w:space="0" w:color="000000"/>
        </w:tcBorders>
        <w:shd w:val="clear" w:color="auto" w:fill="FFFFFF"/>
      </w:tcPr>
    </w:tblStylePr>
    <w:tblStylePr w:type="lastCol">
      <w:rPr>
        <w:rFonts w:ascii="Consolas" w:eastAsia="Times New Roman" w:hAnsi="Consolas" w:cs="Angsana New"/>
        <w:i/>
        <w:iCs/>
        <w:sz w:val="26"/>
      </w:rPr>
      <w:tblPr/>
      <w:tcPr>
        <w:tcBorders>
          <w:left w:val="single" w:sz="4" w:space="0" w:color="000000"/>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EndNoteBibliography">
    <w:name w:val="EndNote Bibliography"/>
    <w:basedOn w:val="Normal"/>
    <w:link w:val="EndNoteBibliographyChar"/>
    <w:qFormat/>
    <w:rsid w:val="003D2E6C"/>
    <w:pPr>
      <w:spacing w:line="240" w:lineRule="auto"/>
      <w:jc w:val="both"/>
    </w:pPr>
    <w:rPr>
      <w:rFonts w:cs="Calibri"/>
      <w:szCs w:val="22"/>
      <w:lang w:bidi="ar-SA"/>
    </w:rPr>
  </w:style>
  <w:style w:type="character" w:customStyle="1" w:styleId="EndNoteBibliographyChar">
    <w:name w:val="EndNote Bibliography Char"/>
    <w:link w:val="EndNoteBibliography"/>
    <w:qFormat/>
    <w:rsid w:val="003D2E6C"/>
    <w:rPr>
      <w:rFonts w:ascii="Calibri" w:hAnsi="Calibri" w:cs="Calibri"/>
      <w:noProof/>
      <w:szCs w:val="22"/>
      <w:lang w:bidi="ar-SA"/>
    </w:rPr>
  </w:style>
  <w:style w:type="paragraph" w:customStyle="1" w:styleId="H1">
    <w:name w:val="H1"/>
    <w:basedOn w:val="Normal"/>
    <w:link w:val="H10"/>
    <w:qFormat/>
    <w:rsid w:val="00324259"/>
    <w:pPr>
      <w:tabs>
        <w:tab w:val="left" w:pos="284"/>
      </w:tabs>
      <w:spacing w:after="0" w:line="240" w:lineRule="auto"/>
      <w:jc w:val="thaiDistribute"/>
    </w:pPr>
    <w:rPr>
      <w:rFonts w:ascii="Times New Roman" w:hAnsi="Times New Roman" w:cs="Times New Roman"/>
      <w:b/>
      <w:bCs/>
      <w:sz w:val="24"/>
      <w:szCs w:val="24"/>
    </w:rPr>
  </w:style>
  <w:style w:type="character" w:customStyle="1" w:styleId="H10">
    <w:name w:val="H1 อักขระ"/>
    <w:link w:val="H1"/>
    <w:rsid w:val="00324259"/>
    <w:rPr>
      <w:rFonts w:ascii="Times New Roman" w:hAnsi="Times New Roman" w:cs="Times New Roman"/>
      <w:b/>
      <w:bCs/>
      <w:sz w:val="24"/>
      <w:szCs w:val="24"/>
    </w:rPr>
  </w:style>
  <w:style w:type="paragraph" w:customStyle="1" w:styleId="H2">
    <w:name w:val="H2"/>
    <w:basedOn w:val="Normal"/>
    <w:link w:val="H20"/>
    <w:qFormat/>
    <w:rsid w:val="00324259"/>
    <w:pPr>
      <w:spacing w:after="0" w:line="240" w:lineRule="auto"/>
    </w:pPr>
    <w:rPr>
      <w:rFonts w:ascii="Times New Roman" w:hAnsi="Times New Roman" w:cs="Angsana New"/>
      <w:b/>
      <w:sz w:val="20"/>
      <w:szCs w:val="22"/>
    </w:rPr>
  </w:style>
  <w:style w:type="character" w:customStyle="1" w:styleId="H20">
    <w:name w:val="H2 อักขระ"/>
    <w:link w:val="H2"/>
    <w:rsid w:val="00324259"/>
    <w:rPr>
      <w:rFonts w:ascii="Times New Roman" w:hAnsi="Times New Roman" w:cs="Angsana New"/>
      <w:b/>
      <w:sz w:val="20"/>
      <w:szCs w:val="22"/>
    </w:rPr>
  </w:style>
  <w:style w:type="character" w:styleId="UnresolvedMention">
    <w:name w:val="Unresolved Mention"/>
    <w:uiPriority w:val="99"/>
    <w:semiHidden/>
    <w:unhideWhenUsed/>
    <w:rsid w:val="00E5648B"/>
    <w:rPr>
      <w:color w:val="605E5C"/>
      <w:shd w:val="clear" w:color="auto" w:fill="E1DFDD"/>
    </w:rPr>
  </w:style>
  <w:style w:type="paragraph" w:customStyle="1" w:styleId="AuthorEmail">
    <w:name w:val="Author Email"/>
    <w:basedOn w:val="Normal"/>
    <w:qFormat/>
    <w:rsid w:val="00207A6F"/>
    <w:pPr>
      <w:spacing w:after="0" w:line="240" w:lineRule="auto"/>
      <w:jc w:val="center"/>
    </w:pPr>
    <w:rPr>
      <w:rFonts w:ascii="Times New Roman" w:hAnsi="Times New Roman" w:cs="Times New Roman"/>
      <w:sz w:val="20"/>
      <w:szCs w:val="20"/>
      <w:lang w:bidi="ar-SA"/>
    </w:rPr>
  </w:style>
  <w:style w:type="paragraph" w:customStyle="1" w:styleId="TableCaption">
    <w:name w:val="Table Caption"/>
    <w:basedOn w:val="Normal"/>
    <w:qFormat/>
    <w:rsid w:val="00207A6F"/>
    <w:pPr>
      <w:spacing w:before="120" w:after="0" w:line="240" w:lineRule="auto"/>
      <w:jc w:val="center"/>
    </w:pPr>
    <w:rPr>
      <w:rFonts w:ascii="Times New Roman" w:hAnsi="Times New Roman" w:cs="Times New Roman"/>
      <w:sz w:val="18"/>
      <w:szCs w:val="18"/>
      <w:lang w:bidi="ar-SA"/>
    </w:rPr>
  </w:style>
  <w:style w:type="paragraph" w:styleId="HTMLPreformatted">
    <w:name w:val="HTML Preformatted"/>
    <w:basedOn w:val="Normal"/>
    <w:link w:val="HTMLPreformattedChar"/>
    <w:uiPriority w:val="99"/>
    <w:unhideWhenUsed/>
    <w:rsid w:val="00207A6F"/>
    <w:pPr>
      <w:spacing w:after="0" w:line="240" w:lineRule="auto"/>
    </w:pPr>
    <w:rPr>
      <w:rFonts w:ascii="Consolas" w:hAnsi="Consolas" w:cs="Consolas"/>
      <w:sz w:val="20"/>
      <w:szCs w:val="20"/>
      <w:lang w:val="id-ID" w:bidi="ar-SA"/>
    </w:rPr>
  </w:style>
  <w:style w:type="character" w:customStyle="1" w:styleId="HTMLPreformattedChar">
    <w:name w:val="HTML Preformatted Char"/>
    <w:link w:val="HTMLPreformatted"/>
    <w:uiPriority w:val="99"/>
    <w:rsid w:val="00207A6F"/>
    <w:rPr>
      <w:rFonts w:ascii="Consolas" w:hAnsi="Consolas" w:cs="Consolas"/>
      <w:sz w:val="20"/>
      <w:szCs w:val="20"/>
      <w:lang w:val="id-ID" w:bidi="ar-SA"/>
    </w:rPr>
  </w:style>
  <w:style w:type="paragraph" w:styleId="NormalWeb">
    <w:name w:val="Normal (Web)"/>
    <w:basedOn w:val="Normal"/>
    <w:link w:val="NormalWebChar"/>
    <w:uiPriority w:val="99"/>
    <w:unhideWhenUsed/>
    <w:qFormat/>
    <w:rsid w:val="00207A6F"/>
    <w:pPr>
      <w:spacing w:before="100" w:beforeAutospacing="1" w:after="100" w:afterAutospacing="1" w:line="240" w:lineRule="auto"/>
    </w:pPr>
    <w:rPr>
      <w:rFonts w:ascii="Times New Roman" w:eastAsia="Times New Roman" w:hAnsi="Times New Roman" w:cs="Times New Roman"/>
      <w:sz w:val="24"/>
      <w:szCs w:val="24"/>
      <w:lang w:val="id-ID" w:eastAsia="id-ID" w:bidi="ar-SA"/>
    </w:rPr>
  </w:style>
  <w:style w:type="character" w:customStyle="1" w:styleId="gi">
    <w:name w:val="gi"/>
    <w:basedOn w:val="DefaultParagraphFont"/>
    <w:rsid w:val="00207A6F"/>
  </w:style>
  <w:style w:type="character" w:customStyle="1" w:styleId="s-rg">
    <w:name w:val="s-rg"/>
    <w:basedOn w:val="DefaultParagraphFont"/>
    <w:rsid w:val="00207A6F"/>
  </w:style>
  <w:style w:type="character" w:customStyle="1" w:styleId="s-bl">
    <w:name w:val="s-bl"/>
    <w:basedOn w:val="DefaultParagraphFont"/>
    <w:rsid w:val="00207A6F"/>
  </w:style>
  <w:style w:type="character" w:customStyle="1" w:styleId="translation">
    <w:name w:val="translation"/>
    <w:basedOn w:val="DefaultParagraphFont"/>
    <w:rsid w:val="00207A6F"/>
  </w:style>
  <w:style w:type="character" w:customStyle="1" w:styleId="tlid-translation">
    <w:name w:val="tlid-translation"/>
    <w:basedOn w:val="DefaultParagraphFont"/>
    <w:rsid w:val="00207A6F"/>
  </w:style>
  <w:style w:type="character" w:styleId="Emphasis">
    <w:name w:val="Emphasis"/>
    <w:uiPriority w:val="20"/>
    <w:qFormat/>
    <w:rsid w:val="00207A6F"/>
    <w:rPr>
      <w:i/>
      <w:iCs/>
    </w:rPr>
  </w:style>
  <w:style w:type="paragraph" w:customStyle="1" w:styleId="Els-body-text">
    <w:name w:val="Els-body-text"/>
    <w:rsid w:val="00D43D39"/>
    <w:pPr>
      <w:spacing w:line="240" w:lineRule="exact"/>
      <w:ind w:firstLine="238"/>
      <w:jc w:val="both"/>
    </w:pPr>
    <w:rPr>
      <w:rFonts w:ascii="Times New Roman" w:eastAsia="SimSun" w:hAnsi="Times New Roman" w:cs="Times New Roman"/>
      <w:lang w:bidi="ar-SA"/>
    </w:rPr>
  </w:style>
  <w:style w:type="paragraph" w:customStyle="1" w:styleId="Jednacina">
    <w:name w:val="Jednacina"/>
    <w:basedOn w:val="Normal"/>
    <w:link w:val="JednacinaChar"/>
    <w:rsid w:val="003E1292"/>
    <w:pPr>
      <w:tabs>
        <w:tab w:val="center" w:pos="2268"/>
        <w:tab w:val="right" w:pos="4536"/>
      </w:tabs>
      <w:spacing w:before="120" w:after="120" w:line="240" w:lineRule="auto"/>
      <w:ind w:firstLine="284"/>
      <w:jc w:val="right"/>
    </w:pPr>
    <w:rPr>
      <w:rFonts w:ascii="Times New Roman" w:eastAsia="SimSun" w:hAnsi="Times New Roman" w:cs="Times New Roman"/>
      <w:sz w:val="20"/>
      <w:szCs w:val="20"/>
      <w:lang w:bidi="ar-SA"/>
    </w:rPr>
  </w:style>
  <w:style w:type="character" w:customStyle="1" w:styleId="JednacinaChar">
    <w:name w:val="Jednacina Char"/>
    <w:link w:val="Jednacina"/>
    <w:rsid w:val="003E1292"/>
    <w:rPr>
      <w:rFonts w:ascii="Times New Roman" w:eastAsia="SimSun" w:hAnsi="Times New Roman" w:cs="Times New Roman"/>
      <w:sz w:val="20"/>
      <w:szCs w:val="20"/>
      <w:lang w:bidi="ar-SA"/>
    </w:rPr>
  </w:style>
  <w:style w:type="table" w:customStyle="1" w:styleId="TableGrid1">
    <w:name w:val="Table Grid1"/>
    <w:basedOn w:val="TableNormal"/>
    <w:next w:val="TableGrid"/>
    <w:uiPriority w:val="39"/>
    <w:rsid w:val="00FC6F7C"/>
    <w:rPr>
      <w:rFonts w:cs="Arial"/>
      <w:i/>
      <w:szCs w:val="22"/>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uiPriority w:val="39"/>
    <w:rsid w:val="00BB1927"/>
    <w:pPr>
      <w:widowControl w:val="0"/>
    </w:pPr>
    <w:rPr>
      <w:rFonts w:cs="Arial"/>
      <w:szCs w:val="22"/>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
    <w:name w:val="Table Grid41"/>
    <w:basedOn w:val="TableNormal"/>
    <w:next w:val="TableGrid"/>
    <w:uiPriority w:val="39"/>
    <w:rsid w:val="00DD4E98"/>
    <w:pPr>
      <w:widowControl w:val="0"/>
    </w:pPr>
    <w:rPr>
      <w:rFonts w:cs="Arial"/>
      <w:szCs w:val="22"/>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
    <w:name w:val="Table Grid61"/>
    <w:basedOn w:val="TableNormal"/>
    <w:next w:val="TableGrid"/>
    <w:uiPriority w:val="39"/>
    <w:rsid w:val="00DD4E98"/>
    <w:pPr>
      <w:widowControl w:val="0"/>
    </w:pPr>
    <w:rPr>
      <w:rFonts w:cs="Arial"/>
      <w:szCs w:val="22"/>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DD4E98"/>
    <w:pPr>
      <w:widowControl w:val="0"/>
    </w:pPr>
    <w:rPr>
      <w:rFonts w:cs="Arial"/>
      <w:szCs w:val="22"/>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rsid w:val="005F0E0C"/>
    <w:pPr>
      <w:bidi/>
    </w:pPr>
    <w:rPr>
      <w:rFonts w:ascii="Times New Roman" w:eastAsia="SimSun" w:hAnsi="Times New Roman" w:cs="Times New Roman"/>
      <w:i/>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nlineblock">
    <w:name w:val="inlineblock"/>
    <w:qFormat/>
    <w:rsid w:val="00F70792"/>
  </w:style>
  <w:style w:type="paragraph" w:styleId="Caption">
    <w:name w:val="caption"/>
    <w:basedOn w:val="Normal"/>
    <w:next w:val="Normal"/>
    <w:uiPriority w:val="35"/>
    <w:unhideWhenUsed/>
    <w:qFormat/>
    <w:rsid w:val="00974584"/>
    <w:pPr>
      <w:spacing w:line="240" w:lineRule="auto"/>
    </w:pPr>
    <w:rPr>
      <w:i/>
      <w:iCs/>
      <w:color w:val="1F497D"/>
      <w:sz w:val="18"/>
      <w:szCs w:val="18"/>
      <w:lang w:val="fr-FR" w:bidi="ar-SA"/>
    </w:rPr>
  </w:style>
  <w:style w:type="character" w:styleId="CommentReference">
    <w:name w:val="annotation reference"/>
    <w:uiPriority w:val="99"/>
    <w:unhideWhenUsed/>
    <w:qFormat/>
    <w:rsid w:val="00C91D99"/>
    <w:rPr>
      <w:sz w:val="16"/>
      <w:szCs w:val="16"/>
    </w:rPr>
  </w:style>
  <w:style w:type="paragraph" w:styleId="CommentText">
    <w:name w:val="annotation text"/>
    <w:basedOn w:val="Normal"/>
    <w:link w:val="CommentTextChar"/>
    <w:uiPriority w:val="99"/>
    <w:unhideWhenUsed/>
    <w:qFormat/>
    <w:rsid w:val="00C91D99"/>
    <w:pPr>
      <w:spacing w:line="240" w:lineRule="auto"/>
    </w:pPr>
    <w:rPr>
      <w:sz w:val="20"/>
      <w:szCs w:val="25"/>
    </w:rPr>
  </w:style>
  <w:style w:type="character" w:customStyle="1" w:styleId="CommentTextChar">
    <w:name w:val="Comment Text Char"/>
    <w:link w:val="CommentText"/>
    <w:uiPriority w:val="99"/>
    <w:qFormat/>
    <w:rsid w:val="00C91D99"/>
    <w:rPr>
      <w:sz w:val="20"/>
      <w:szCs w:val="25"/>
    </w:rPr>
  </w:style>
  <w:style w:type="paragraph" w:styleId="CommentSubject">
    <w:name w:val="annotation subject"/>
    <w:basedOn w:val="CommentText"/>
    <w:next w:val="CommentText"/>
    <w:link w:val="CommentSubjectChar"/>
    <w:uiPriority w:val="99"/>
    <w:semiHidden/>
    <w:unhideWhenUsed/>
    <w:qFormat/>
    <w:rsid w:val="00C91D99"/>
    <w:rPr>
      <w:b/>
      <w:bCs/>
    </w:rPr>
  </w:style>
  <w:style w:type="character" w:customStyle="1" w:styleId="CommentSubjectChar">
    <w:name w:val="Comment Subject Char"/>
    <w:link w:val="CommentSubject"/>
    <w:uiPriority w:val="99"/>
    <w:semiHidden/>
    <w:qFormat/>
    <w:rsid w:val="00C91D99"/>
    <w:rPr>
      <w:b/>
      <w:bCs/>
      <w:sz w:val="20"/>
      <w:szCs w:val="25"/>
    </w:rPr>
  </w:style>
  <w:style w:type="paragraph" w:customStyle="1" w:styleId="author">
    <w:name w:val="author"/>
    <w:basedOn w:val="Normal"/>
    <w:rsid w:val="00C91D99"/>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uthor-name">
    <w:name w:val="author-name"/>
    <w:basedOn w:val="DefaultParagraphFont"/>
    <w:rsid w:val="00C91D99"/>
  </w:style>
  <w:style w:type="paragraph" w:styleId="Revision">
    <w:name w:val="Revision"/>
    <w:hidden/>
    <w:uiPriority w:val="99"/>
    <w:semiHidden/>
    <w:rsid w:val="00C91D99"/>
    <w:rPr>
      <w:sz w:val="22"/>
      <w:szCs w:val="28"/>
    </w:rPr>
  </w:style>
  <w:style w:type="character" w:customStyle="1" w:styleId="a-size-extra-large">
    <w:name w:val="a-size-extra-large"/>
    <w:basedOn w:val="DefaultParagraphFont"/>
    <w:rsid w:val="00C91D99"/>
  </w:style>
  <w:style w:type="character" w:customStyle="1" w:styleId="a-size-large">
    <w:name w:val="a-size-large"/>
    <w:basedOn w:val="DefaultParagraphFont"/>
    <w:rsid w:val="00C91D99"/>
  </w:style>
  <w:style w:type="character" w:customStyle="1" w:styleId="author-list">
    <w:name w:val="author-list"/>
    <w:basedOn w:val="DefaultParagraphFont"/>
    <w:rsid w:val="00C91D99"/>
  </w:style>
  <w:style w:type="character" w:customStyle="1" w:styleId="doilabel">
    <w:name w:val="doi__label"/>
    <w:basedOn w:val="DefaultParagraphFont"/>
    <w:rsid w:val="00C91D99"/>
  </w:style>
  <w:style w:type="paragraph" w:customStyle="1" w:styleId="Els-Title">
    <w:name w:val="Els-Title"/>
    <w:next w:val="Normal"/>
    <w:autoRedefine/>
    <w:qFormat/>
    <w:rsid w:val="00C91D99"/>
    <w:pPr>
      <w:suppressAutoHyphens/>
      <w:autoSpaceDE w:val="0"/>
      <w:autoSpaceDN w:val="0"/>
      <w:adjustRightInd w:val="0"/>
      <w:ind w:left="426" w:hanging="426"/>
    </w:pPr>
    <w:rPr>
      <w:rFonts w:ascii="Times New Roman" w:eastAsia="SimSun" w:hAnsi="Times New Roman" w:cs="Times New Roman"/>
      <w:color w:val="C0504D"/>
      <w:sz w:val="24"/>
      <w:szCs w:val="24"/>
      <w:lang w:eastAsia="zh-CN" w:bidi="ar-SA"/>
    </w:rPr>
  </w:style>
  <w:style w:type="paragraph" w:styleId="NoSpacing">
    <w:name w:val="No Spacing"/>
    <w:link w:val="NoSpacingChar"/>
    <w:uiPriority w:val="1"/>
    <w:qFormat/>
    <w:rsid w:val="006D714A"/>
    <w:pPr>
      <w:jc w:val="both"/>
    </w:pPr>
    <w:rPr>
      <w:rFonts w:ascii="Times" w:eastAsia="SimSun" w:hAnsi="Times" w:cs="Angsana New"/>
      <w:color w:val="000000"/>
      <w:sz w:val="24"/>
      <w:lang w:eastAsia="de-DE" w:bidi="ar-SA"/>
    </w:rPr>
  </w:style>
  <w:style w:type="paragraph" w:customStyle="1" w:styleId="EndNoteBibliographyTitle">
    <w:name w:val="EndNote Bibliography Title"/>
    <w:basedOn w:val="Normal"/>
    <w:link w:val="EndNoteBibliographyTitle0"/>
    <w:qFormat/>
    <w:rsid w:val="006D714A"/>
    <w:pPr>
      <w:spacing w:after="0" w:line="259" w:lineRule="auto"/>
      <w:jc w:val="center"/>
    </w:pPr>
    <w:rPr>
      <w:rFonts w:cs="Calibri"/>
      <w:szCs w:val="22"/>
      <w:lang w:bidi="ar-SA"/>
    </w:rPr>
  </w:style>
  <w:style w:type="character" w:customStyle="1" w:styleId="EndNoteBibliographyTitle0">
    <w:name w:val="EndNote Bibliography Title อักขระ"/>
    <w:basedOn w:val="DefaultParagraphFont"/>
    <w:link w:val="EndNoteBibliographyTitle"/>
    <w:rsid w:val="006D714A"/>
    <w:rPr>
      <w:rFonts w:cs="Calibri"/>
      <w:noProof/>
      <w:sz w:val="22"/>
      <w:szCs w:val="22"/>
      <w:lang w:bidi="ar-SA"/>
    </w:rPr>
  </w:style>
  <w:style w:type="character" w:customStyle="1" w:styleId="EndNoteBibliography0">
    <w:name w:val="EndNote Bibliography อักขระ"/>
    <w:basedOn w:val="DefaultParagraphFont"/>
    <w:rsid w:val="006D714A"/>
    <w:rPr>
      <w:rFonts w:cs="Calibri"/>
      <w:noProof/>
      <w:sz w:val="22"/>
      <w:szCs w:val="22"/>
      <w:lang w:val="en-US" w:eastAsia="en-US"/>
    </w:rPr>
  </w:style>
  <w:style w:type="paragraph" w:customStyle="1" w:styleId="Heading">
    <w:name w:val="Heading"/>
    <w:basedOn w:val="Normal"/>
    <w:next w:val="BodyText"/>
    <w:qFormat/>
    <w:rsid w:val="008B534E"/>
    <w:pPr>
      <w:keepNext/>
      <w:suppressAutoHyphens/>
      <w:spacing w:before="240" w:after="120"/>
    </w:pPr>
    <w:rPr>
      <w:rFonts w:ascii="Liberation Sans" w:eastAsia="Noto Sans SC Regular" w:hAnsi="Liberation Sans" w:cs="Droid Sans Devanagari"/>
      <w:sz w:val="28"/>
    </w:rPr>
  </w:style>
  <w:style w:type="paragraph" w:styleId="List">
    <w:name w:val="List"/>
    <w:basedOn w:val="BodyText"/>
    <w:rsid w:val="008B534E"/>
    <w:pPr>
      <w:suppressAutoHyphens/>
      <w:spacing w:after="140" w:line="276" w:lineRule="auto"/>
      <w:ind w:firstLine="0"/>
      <w:jc w:val="left"/>
    </w:pPr>
    <w:rPr>
      <w:rFonts w:asciiTheme="minorHAnsi" w:eastAsiaTheme="minorHAnsi" w:hAnsiTheme="minorHAnsi" w:cs="Droid Sans Devanagari"/>
      <w:spacing w:val="0"/>
      <w:sz w:val="22"/>
      <w:szCs w:val="28"/>
      <w:lang w:val="en-US" w:eastAsia="en-US" w:bidi="th-TH"/>
    </w:rPr>
  </w:style>
  <w:style w:type="paragraph" w:customStyle="1" w:styleId="Index">
    <w:name w:val="Index"/>
    <w:basedOn w:val="Normal"/>
    <w:qFormat/>
    <w:rsid w:val="008B534E"/>
    <w:pPr>
      <w:suppressLineNumbers/>
      <w:suppressAutoHyphens/>
    </w:pPr>
    <w:rPr>
      <w:rFonts w:asciiTheme="minorHAnsi" w:eastAsiaTheme="minorHAnsi" w:hAnsiTheme="minorHAnsi" w:cs="Droid Sans Devanagari"/>
    </w:rPr>
  </w:style>
  <w:style w:type="paragraph" w:customStyle="1" w:styleId="HeaderandFooter">
    <w:name w:val="Header and Footer"/>
    <w:basedOn w:val="Normal"/>
    <w:qFormat/>
    <w:rsid w:val="008B534E"/>
    <w:pPr>
      <w:suppressAutoHyphens/>
    </w:pPr>
    <w:rPr>
      <w:rFonts w:asciiTheme="minorHAnsi" w:eastAsiaTheme="minorHAnsi" w:hAnsiTheme="minorHAnsi" w:cstheme="minorBidi"/>
    </w:rPr>
  </w:style>
  <w:style w:type="table" w:styleId="TableSimple1">
    <w:name w:val="Table Simple 1"/>
    <w:basedOn w:val="TableNormal"/>
    <w:uiPriority w:val="99"/>
    <w:semiHidden/>
    <w:unhideWhenUsed/>
    <w:rsid w:val="008B534E"/>
    <w:pPr>
      <w:suppressAutoHyphens/>
      <w:spacing w:after="200" w:line="276" w:lineRule="auto"/>
    </w:pPr>
    <w:rPr>
      <w:rFonts w:asciiTheme="minorHAnsi" w:eastAsiaTheme="minorHAnsi" w:hAnsiTheme="minorHAnsi" w:cstheme="minorBidi"/>
      <w:sz w:val="22"/>
      <w:szCs w:val="28"/>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customStyle="1" w:styleId="Style1">
    <w:name w:val="Style1"/>
    <w:basedOn w:val="TableNormal"/>
    <w:uiPriority w:val="99"/>
    <w:rsid w:val="008B534E"/>
    <w:rPr>
      <w:rFonts w:asciiTheme="minorHAnsi" w:eastAsiaTheme="minorHAnsi" w:hAnsiTheme="minorHAnsi" w:cstheme="minorBidi"/>
      <w:sz w:val="22"/>
      <w:szCs w:val="28"/>
    </w:rPr>
    <w:tblPr/>
  </w:style>
  <w:style w:type="table" w:styleId="ListTable6Colorful">
    <w:name w:val="List Table 6 Colorful"/>
    <w:basedOn w:val="TableNormal"/>
    <w:uiPriority w:val="51"/>
    <w:rsid w:val="008B534E"/>
    <w:pPr>
      <w:suppressAutoHyphens/>
    </w:pPr>
    <w:rPr>
      <w:rFonts w:asciiTheme="minorHAnsi" w:eastAsiaTheme="minorHAnsi" w:hAnsiTheme="minorHAnsi" w:cstheme="minorBidi"/>
      <w:color w:val="000000" w:themeColor="text1"/>
      <w:sz w:val="22"/>
      <w:szCs w:val="28"/>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label">
    <w:name w:val="label"/>
    <w:basedOn w:val="DefaultParagraphFont"/>
    <w:rsid w:val="008B534E"/>
  </w:style>
  <w:style w:type="paragraph" w:customStyle="1" w:styleId="JMMMTitle">
    <w:name w:val="JMMM_Title"/>
    <w:basedOn w:val="Normal"/>
    <w:qFormat/>
    <w:rsid w:val="00185866"/>
    <w:pPr>
      <w:spacing w:after="0" w:line="288" w:lineRule="auto"/>
      <w:jc w:val="thaiDistribute"/>
    </w:pPr>
    <w:rPr>
      <w:rFonts w:ascii="Times New Roman Bold" w:hAnsi="Times New Roman Bold" w:cs="Times New Roman"/>
      <w:b/>
      <w:bCs/>
      <w:sz w:val="28"/>
    </w:rPr>
  </w:style>
  <w:style w:type="paragraph" w:customStyle="1" w:styleId="JMMM-AuthorName">
    <w:name w:val="JMMM-AuthorName"/>
    <w:basedOn w:val="Normal"/>
    <w:qFormat/>
    <w:rsid w:val="008F2450"/>
    <w:pPr>
      <w:spacing w:after="0" w:line="288" w:lineRule="auto"/>
      <w:jc w:val="thaiDistribute"/>
    </w:pPr>
    <w:rPr>
      <w:rFonts w:ascii="Times New Roman" w:hAnsi="Times New Roman" w:cs="Times New Roman"/>
      <w:sz w:val="24"/>
      <w:szCs w:val="24"/>
    </w:rPr>
  </w:style>
  <w:style w:type="paragraph" w:customStyle="1" w:styleId="JMMM-Affiliation">
    <w:name w:val="JMMM-Affiliation"/>
    <w:basedOn w:val="Normal"/>
    <w:qFormat/>
    <w:rsid w:val="008F2450"/>
    <w:pPr>
      <w:spacing w:after="0" w:line="288" w:lineRule="auto"/>
    </w:pPr>
    <w:rPr>
      <w:rFonts w:ascii="Times New Roman" w:hAnsi="Times New Roman" w:cs="Times New Roman"/>
      <w:i/>
      <w:iCs/>
      <w:sz w:val="18"/>
      <w:szCs w:val="18"/>
    </w:rPr>
  </w:style>
  <w:style w:type="paragraph" w:customStyle="1" w:styleId="JMMM-Corresponding">
    <w:name w:val="JMMM-Corresponding"/>
    <w:basedOn w:val="Normal"/>
    <w:qFormat/>
    <w:rsid w:val="00CE5552"/>
    <w:pPr>
      <w:spacing w:after="0" w:line="288" w:lineRule="auto"/>
    </w:pPr>
    <w:rPr>
      <w:rFonts w:ascii="Times New Roman" w:hAnsi="Times New Roman" w:cs="Times New Roman"/>
      <w:b/>
      <w:iCs/>
      <w:sz w:val="18"/>
      <w:szCs w:val="18"/>
    </w:rPr>
  </w:style>
  <w:style w:type="paragraph" w:customStyle="1" w:styleId="JMMM-date">
    <w:name w:val="JMMM-date"/>
    <w:basedOn w:val="Normal"/>
    <w:qFormat/>
    <w:rsid w:val="00CE5552"/>
    <w:pPr>
      <w:spacing w:after="0" w:line="288" w:lineRule="auto"/>
    </w:pPr>
    <w:rPr>
      <w:rFonts w:ascii="Times New Roman" w:hAnsi="Times New Roman" w:cs="Times New Roman"/>
      <w:sz w:val="16"/>
      <w:szCs w:val="16"/>
    </w:rPr>
  </w:style>
  <w:style w:type="paragraph" w:customStyle="1" w:styleId="JMMM-keyword">
    <w:name w:val="JMMM-keyword"/>
    <w:basedOn w:val="Normal"/>
    <w:qFormat/>
    <w:rsid w:val="00CE5552"/>
    <w:pPr>
      <w:spacing w:after="0" w:line="288" w:lineRule="auto"/>
    </w:pPr>
    <w:rPr>
      <w:rFonts w:ascii="Times New Roman" w:hAnsi="Times New Roman" w:cs="Times New Roman"/>
      <w:sz w:val="16"/>
      <w:szCs w:val="16"/>
    </w:rPr>
  </w:style>
  <w:style w:type="paragraph" w:customStyle="1" w:styleId="JMMM-Abstract">
    <w:name w:val="JMMM-Abstract"/>
    <w:basedOn w:val="Normal"/>
    <w:qFormat/>
    <w:rsid w:val="00CE5552"/>
    <w:pPr>
      <w:spacing w:after="0" w:line="288" w:lineRule="auto"/>
      <w:ind w:firstLine="284"/>
      <w:jc w:val="thaiDistribute"/>
    </w:pPr>
    <w:rPr>
      <w:rFonts w:ascii="Times New Roman" w:hAnsi="Times New Roman" w:cs="Times New Roman"/>
      <w:sz w:val="18"/>
      <w:szCs w:val="18"/>
    </w:rPr>
  </w:style>
  <w:style w:type="paragraph" w:customStyle="1" w:styleId="JMMM-Heading1">
    <w:name w:val="JMMM-Heading 1"/>
    <w:basedOn w:val="Normal"/>
    <w:qFormat/>
    <w:rsid w:val="00CE5552"/>
    <w:pPr>
      <w:tabs>
        <w:tab w:val="left" w:pos="284"/>
      </w:tabs>
      <w:spacing w:after="0" w:line="288" w:lineRule="auto"/>
      <w:jc w:val="both"/>
    </w:pPr>
    <w:rPr>
      <w:rFonts w:ascii="Times New Roman" w:hAnsi="Times New Roman" w:cs="Times New Roman"/>
      <w:b/>
      <w:szCs w:val="22"/>
    </w:rPr>
  </w:style>
  <w:style w:type="paragraph" w:customStyle="1" w:styleId="JMMM-Heading2">
    <w:name w:val="JMMM-Heading 2"/>
    <w:basedOn w:val="Normal"/>
    <w:qFormat/>
    <w:rsid w:val="00CE5552"/>
    <w:pPr>
      <w:tabs>
        <w:tab w:val="left" w:pos="426"/>
      </w:tabs>
      <w:spacing w:after="0" w:line="288" w:lineRule="auto"/>
      <w:jc w:val="thaiDistribute"/>
    </w:pPr>
    <w:rPr>
      <w:rFonts w:ascii="Times New Roman" w:hAnsi="Times New Roman" w:cs="Times New Roman"/>
      <w:b/>
      <w:bCs/>
      <w:sz w:val="20"/>
      <w:szCs w:val="20"/>
    </w:rPr>
  </w:style>
  <w:style w:type="paragraph" w:customStyle="1" w:styleId="JMMM-Heading3">
    <w:name w:val="JMMM-Heading 3"/>
    <w:basedOn w:val="Normal"/>
    <w:qFormat/>
    <w:rsid w:val="00CE5552"/>
    <w:pPr>
      <w:tabs>
        <w:tab w:val="left" w:pos="426"/>
      </w:tabs>
      <w:spacing w:after="0" w:line="288" w:lineRule="auto"/>
      <w:jc w:val="thaiDistribute"/>
    </w:pPr>
    <w:rPr>
      <w:rFonts w:ascii="Times New Roman Bold" w:hAnsi="Times New Roman Bold" w:cs="Times New Roman"/>
      <w:b/>
      <w:bCs/>
      <w:sz w:val="18"/>
      <w:szCs w:val="18"/>
    </w:rPr>
  </w:style>
  <w:style w:type="paragraph" w:customStyle="1" w:styleId="Style2">
    <w:name w:val="Style2"/>
    <w:basedOn w:val="Normal"/>
    <w:qFormat/>
    <w:rsid w:val="00CE5552"/>
    <w:pPr>
      <w:tabs>
        <w:tab w:val="left" w:pos="8080"/>
      </w:tabs>
      <w:spacing w:after="0" w:line="288" w:lineRule="auto"/>
      <w:jc w:val="thaiDistribute"/>
    </w:pPr>
    <w:rPr>
      <w:rFonts w:ascii="Times New Roman" w:eastAsia="Cordia New" w:hAnsi="Times New Roman" w:cs="Times New Roman"/>
      <w:b/>
      <w:bCs/>
      <w:sz w:val="16"/>
      <w:szCs w:val="16"/>
    </w:rPr>
  </w:style>
  <w:style w:type="paragraph" w:customStyle="1" w:styleId="JMMM-Figure-Table">
    <w:name w:val="JMMM-Figure-Table"/>
    <w:basedOn w:val="Style2"/>
    <w:qFormat/>
    <w:rsid w:val="00CE5552"/>
    <w:rPr>
      <w:b w:val="0"/>
      <w:bCs w:val="0"/>
    </w:rPr>
  </w:style>
  <w:style w:type="paragraph" w:customStyle="1" w:styleId="JMMM-Content">
    <w:name w:val="JMMM-Content"/>
    <w:basedOn w:val="Normal"/>
    <w:qFormat/>
    <w:rsid w:val="00B71AD0"/>
    <w:pPr>
      <w:spacing w:after="0" w:line="288" w:lineRule="auto"/>
      <w:ind w:firstLine="284"/>
      <w:jc w:val="thaiDistribute"/>
    </w:pPr>
    <w:rPr>
      <w:rFonts w:ascii="Times New Roman" w:hAnsi="Times New Roman" w:cs="Times New Roman"/>
      <w:sz w:val="18"/>
      <w:szCs w:val="18"/>
    </w:rPr>
  </w:style>
  <w:style w:type="paragraph" w:customStyle="1" w:styleId="JMMM-Reference">
    <w:name w:val="JMMM-Reference"/>
    <w:basedOn w:val="Normal"/>
    <w:qFormat/>
    <w:rsid w:val="00B71AD0"/>
    <w:pPr>
      <w:tabs>
        <w:tab w:val="left" w:pos="426"/>
      </w:tabs>
      <w:spacing w:after="0" w:line="288" w:lineRule="auto"/>
      <w:ind w:left="426" w:hanging="426"/>
      <w:jc w:val="thaiDistribute"/>
    </w:pPr>
    <w:rPr>
      <w:rFonts w:ascii="Times New Roman" w:hAnsi="Times New Roman" w:cs="Times New Roman"/>
      <w:sz w:val="18"/>
      <w:szCs w:val="18"/>
    </w:rPr>
  </w:style>
  <w:style w:type="paragraph" w:customStyle="1" w:styleId="JMMM-Header-TitleName">
    <w:name w:val="JMMM-Header-TitleName"/>
    <w:basedOn w:val="Normal"/>
    <w:qFormat/>
    <w:rsid w:val="00A13F8A"/>
    <w:pPr>
      <w:spacing w:after="0" w:line="288" w:lineRule="auto"/>
      <w:jc w:val="center"/>
    </w:pPr>
    <w:rPr>
      <w:rFonts w:ascii="Times New Roman" w:hAnsi="Times New Roman"/>
      <w:i/>
      <w:iCs/>
      <w:sz w:val="16"/>
      <w:szCs w:val="16"/>
    </w:rPr>
  </w:style>
  <w:style w:type="paragraph" w:customStyle="1" w:styleId="JMMM-Header-AuthorName">
    <w:name w:val="JMMM-Header-AuthorName"/>
    <w:basedOn w:val="Normal"/>
    <w:qFormat/>
    <w:rsid w:val="00A13F8A"/>
    <w:pPr>
      <w:spacing w:after="0" w:line="240" w:lineRule="auto"/>
      <w:jc w:val="center"/>
    </w:pPr>
    <w:rPr>
      <w:rFonts w:ascii="Times New Roman" w:hAnsi="Times New Roman" w:cs="Times New Roman"/>
      <w:i/>
      <w:iCs/>
      <w:sz w:val="16"/>
      <w:szCs w:val="16"/>
    </w:rPr>
  </w:style>
  <w:style w:type="table" w:styleId="PlainTable2">
    <w:name w:val="Plain Table 2"/>
    <w:basedOn w:val="TableNormal"/>
    <w:uiPriority w:val="42"/>
    <w:rsid w:val="00C26051"/>
    <w:rPr>
      <w:rFonts w:asciiTheme="minorHAnsi" w:eastAsiaTheme="minorHAnsi" w:hAnsiTheme="minorHAnsi" w:cstheme="minorBidi"/>
      <w:sz w:val="22"/>
      <w:szCs w:val="28"/>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ageNumber">
    <w:name w:val="page number"/>
    <w:basedOn w:val="DefaultParagraphFont"/>
    <w:rsid w:val="00F065AA"/>
  </w:style>
  <w:style w:type="paragraph" w:customStyle="1" w:styleId="09ArticleText">
    <w:name w:val="09 Article Text"/>
    <w:autoRedefine/>
    <w:rsid w:val="00F065AA"/>
    <w:pPr>
      <w:spacing w:line="200" w:lineRule="exact"/>
      <w:jc w:val="both"/>
    </w:pPr>
    <w:rPr>
      <w:rFonts w:ascii="Times New Roman" w:eastAsia="MS Mincho" w:hAnsi="Times New Roman" w:cs="Times New Roman"/>
      <w:noProof/>
      <w:sz w:val="18"/>
      <w:lang w:eastAsia="ja-JP" w:bidi="ar-SA"/>
    </w:rPr>
  </w:style>
  <w:style w:type="paragraph" w:styleId="BodyTextIndent">
    <w:name w:val="Body Text Indent"/>
    <w:basedOn w:val="Normal"/>
    <w:link w:val="BodyTextIndentChar"/>
    <w:rsid w:val="00F065AA"/>
    <w:pPr>
      <w:widowControl w:val="0"/>
      <w:spacing w:after="0" w:line="240" w:lineRule="auto"/>
      <w:ind w:firstLineChars="150" w:firstLine="360"/>
      <w:jc w:val="both"/>
    </w:pPr>
    <w:rPr>
      <w:rFonts w:ascii="Times New Roman" w:eastAsia="MS Mincho" w:hAnsi="Times New Roman" w:cs="Times New Roman"/>
      <w:kern w:val="2"/>
      <w:sz w:val="24"/>
      <w:szCs w:val="20"/>
      <w:lang w:eastAsia="ja-JP" w:bidi="ar-SA"/>
    </w:rPr>
  </w:style>
  <w:style w:type="character" w:customStyle="1" w:styleId="BodyTextIndentChar">
    <w:name w:val="Body Text Indent Char"/>
    <w:basedOn w:val="DefaultParagraphFont"/>
    <w:link w:val="BodyTextIndent"/>
    <w:rsid w:val="00F065AA"/>
    <w:rPr>
      <w:rFonts w:ascii="Times New Roman" w:eastAsia="MS Mincho" w:hAnsi="Times New Roman" w:cs="Times New Roman"/>
      <w:kern w:val="2"/>
      <w:sz w:val="24"/>
      <w:lang w:eastAsia="ja-JP" w:bidi="ar-SA"/>
    </w:rPr>
  </w:style>
  <w:style w:type="paragraph" w:styleId="BodyTextIndent3">
    <w:name w:val="Body Text Indent 3"/>
    <w:basedOn w:val="Normal"/>
    <w:link w:val="BodyTextIndent3Char"/>
    <w:rsid w:val="00F065AA"/>
    <w:pPr>
      <w:widowControl w:val="0"/>
      <w:spacing w:after="0" w:line="240" w:lineRule="auto"/>
      <w:ind w:firstLineChars="200" w:firstLine="480"/>
      <w:jc w:val="both"/>
    </w:pPr>
    <w:rPr>
      <w:rFonts w:ascii="Times New Roman" w:eastAsia="MS Mincho" w:hAnsi="Times New Roman" w:cs="Times New Roman"/>
      <w:kern w:val="2"/>
      <w:sz w:val="24"/>
      <w:szCs w:val="20"/>
      <w:lang w:eastAsia="ja-JP" w:bidi="ar-SA"/>
    </w:rPr>
  </w:style>
  <w:style w:type="character" w:customStyle="1" w:styleId="BodyTextIndent3Char">
    <w:name w:val="Body Text Indent 3 Char"/>
    <w:basedOn w:val="DefaultParagraphFont"/>
    <w:link w:val="BodyTextIndent3"/>
    <w:rsid w:val="00F065AA"/>
    <w:rPr>
      <w:rFonts w:ascii="Times New Roman" w:eastAsia="MS Mincho" w:hAnsi="Times New Roman" w:cs="Times New Roman"/>
      <w:kern w:val="2"/>
      <w:sz w:val="24"/>
      <w:lang w:eastAsia="ja-JP" w:bidi="ar-SA"/>
    </w:rPr>
  </w:style>
  <w:style w:type="paragraph" w:customStyle="1" w:styleId="ess02Authors">
    <w:name w:val="ess_02_Authors"/>
    <w:basedOn w:val="Normal"/>
    <w:rsid w:val="00F065AA"/>
    <w:pPr>
      <w:suppressAutoHyphens/>
      <w:spacing w:before="240" w:after="120" w:line="240" w:lineRule="auto"/>
      <w:jc w:val="center"/>
    </w:pPr>
    <w:rPr>
      <w:rFonts w:ascii="Times New Roman" w:eastAsia="Times New Roman" w:hAnsi="Times New Roman" w:cs="Times New Roman"/>
      <w:szCs w:val="22"/>
      <w:lang w:val="en-GB" w:bidi="ar-SA"/>
    </w:rPr>
  </w:style>
  <w:style w:type="paragraph" w:customStyle="1" w:styleId="ess03Address">
    <w:name w:val="ess_03_Address"/>
    <w:basedOn w:val="Normal"/>
    <w:rsid w:val="00F065AA"/>
    <w:pPr>
      <w:suppressAutoHyphens/>
      <w:spacing w:after="360" w:line="240" w:lineRule="auto"/>
      <w:jc w:val="center"/>
    </w:pPr>
    <w:rPr>
      <w:rFonts w:ascii="Times New Roman" w:eastAsia="Times New Roman" w:hAnsi="Times New Roman" w:cs="Times New Roman"/>
      <w:szCs w:val="22"/>
      <w:lang w:val="en-GB" w:bidi="ar-SA"/>
    </w:rPr>
  </w:style>
  <w:style w:type="table" w:customStyle="1" w:styleId="1">
    <w:name w:val="เส้นตาราง1"/>
    <w:basedOn w:val="TableNormal"/>
    <w:next w:val="TableGrid"/>
    <w:uiPriority w:val="39"/>
    <w:rsid w:val="00F065AA"/>
    <w:rPr>
      <w:rFonts w:ascii="Times" w:eastAsia="MS Mincho" w:hAnsi="Times"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SpacingChar">
    <w:name w:val="No Spacing Char"/>
    <w:link w:val="NoSpacing"/>
    <w:uiPriority w:val="1"/>
    <w:rsid w:val="00F065AA"/>
    <w:rPr>
      <w:rFonts w:ascii="Times" w:eastAsia="SimSun" w:hAnsi="Times" w:cs="Angsana New"/>
      <w:color w:val="000000"/>
      <w:sz w:val="24"/>
      <w:lang w:eastAsia="de-DE" w:bidi="ar-SA"/>
    </w:rPr>
  </w:style>
  <w:style w:type="table" w:customStyle="1" w:styleId="11">
    <w:name w:val="เส้นตาราง11"/>
    <w:basedOn w:val="TableNormal"/>
    <w:next w:val="TableGrid"/>
    <w:uiPriority w:val="39"/>
    <w:rsid w:val="00F065AA"/>
    <w:rPr>
      <w:rFonts w:eastAsia="Times New Roman"/>
      <w:sz w:val="22"/>
      <w:szCs w:val="2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pub-state">
    <w:name w:val="epub-state"/>
    <w:rsid w:val="00F065AA"/>
  </w:style>
  <w:style w:type="character" w:customStyle="1" w:styleId="epub-date">
    <w:name w:val="epub-date"/>
    <w:rsid w:val="00F065AA"/>
  </w:style>
  <w:style w:type="character" w:customStyle="1" w:styleId="contrib-author">
    <w:name w:val="contrib-author"/>
    <w:rsid w:val="00F065AA"/>
  </w:style>
  <w:style w:type="character" w:customStyle="1" w:styleId="html-italic">
    <w:name w:val="html-italic"/>
    <w:rsid w:val="00F065AA"/>
  </w:style>
  <w:style w:type="character" w:customStyle="1" w:styleId="sciprofiles-linkname">
    <w:name w:val="sciprofiles-link__name"/>
    <w:rsid w:val="00F065AA"/>
  </w:style>
  <w:style w:type="table" w:customStyle="1" w:styleId="2">
    <w:name w:val="เส้นตาราง2"/>
    <w:basedOn w:val="TableNormal"/>
    <w:next w:val="TableGrid"/>
    <w:uiPriority w:val="59"/>
    <w:rsid w:val="00F065AA"/>
    <w:rPr>
      <w:sz w:val="22"/>
      <w:szCs w:val="2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unhideWhenUsed/>
    <w:rsid w:val="00F065AA"/>
  </w:style>
  <w:style w:type="paragraph" w:customStyle="1" w:styleId="AbstractBooktitle">
    <w:name w:val="AbstractBook title"/>
    <w:basedOn w:val="Heading1"/>
    <w:next w:val="Normal"/>
    <w:rsid w:val="00FE4537"/>
    <w:pPr>
      <w:keepLines w:val="0"/>
      <w:numPr>
        <w:numId w:val="0"/>
      </w:numPr>
      <w:tabs>
        <w:tab w:val="clear" w:pos="216"/>
      </w:tabs>
      <w:spacing w:before="0" w:after="120"/>
      <w:jc w:val="left"/>
    </w:pPr>
    <w:rPr>
      <w:rFonts w:cs="Arial"/>
      <w:b/>
      <w:bCs/>
      <w:smallCaps w:val="0"/>
      <w:kern w:val="32"/>
      <w:sz w:val="22"/>
      <w:szCs w:val="22"/>
      <w:lang w:val="en-US" w:eastAsia="ru-RU"/>
    </w:rPr>
  </w:style>
  <w:style w:type="paragraph" w:customStyle="1" w:styleId="BDAbstract">
    <w:name w:val="BD_Abstract"/>
    <w:basedOn w:val="Normal"/>
    <w:next w:val="Normal"/>
    <w:rsid w:val="000E751A"/>
    <w:pPr>
      <w:spacing w:before="360" w:after="360" w:line="480" w:lineRule="auto"/>
      <w:jc w:val="both"/>
    </w:pPr>
    <w:rPr>
      <w:rFonts w:ascii="Times" w:eastAsia="Times New Roman" w:hAnsi="Times" w:cs="Times New Roman"/>
      <w:sz w:val="24"/>
      <w:szCs w:val="24"/>
      <w:lang w:bidi="ar-SA"/>
    </w:rPr>
  </w:style>
  <w:style w:type="paragraph" w:customStyle="1" w:styleId="TFReferencesSection">
    <w:name w:val="TF_References_Section"/>
    <w:basedOn w:val="Normal"/>
    <w:rsid w:val="000E751A"/>
    <w:pPr>
      <w:spacing w:line="480" w:lineRule="auto"/>
      <w:ind w:firstLine="187"/>
      <w:jc w:val="both"/>
    </w:pPr>
    <w:rPr>
      <w:rFonts w:ascii="Times" w:eastAsia="Times New Roman" w:hAnsi="Times" w:cs="Times New Roman"/>
      <w:sz w:val="24"/>
      <w:szCs w:val="24"/>
      <w:lang w:bidi="ar-SA"/>
    </w:rPr>
  </w:style>
  <w:style w:type="table" w:styleId="PlainTable1">
    <w:name w:val="Plain Table 1"/>
    <w:basedOn w:val="TableNormal"/>
    <w:uiPriority w:val="41"/>
    <w:rsid w:val="000E751A"/>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TableGridLight">
    <w:name w:val="Grid Table Light"/>
    <w:basedOn w:val="TableNormal"/>
    <w:uiPriority w:val="40"/>
    <w:rsid w:val="000E751A"/>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customStyle="1" w:styleId="AbstractBookaffiliation">
    <w:name w:val="AbstractBook affiliation"/>
    <w:basedOn w:val="Normal"/>
    <w:next w:val="Normal"/>
    <w:rsid w:val="000E751A"/>
    <w:pPr>
      <w:spacing w:after="120" w:line="240" w:lineRule="auto"/>
    </w:pPr>
    <w:rPr>
      <w:rFonts w:ascii="Times New Roman" w:eastAsia="SimSun" w:hAnsi="Times New Roman" w:cs="Times New Roman"/>
      <w:i/>
      <w:sz w:val="20"/>
      <w:szCs w:val="20"/>
      <w:lang w:eastAsia="ru-RU" w:bidi="ar-SA"/>
    </w:rPr>
  </w:style>
  <w:style w:type="character" w:customStyle="1" w:styleId="address1">
    <w:name w:val="address1"/>
    <w:rsid w:val="000E751A"/>
    <w:rPr>
      <w:rFonts w:ascii="Times New Roman" w:hAnsi="Times New Roman" w:cs="Times New Roman" w:hint="default"/>
      <w:sz w:val="21"/>
      <w:szCs w:val="21"/>
    </w:rPr>
  </w:style>
  <w:style w:type="paragraph" w:styleId="FootnoteText">
    <w:name w:val="footnote text"/>
    <w:basedOn w:val="Normal"/>
    <w:link w:val="FootnoteTextChar"/>
    <w:uiPriority w:val="99"/>
    <w:unhideWhenUsed/>
    <w:rsid w:val="000E751A"/>
    <w:pPr>
      <w:spacing w:after="0" w:line="240" w:lineRule="auto"/>
    </w:pPr>
    <w:rPr>
      <w:sz w:val="20"/>
      <w:szCs w:val="25"/>
    </w:rPr>
  </w:style>
  <w:style w:type="character" w:customStyle="1" w:styleId="FootnoteTextChar">
    <w:name w:val="Footnote Text Char"/>
    <w:basedOn w:val="DefaultParagraphFont"/>
    <w:link w:val="FootnoteText"/>
    <w:uiPriority w:val="99"/>
    <w:rsid w:val="000E751A"/>
    <w:rPr>
      <w:szCs w:val="25"/>
    </w:rPr>
  </w:style>
  <w:style w:type="character" w:styleId="FootnoteReference">
    <w:name w:val="footnote reference"/>
    <w:uiPriority w:val="99"/>
    <w:semiHidden/>
    <w:unhideWhenUsed/>
    <w:rsid w:val="000E751A"/>
    <w:rPr>
      <w:sz w:val="32"/>
      <w:szCs w:val="32"/>
      <w:vertAlign w:val="superscript"/>
    </w:rPr>
  </w:style>
  <w:style w:type="character" w:customStyle="1" w:styleId="UnresolvedMention1">
    <w:name w:val="Unresolved Mention1"/>
    <w:basedOn w:val="DefaultParagraphFont"/>
    <w:uiPriority w:val="99"/>
    <w:semiHidden/>
    <w:unhideWhenUsed/>
    <w:rsid w:val="000E751A"/>
    <w:rPr>
      <w:color w:val="605E5C"/>
      <w:shd w:val="clear" w:color="auto" w:fill="E1DFDD"/>
    </w:rPr>
  </w:style>
  <w:style w:type="paragraph" w:customStyle="1" w:styleId="Authors">
    <w:name w:val="Authors"/>
    <w:basedOn w:val="Normal"/>
    <w:rsid w:val="00E0752B"/>
    <w:pPr>
      <w:spacing w:after="120" w:line="240" w:lineRule="auto"/>
      <w:jc w:val="center"/>
    </w:pPr>
    <w:rPr>
      <w:rFonts w:ascii="Arial" w:eastAsia="Times New Roman" w:hAnsi="Arial" w:cs="Times New Roman"/>
      <w:sz w:val="24"/>
      <w:szCs w:val="20"/>
      <w:lang w:bidi="ar-SA"/>
    </w:rPr>
  </w:style>
  <w:style w:type="paragraph" w:customStyle="1" w:styleId="TTPReference">
    <w:name w:val="TTP Reference"/>
    <w:basedOn w:val="Normal"/>
    <w:uiPriority w:val="99"/>
    <w:rsid w:val="00E0752B"/>
    <w:pPr>
      <w:tabs>
        <w:tab w:val="left" w:pos="426"/>
      </w:tabs>
      <w:autoSpaceDE w:val="0"/>
      <w:autoSpaceDN w:val="0"/>
      <w:spacing w:after="120" w:line="288" w:lineRule="atLeast"/>
      <w:jc w:val="both"/>
    </w:pPr>
    <w:rPr>
      <w:rFonts w:ascii="Times New Roman" w:eastAsia="Times New Roman" w:hAnsi="Times New Roman" w:cs="Times New Roman"/>
      <w:sz w:val="24"/>
      <w:szCs w:val="24"/>
      <w:lang w:val="de-DE" w:bidi="ar-SA"/>
    </w:rPr>
  </w:style>
  <w:style w:type="paragraph" w:customStyle="1" w:styleId="Affiliations">
    <w:name w:val="Affiliations"/>
    <w:basedOn w:val="Normal"/>
    <w:rsid w:val="00E0752B"/>
    <w:pPr>
      <w:spacing w:after="240" w:line="240" w:lineRule="auto"/>
      <w:jc w:val="both"/>
    </w:pPr>
    <w:rPr>
      <w:rFonts w:ascii="Arial" w:eastAsia="Times New Roman" w:hAnsi="Arial" w:cs="Times New Roman"/>
      <w:sz w:val="20"/>
      <w:szCs w:val="20"/>
      <w:lang w:bidi="ar-SA"/>
    </w:rPr>
  </w:style>
  <w:style w:type="paragraph" w:customStyle="1" w:styleId="References0">
    <w:name w:val="References"/>
    <w:basedOn w:val="Normal"/>
    <w:rsid w:val="007F34C6"/>
    <w:pPr>
      <w:spacing w:before="120" w:after="120" w:line="360" w:lineRule="auto"/>
      <w:ind w:left="720" w:hanging="720"/>
    </w:pPr>
    <w:rPr>
      <w:rFonts w:ascii="Times New Roman" w:eastAsia="Times New Roman" w:hAnsi="Times New Roman" w:cs="Times New Roman"/>
      <w:sz w:val="24"/>
      <w:szCs w:val="20"/>
      <w:lang w:bidi="ar-SA"/>
    </w:rPr>
  </w:style>
  <w:style w:type="character" w:customStyle="1" w:styleId="15">
    <w:name w:val="15"/>
    <w:basedOn w:val="DefaultParagraphFont"/>
    <w:qFormat/>
    <w:rsid w:val="00811857"/>
    <w:rPr>
      <w:rFonts w:ascii="GulliverRM" w:hAnsi="GulliverRM" w:hint="default"/>
      <w:color w:val="000000"/>
      <w:sz w:val="28"/>
      <w:szCs w:val="28"/>
    </w:rPr>
  </w:style>
  <w:style w:type="character" w:customStyle="1" w:styleId="q4iawc">
    <w:name w:val="q4iawc"/>
    <w:basedOn w:val="DefaultParagraphFont"/>
    <w:rsid w:val="00D86E01"/>
  </w:style>
  <w:style w:type="paragraph" w:customStyle="1" w:styleId="a">
    <w:name w:val="期刊正文"/>
    <w:basedOn w:val="Normal"/>
    <w:qFormat/>
    <w:rsid w:val="00D86E01"/>
    <w:pPr>
      <w:widowControl w:val="0"/>
      <w:spacing w:after="0" w:line="240" w:lineRule="auto"/>
      <w:ind w:firstLineChars="200" w:firstLine="420"/>
      <w:jc w:val="both"/>
    </w:pPr>
    <w:rPr>
      <w:rFonts w:ascii="SimSun" w:eastAsia="SimSun" w:hAnsi="SimSun" w:cs="Times New Roman"/>
      <w:kern w:val="2"/>
      <w:sz w:val="21"/>
      <w:szCs w:val="21"/>
      <w:lang w:eastAsia="zh-CN" w:bidi="ar-SA"/>
    </w:rPr>
  </w:style>
  <w:style w:type="character" w:customStyle="1" w:styleId="EndNoteBibliographyTitleChar">
    <w:name w:val="EndNote Bibliography Title Char"/>
    <w:basedOn w:val="DefaultParagraphFont"/>
    <w:qFormat/>
    <w:rsid w:val="00D76285"/>
    <w:rPr>
      <w:kern w:val="2"/>
      <w:szCs w:val="21"/>
    </w:rPr>
  </w:style>
  <w:style w:type="table" w:customStyle="1" w:styleId="10">
    <w:name w:val="网格型1"/>
    <w:basedOn w:val="TableNormal"/>
    <w:uiPriority w:val="99"/>
    <w:unhideWhenUsed/>
    <w:qFormat/>
    <w:rsid w:val="00D76285"/>
    <w:pPr>
      <w:widowControl w:val="0"/>
      <w:jc w:val="both"/>
    </w:pPr>
    <w:rPr>
      <w:rFonts w:ascii="Times New Roman" w:eastAsia="Times New Roman" w:hAnsi="Times New Roman" w:cs="Times New Roman"/>
      <w:lang w:eastAsia="zh-CN"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2">
    <w:name w:val="修订1"/>
    <w:hidden/>
    <w:uiPriority w:val="99"/>
    <w:semiHidden/>
    <w:qFormat/>
    <w:rsid w:val="00D76285"/>
    <w:rPr>
      <w:rFonts w:ascii="DengXian" w:eastAsia="DengXian" w:hAnsi="DengXian" w:cs="Times New Roman"/>
      <w:kern w:val="2"/>
      <w:sz w:val="21"/>
      <w:szCs w:val="22"/>
      <w:lang w:eastAsia="zh-CN" w:bidi="ar-SA"/>
    </w:rPr>
  </w:style>
  <w:style w:type="paragraph" w:customStyle="1" w:styleId="EndNoteCategoryHeading">
    <w:name w:val="EndNote Category Heading"/>
    <w:basedOn w:val="Normal"/>
    <w:link w:val="EndNoteCategoryHeadingChar"/>
    <w:qFormat/>
    <w:rsid w:val="00D76285"/>
    <w:pPr>
      <w:widowControl w:val="0"/>
      <w:spacing w:before="120" w:after="120" w:line="240" w:lineRule="auto"/>
    </w:pPr>
    <w:rPr>
      <w:rFonts w:eastAsia="SimSun" w:cs="Times New Roman"/>
      <w:b/>
      <w:kern w:val="2"/>
      <w:sz w:val="21"/>
      <w:szCs w:val="24"/>
      <w:lang w:eastAsia="zh-CN" w:bidi="ar-SA"/>
    </w:rPr>
  </w:style>
  <w:style w:type="character" w:customStyle="1" w:styleId="EndNoteCategoryHeadingChar">
    <w:name w:val="EndNote Category Heading Char"/>
    <w:basedOn w:val="DefaultParagraphFont"/>
    <w:link w:val="EndNoteCategoryHeading"/>
    <w:qFormat/>
    <w:rsid w:val="00D76285"/>
    <w:rPr>
      <w:rFonts w:eastAsia="SimSun" w:cs="Times New Roman"/>
      <w:b/>
      <w:kern w:val="2"/>
      <w:sz w:val="21"/>
      <w:szCs w:val="24"/>
      <w:lang w:eastAsia="zh-CN" w:bidi="ar-SA"/>
    </w:rPr>
  </w:style>
  <w:style w:type="character" w:customStyle="1" w:styleId="13">
    <w:name w:val="未处理的提及1"/>
    <w:basedOn w:val="DefaultParagraphFont"/>
    <w:uiPriority w:val="99"/>
    <w:semiHidden/>
    <w:unhideWhenUsed/>
    <w:rsid w:val="00D76285"/>
    <w:rPr>
      <w:color w:val="605E5C"/>
      <w:shd w:val="clear" w:color="auto" w:fill="E1DFDD"/>
    </w:rPr>
  </w:style>
  <w:style w:type="character" w:customStyle="1" w:styleId="20">
    <w:name w:val="未处理的提及2"/>
    <w:basedOn w:val="DefaultParagraphFont"/>
    <w:uiPriority w:val="99"/>
    <w:semiHidden/>
    <w:unhideWhenUsed/>
    <w:rsid w:val="00D76285"/>
    <w:rPr>
      <w:color w:val="605E5C"/>
      <w:shd w:val="clear" w:color="auto" w:fill="E1DFDD"/>
    </w:rPr>
  </w:style>
  <w:style w:type="character" w:customStyle="1" w:styleId="3">
    <w:name w:val="未处理的提及3"/>
    <w:basedOn w:val="DefaultParagraphFont"/>
    <w:uiPriority w:val="99"/>
    <w:semiHidden/>
    <w:unhideWhenUsed/>
    <w:rsid w:val="00D76285"/>
    <w:rPr>
      <w:color w:val="605E5C"/>
      <w:shd w:val="clear" w:color="auto" w:fill="E1DFDD"/>
    </w:rPr>
  </w:style>
  <w:style w:type="paragraph" w:styleId="EndnoteText">
    <w:name w:val="endnote text"/>
    <w:basedOn w:val="Normal"/>
    <w:link w:val="EndnoteTextChar"/>
    <w:uiPriority w:val="99"/>
    <w:semiHidden/>
    <w:unhideWhenUsed/>
    <w:rsid w:val="00D76285"/>
    <w:pPr>
      <w:widowControl w:val="0"/>
      <w:snapToGrid w:val="0"/>
      <w:spacing w:after="0" w:line="240" w:lineRule="auto"/>
    </w:pPr>
    <w:rPr>
      <w:rFonts w:eastAsia="SimSun" w:cs="Times New Roman"/>
      <w:kern w:val="2"/>
      <w:sz w:val="21"/>
      <w:szCs w:val="21"/>
      <w:lang w:eastAsia="zh-CN" w:bidi="ar-SA"/>
    </w:rPr>
  </w:style>
  <w:style w:type="character" w:customStyle="1" w:styleId="EndnoteTextChar">
    <w:name w:val="Endnote Text Char"/>
    <w:basedOn w:val="DefaultParagraphFont"/>
    <w:link w:val="EndnoteText"/>
    <w:uiPriority w:val="99"/>
    <w:semiHidden/>
    <w:rsid w:val="00D76285"/>
    <w:rPr>
      <w:rFonts w:eastAsia="SimSun" w:cs="Times New Roman"/>
      <w:kern w:val="2"/>
      <w:sz w:val="21"/>
      <w:szCs w:val="21"/>
      <w:lang w:eastAsia="zh-CN" w:bidi="ar-SA"/>
    </w:rPr>
  </w:style>
  <w:style w:type="character" w:styleId="EndnoteReference">
    <w:name w:val="endnote reference"/>
    <w:basedOn w:val="DefaultParagraphFont"/>
    <w:uiPriority w:val="99"/>
    <w:semiHidden/>
    <w:unhideWhenUsed/>
    <w:rsid w:val="00D76285"/>
    <w:rPr>
      <w:vertAlign w:val="superscript"/>
    </w:rPr>
  </w:style>
  <w:style w:type="character" w:customStyle="1" w:styleId="4">
    <w:name w:val="未处理的提及4"/>
    <w:basedOn w:val="DefaultParagraphFont"/>
    <w:uiPriority w:val="99"/>
    <w:semiHidden/>
    <w:unhideWhenUsed/>
    <w:rsid w:val="00D76285"/>
    <w:rPr>
      <w:color w:val="605E5C"/>
      <w:shd w:val="clear" w:color="auto" w:fill="E1DFDD"/>
    </w:rPr>
  </w:style>
  <w:style w:type="character" w:customStyle="1" w:styleId="blue-complex-underline">
    <w:name w:val="blue-complex-underline"/>
    <w:basedOn w:val="DefaultParagraphFont"/>
    <w:rsid w:val="00030863"/>
  </w:style>
  <w:style w:type="character" w:customStyle="1" w:styleId="red-underline">
    <w:name w:val="red-underline"/>
    <w:basedOn w:val="DefaultParagraphFont"/>
    <w:rsid w:val="00030863"/>
  </w:style>
  <w:style w:type="paragraph" w:customStyle="1" w:styleId="root-block-node">
    <w:name w:val="root-block-node"/>
    <w:basedOn w:val="Normal"/>
    <w:rsid w:val="00030863"/>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TableGrid2">
    <w:name w:val="Table Grid2"/>
    <w:basedOn w:val="TableNormal"/>
    <w:next w:val="TableGrid"/>
    <w:uiPriority w:val="59"/>
    <w:rsid w:val="0022102B"/>
    <w:rPr>
      <w:rFonts w:asciiTheme="minorHAnsi" w:eastAsiaTheme="minorHAnsi" w:hAnsiTheme="minorHAnsi" w:cstheme="minorBidi"/>
      <w:sz w:val="22"/>
      <w:szCs w:val="22"/>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itaviBibliographyEntry">
    <w:name w:val="Citavi Bibliography Entry"/>
    <w:basedOn w:val="Normal"/>
    <w:link w:val="CitaviBibliographyEntryChar"/>
    <w:uiPriority w:val="99"/>
    <w:rsid w:val="00064C6A"/>
    <w:pPr>
      <w:tabs>
        <w:tab w:val="left" w:pos="454"/>
      </w:tabs>
      <w:spacing w:after="0" w:line="259" w:lineRule="auto"/>
      <w:ind w:left="454" w:hanging="454"/>
    </w:pPr>
    <w:rPr>
      <w:rFonts w:asciiTheme="minorHAnsi" w:eastAsiaTheme="minorHAnsi" w:hAnsiTheme="minorHAnsi" w:cstheme="minorBidi"/>
      <w:szCs w:val="22"/>
      <w:lang w:val="tr-TR" w:bidi="ar-SA"/>
    </w:rPr>
  </w:style>
  <w:style w:type="character" w:customStyle="1" w:styleId="CitaviBibliographyEntryChar">
    <w:name w:val="Citavi Bibliography Entry Char"/>
    <w:basedOn w:val="DefaultParagraphFont"/>
    <w:link w:val="CitaviBibliographyEntry"/>
    <w:uiPriority w:val="99"/>
    <w:rsid w:val="00064C6A"/>
    <w:rPr>
      <w:rFonts w:asciiTheme="minorHAnsi" w:eastAsiaTheme="minorHAnsi" w:hAnsiTheme="minorHAnsi" w:cstheme="minorBidi"/>
      <w:sz w:val="22"/>
      <w:szCs w:val="22"/>
      <w:lang w:val="tr-TR" w:bidi="ar-SA"/>
    </w:rPr>
  </w:style>
  <w:style w:type="paragraph" w:customStyle="1" w:styleId="CitaviBibliographyHeading">
    <w:name w:val="Citavi Bibliography Heading"/>
    <w:basedOn w:val="Heading1"/>
    <w:link w:val="CitaviBibliographyHeadingChar"/>
    <w:uiPriority w:val="99"/>
    <w:rsid w:val="00064C6A"/>
    <w:pPr>
      <w:numPr>
        <w:numId w:val="0"/>
      </w:numPr>
      <w:tabs>
        <w:tab w:val="clear" w:pos="216"/>
      </w:tabs>
      <w:spacing w:before="240" w:after="0" w:line="259" w:lineRule="auto"/>
      <w:jc w:val="left"/>
    </w:pPr>
    <w:rPr>
      <w:rFonts w:asciiTheme="majorHAnsi" w:eastAsiaTheme="majorEastAsia" w:hAnsiTheme="majorHAnsi" w:cstheme="majorBidi"/>
      <w:smallCaps w:val="0"/>
      <w:color w:val="2F5496" w:themeColor="accent1" w:themeShade="BF"/>
      <w:sz w:val="32"/>
      <w:szCs w:val="32"/>
      <w:lang w:val="tr-TR" w:eastAsia="en-US"/>
    </w:rPr>
  </w:style>
  <w:style w:type="character" w:customStyle="1" w:styleId="CitaviBibliographyHeadingChar">
    <w:name w:val="Citavi Bibliography Heading Char"/>
    <w:basedOn w:val="DefaultParagraphFont"/>
    <w:link w:val="CitaviBibliographyHeading"/>
    <w:uiPriority w:val="99"/>
    <w:rsid w:val="00064C6A"/>
    <w:rPr>
      <w:rFonts w:asciiTheme="majorHAnsi" w:eastAsiaTheme="majorEastAsia" w:hAnsiTheme="majorHAnsi" w:cstheme="majorBidi"/>
      <w:color w:val="2F5496" w:themeColor="accent1" w:themeShade="BF"/>
      <w:sz w:val="32"/>
      <w:szCs w:val="32"/>
      <w:lang w:val="tr-TR" w:bidi="ar-SA"/>
    </w:rPr>
  </w:style>
  <w:style w:type="paragraph" w:styleId="Bibliography">
    <w:name w:val="Bibliography"/>
    <w:basedOn w:val="Normal"/>
    <w:next w:val="Normal"/>
    <w:uiPriority w:val="37"/>
    <w:unhideWhenUsed/>
    <w:rsid w:val="0043383C"/>
  </w:style>
  <w:style w:type="character" w:customStyle="1" w:styleId="publication-header-authorfont-weight-normal">
    <w:name w:val="publication-header-author__font-weight-normal"/>
    <w:basedOn w:val="DefaultParagraphFont"/>
    <w:rsid w:val="00FB0AEE"/>
  </w:style>
  <w:style w:type="character" w:customStyle="1" w:styleId="nowrap">
    <w:name w:val="nowrap"/>
    <w:basedOn w:val="DefaultParagraphFont"/>
    <w:rsid w:val="000D7DA5"/>
  </w:style>
  <w:style w:type="character" w:customStyle="1" w:styleId="articleauthor-link">
    <w:name w:val="article__author-link"/>
    <w:basedOn w:val="DefaultParagraphFont"/>
    <w:rsid w:val="00C60EB5"/>
  </w:style>
  <w:style w:type="character" w:customStyle="1" w:styleId="apple-converted-space">
    <w:name w:val="apple-converted-space"/>
    <w:basedOn w:val="DefaultParagraphFont"/>
    <w:rsid w:val="00344929"/>
  </w:style>
  <w:style w:type="character" w:customStyle="1" w:styleId="button-link-text">
    <w:name w:val="button-link-text"/>
    <w:basedOn w:val="DefaultParagraphFont"/>
    <w:rsid w:val="00460EA6"/>
  </w:style>
  <w:style w:type="character" w:customStyle="1" w:styleId="react-xocs-alternative-link">
    <w:name w:val="react-xocs-alternative-link"/>
    <w:basedOn w:val="DefaultParagraphFont"/>
    <w:rsid w:val="00460EA6"/>
  </w:style>
  <w:style w:type="character" w:customStyle="1" w:styleId="given-name">
    <w:name w:val="given-name"/>
    <w:basedOn w:val="DefaultParagraphFont"/>
    <w:rsid w:val="00460EA6"/>
  </w:style>
  <w:style w:type="character" w:customStyle="1" w:styleId="author-ref">
    <w:name w:val="author-ref"/>
    <w:basedOn w:val="DefaultParagraphFont"/>
    <w:rsid w:val="00460EA6"/>
  </w:style>
  <w:style w:type="character" w:customStyle="1" w:styleId="anchor-text">
    <w:name w:val="anchor-text"/>
    <w:basedOn w:val="DefaultParagraphFont"/>
    <w:rsid w:val="00460EA6"/>
  </w:style>
  <w:style w:type="character" w:customStyle="1" w:styleId="fontstyle01">
    <w:name w:val="fontstyle01"/>
    <w:basedOn w:val="DefaultParagraphFont"/>
    <w:rsid w:val="00B07FC3"/>
    <w:rPr>
      <w:rFonts w:ascii="Bold" w:hAnsi="Bold" w:hint="default"/>
      <w:b/>
      <w:bCs/>
      <w:i w:val="0"/>
      <w:iCs w:val="0"/>
      <w:color w:val="000000"/>
      <w:sz w:val="24"/>
      <w:szCs w:val="24"/>
    </w:rPr>
  </w:style>
  <w:style w:type="character" w:customStyle="1" w:styleId="hps">
    <w:name w:val="hps"/>
    <w:basedOn w:val="DefaultParagraphFont"/>
    <w:rsid w:val="00B07FC3"/>
  </w:style>
  <w:style w:type="character" w:customStyle="1" w:styleId="fontstyle21">
    <w:name w:val="fontstyle21"/>
    <w:basedOn w:val="DefaultParagraphFont"/>
    <w:rsid w:val="00624C4E"/>
    <w:rPr>
      <w:rFonts w:ascii="GulliverRM" w:hAnsi="GulliverRM" w:hint="default"/>
      <w:b w:val="0"/>
      <w:bCs w:val="0"/>
      <w:i w:val="0"/>
      <w:iCs w:val="0"/>
      <w:color w:val="000000"/>
      <w:sz w:val="14"/>
      <w:szCs w:val="14"/>
    </w:rPr>
  </w:style>
  <w:style w:type="character" w:customStyle="1" w:styleId="fontstyle31">
    <w:name w:val="fontstyle31"/>
    <w:basedOn w:val="DefaultParagraphFont"/>
    <w:rsid w:val="00624C4E"/>
    <w:rPr>
      <w:rFonts w:ascii="Pxsy" w:hAnsi="Pxsy" w:hint="default"/>
      <w:b w:val="0"/>
      <w:bCs w:val="0"/>
      <w:i w:val="0"/>
      <w:iCs w:val="0"/>
      <w:color w:val="000000"/>
      <w:sz w:val="14"/>
      <w:szCs w:val="14"/>
    </w:rPr>
  </w:style>
  <w:style w:type="paragraph" w:customStyle="1" w:styleId="Paragraph">
    <w:name w:val="Paragraph"/>
    <w:basedOn w:val="Normal"/>
    <w:rsid w:val="002919BA"/>
    <w:pPr>
      <w:spacing w:after="0" w:line="240" w:lineRule="auto"/>
      <w:ind w:firstLine="284"/>
      <w:jc w:val="both"/>
    </w:pPr>
    <w:rPr>
      <w:rFonts w:ascii="Times New Roman" w:eastAsia="Times New Roman" w:hAnsi="Times New Roman" w:cs="Times New Roman"/>
      <w:sz w:val="20"/>
      <w:szCs w:val="20"/>
      <w:lang w:bidi="ar-SA"/>
    </w:rPr>
  </w:style>
  <w:style w:type="character" w:customStyle="1" w:styleId="accordion-tabbedtab-mobile">
    <w:name w:val="accordion-tabbed__tab-mobile"/>
    <w:basedOn w:val="DefaultParagraphFont"/>
    <w:rsid w:val="00C165B5"/>
  </w:style>
  <w:style w:type="character" w:customStyle="1" w:styleId="comma-separator">
    <w:name w:val="comma-separator"/>
    <w:basedOn w:val="DefaultParagraphFont"/>
    <w:rsid w:val="00C165B5"/>
  </w:style>
  <w:style w:type="character" w:customStyle="1" w:styleId="authors-list-item">
    <w:name w:val="authors-list-item"/>
    <w:basedOn w:val="DefaultParagraphFont"/>
    <w:rsid w:val="00C165B5"/>
  </w:style>
  <w:style w:type="character" w:customStyle="1" w:styleId="author-sup-separator">
    <w:name w:val="author-sup-separator"/>
    <w:basedOn w:val="DefaultParagraphFont"/>
    <w:rsid w:val="00C165B5"/>
  </w:style>
  <w:style w:type="character" w:customStyle="1" w:styleId="comma">
    <w:name w:val="comma"/>
    <w:basedOn w:val="DefaultParagraphFont"/>
    <w:rsid w:val="00C165B5"/>
  </w:style>
  <w:style w:type="character" w:customStyle="1" w:styleId="animating">
    <w:name w:val="animating"/>
    <w:basedOn w:val="DefaultParagraphFont"/>
    <w:rsid w:val="001444F3"/>
  </w:style>
  <w:style w:type="character" w:styleId="Strong">
    <w:name w:val="Strong"/>
    <w:basedOn w:val="DefaultParagraphFont"/>
    <w:uiPriority w:val="22"/>
    <w:qFormat/>
    <w:rsid w:val="00EB6959"/>
    <w:rPr>
      <w:b/>
      <w:bCs/>
    </w:rPr>
  </w:style>
  <w:style w:type="character" w:customStyle="1" w:styleId="y2iqfc">
    <w:name w:val="y2iqfc"/>
    <w:basedOn w:val="DefaultParagraphFont"/>
    <w:rsid w:val="00002E76"/>
  </w:style>
  <w:style w:type="character" w:customStyle="1" w:styleId="EndNoteBibliography1">
    <w:name w:val="EndNote Bibliography 字符"/>
    <w:basedOn w:val="DefaultParagraphFont"/>
    <w:rsid w:val="00E159FA"/>
    <w:rPr>
      <w:rFonts w:ascii="DengXian" w:eastAsia="DengXian" w:hAnsi="DengXian"/>
      <w:noProof/>
      <w:sz w:val="20"/>
    </w:rPr>
  </w:style>
  <w:style w:type="character" w:customStyle="1" w:styleId="UnresolvedMention2">
    <w:name w:val="Unresolved Mention2"/>
    <w:basedOn w:val="DefaultParagraphFont"/>
    <w:uiPriority w:val="99"/>
    <w:semiHidden/>
    <w:unhideWhenUsed/>
    <w:rsid w:val="00E73A25"/>
    <w:rPr>
      <w:color w:val="605E5C"/>
      <w:shd w:val="clear" w:color="auto" w:fill="E1DFDD"/>
    </w:rPr>
  </w:style>
  <w:style w:type="character" w:customStyle="1" w:styleId="UnresolvedMention3">
    <w:name w:val="Unresolved Mention3"/>
    <w:basedOn w:val="DefaultParagraphFont"/>
    <w:uiPriority w:val="99"/>
    <w:semiHidden/>
    <w:unhideWhenUsed/>
    <w:rsid w:val="00E73A25"/>
    <w:rPr>
      <w:color w:val="605E5C"/>
      <w:shd w:val="clear" w:color="auto" w:fill="E1DFDD"/>
    </w:rPr>
  </w:style>
  <w:style w:type="character" w:customStyle="1" w:styleId="UnresolvedMention4">
    <w:name w:val="Unresolved Mention4"/>
    <w:basedOn w:val="DefaultParagraphFont"/>
    <w:uiPriority w:val="99"/>
    <w:semiHidden/>
    <w:unhideWhenUsed/>
    <w:rsid w:val="00E73A25"/>
    <w:rPr>
      <w:color w:val="605E5C"/>
      <w:shd w:val="clear" w:color="auto" w:fill="E1DFDD"/>
    </w:rPr>
  </w:style>
  <w:style w:type="paragraph" w:customStyle="1" w:styleId="nova-legacy-e-listitem">
    <w:name w:val="nova-legacy-e-list__item"/>
    <w:basedOn w:val="Normal"/>
    <w:rsid w:val="003F1CB7"/>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apple-tab-span">
    <w:name w:val="apple-tab-span"/>
    <w:basedOn w:val="DefaultParagraphFont"/>
    <w:rsid w:val="00EF1DCC"/>
  </w:style>
  <w:style w:type="character" w:customStyle="1" w:styleId="NormalWebChar">
    <w:name w:val="Normal (Web) Char"/>
    <w:basedOn w:val="DefaultParagraphFont"/>
    <w:link w:val="NormalWeb"/>
    <w:uiPriority w:val="99"/>
    <w:rsid w:val="00ED5DA9"/>
    <w:rPr>
      <w:rFonts w:ascii="Times New Roman" w:eastAsia="Times New Roman" w:hAnsi="Times New Roman" w:cs="Times New Roman"/>
      <w:noProof/>
      <w:sz w:val="24"/>
      <w:szCs w:val="24"/>
      <w:lang w:val="id-ID" w:eastAsia="id-ID" w:bidi="ar-SA"/>
    </w:rPr>
  </w:style>
  <w:style w:type="table" w:styleId="PlainTable4">
    <w:name w:val="Plain Table 4"/>
    <w:basedOn w:val="TableNormal"/>
    <w:uiPriority w:val="44"/>
    <w:rsid w:val="00FA2A3B"/>
    <w:rPr>
      <w:rFonts w:asciiTheme="minorHAnsi" w:eastAsiaTheme="minorHAnsi" w:hAnsiTheme="minorHAnsi" w:cstheme="minorBidi"/>
      <w:sz w:val="22"/>
      <w:szCs w:val="28"/>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Style1Char">
    <w:name w:val="Style1 Char"/>
    <w:basedOn w:val="DefaultParagraphFont"/>
    <w:rsid w:val="00FA2A3B"/>
    <w:rPr>
      <w:rFonts w:asciiTheme="majorHAnsi" w:eastAsia="Times New Roman" w:hAnsiTheme="majorHAnsi" w:cstheme="minorHAnsi"/>
      <w:noProof/>
      <w:color w:val="FF0000"/>
      <w:sz w:val="24"/>
      <w:szCs w:val="24"/>
    </w:rPr>
  </w:style>
  <w:style w:type="paragraph" w:customStyle="1" w:styleId="Els-caption">
    <w:name w:val="Els-caption"/>
    <w:uiPriority w:val="99"/>
    <w:rsid w:val="00C22D28"/>
    <w:pPr>
      <w:keepLines/>
      <w:spacing w:before="200" w:after="240" w:line="200" w:lineRule="exact"/>
    </w:pPr>
    <w:rPr>
      <w:rFonts w:ascii="Times New Roman" w:eastAsia="SimSun" w:hAnsi="Times New Roman" w:cs="Times New Roman"/>
      <w:sz w:val="16"/>
      <w:lang w:bidi="ar-SA"/>
      <w14:ligatures w14:val="standardContextual"/>
    </w:rPr>
  </w:style>
  <w:style w:type="paragraph" w:customStyle="1" w:styleId="Tekst">
    <w:name w:val="Tekst"/>
    <w:basedOn w:val="Normal"/>
    <w:link w:val="TekstChar"/>
    <w:rsid w:val="00C22D28"/>
    <w:pPr>
      <w:spacing w:after="0" w:line="240" w:lineRule="auto"/>
      <w:ind w:firstLine="284"/>
      <w:jc w:val="both"/>
    </w:pPr>
    <w:rPr>
      <w:rFonts w:ascii="Times New Roman" w:eastAsia="Times New Roman" w:hAnsi="Times New Roman" w:cs="Times New Roman"/>
      <w:szCs w:val="20"/>
      <w:lang w:val="en-GB" w:bidi="ar-SA"/>
      <w14:ligatures w14:val="standardContextual"/>
    </w:rPr>
  </w:style>
  <w:style w:type="character" w:customStyle="1" w:styleId="TekstChar">
    <w:name w:val="Tekst Char"/>
    <w:link w:val="Tekst"/>
    <w:rsid w:val="00C22D28"/>
    <w:rPr>
      <w:rFonts w:ascii="Times New Roman" w:eastAsia="Times New Roman" w:hAnsi="Times New Roman" w:cs="Times New Roman"/>
      <w:sz w:val="22"/>
      <w:lang w:val="en-GB" w:bidi="ar-SA"/>
      <w14:ligatures w14:val="standardContextual"/>
    </w:rPr>
  </w:style>
  <w:style w:type="paragraph" w:customStyle="1" w:styleId="Els-Affiliation">
    <w:name w:val="Els-Affiliation"/>
    <w:next w:val="Normal"/>
    <w:rsid w:val="00C22D28"/>
    <w:pPr>
      <w:suppressAutoHyphens/>
      <w:spacing w:line="200" w:lineRule="exact"/>
      <w:jc w:val="center"/>
    </w:pPr>
    <w:rPr>
      <w:rFonts w:ascii="Times New Roman" w:eastAsia="SimSun" w:hAnsi="Times New Roman" w:cs="Times New Roman"/>
      <w:i/>
      <w:noProof/>
      <w:sz w:val="16"/>
      <w:lang w:bidi="ar-SA"/>
      <w14:ligatures w14:val="standardContextual"/>
    </w:rPr>
  </w:style>
  <w:style w:type="character" w:customStyle="1" w:styleId="cf01">
    <w:name w:val="cf01"/>
    <w:basedOn w:val="DefaultParagraphFont"/>
    <w:rsid w:val="00526106"/>
    <w:rPr>
      <w:rFonts w:ascii="Segoe UI" w:hAnsi="Segoe UI" w:cs="Segoe UI" w:hint="default"/>
      <w:i/>
      <w:iCs/>
      <w:sz w:val="18"/>
      <w:szCs w:val="18"/>
    </w:rPr>
  </w:style>
  <w:style w:type="character" w:customStyle="1" w:styleId="DefaultChar">
    <w:name w:val="Default Char"/>
    <w:basedOn w:val="DefaultParagraphFont"/>
    <w:link w:val="Default"/>
    <w:rsid w:val="004306FE"/>
    <w:rPr>
      <w:rFonts w:ascii="Times New Roman" w:hAnsi="Times New Roman" w:cs="Times New Roman"/>
      <w:color w:val="000000"/>
      <w:sz w:val="24"/>
      <w:szCs w:val="24"/>
    </w:rPr>
  </w:style>
  <w:style w:type="paragraph" w:customStyle="1" w:styleId="paragraph0">
    <w:name w:val="paragraph"/>
    <w:basedOn w:val="Normal"/>
    <w:rsid w:val="00FE5E61"/>
    <w:pPr>
      <w:spacing w:before="100" w:beforeAutospacing="1" w:after="100" w:afterAutospacing="1" w:line="240" w:lineRule="auto"/>
    </w:pPr>
    <w:rPr>
      <w:rFonts w:ascii="Angsana New" w:eastAsia="Times New Roman" w:hAnsi="Angsana New" w:cs="Angsana New"/>
      <w:sz w:val="28"/>
    </w:rPr>
  </w:style>
  <w:style w:type="character" w:customStyle="1" w:styleId="normaltextrun">
    <w:name w:val="normaltextrun"/>
    <w:basedOn w:val="DefaultParagraphFont"/>
    <w:rsid w:val="00FE5E61"/>
  </w:style>
  <w:style w:type="character" w:customStyle="1" w:styleId="tabchar">
    <w:name w:val="tabchar"/>
    <w:basedOn w:val="DefaultParagraphFont"/>
    <w:rsid w:val="00FE5E61"/>
  </w:style>
  <w:style w:type="character" w:customStyle="1" w:styleId="eop">
    <w:name w:val="eop"/>
    <w:basedOn w:val="DefaultParagraphFont"/>
    <w:rsid w:val="00FE5E61"/>
  </w:style>
  <w:style w:type="paragraph" w:customStyle="1" w:styleId="IEEEHeading2">
    <w:name w:val="IEEE Heading 2"/>
    <w:basedOn w:val="Normal"/>
    <w:next w:val="Normal"/>
    <w:rsid w:val="00513601"/>
    <w:pPr>
      <w:numPr>
        <w:numId w:val="4"/>
      </w:numPr>
      <w:adjustRightInd w:val="0"/>
      <w:snapToGrid w:val="0"/>
      <w:spacing w:before="150" w:after="60" w:line="240" w:lineRule="auto"/>
    </w:pPr>
    <w:rPr>
      <w:rFonts w:ascii="Times New Roman" w:eastAsia="SimSun" w:hAnsi="Times New Roman" w:cs="Times New Roman"/>
      <w:i/>
      <w:sz w:val="20"/>
      <w:szCs w:val="24"/>
      <w:lang w:val="en-AU" w:eastAsia="zh-CN" w:bidi="ar-SA"/>
    </w:rPr>
  </w:style>
  <w:style w:type="character" w:customStyle="1" w:styleId="hpsatn">
    <w:name w:val="hps atn"/>
    <w:basedOn w:val="DefaultParagraphFont"/>
    <w:rsid w:val="00513601"/>
  </w:style>
  <w:style w:type="character" w:customStyle="1" w:styleId="st">
    <w:name w:val="st"/>
    <w:basedOn w:val="DefaultParagraphFont"/>
    <w:rsid w:val="005C5DE7"/>
  </w:style>
  <w:style w:type="character" w:customStyle="1" w:styleId="shorttext">
    <w:name w:val="short_text"/>
    <w:basedOn w:val="DefaultParagraphFont"/>
    <w:rsid w:val="005C5DE7"/>
  </w:style>
  <w:style w:type="character" w:customStyle="1" w:styleId="rynqvb">
    <w:name w:val="rynqvb"/>
    <w:basedOn w:val="DefaultParagraphFont"/>
    <w:rsid w:val="002E6110"/>
  </w:style>
  <w:style w:type="character" w:customStyle="1" w:styleId="hwtze">
    <w:name w:val="hwtze"/>
    <w:basedOn w:val="DefaultParagraphFont"/>
    <w:rsid w:val="002E6110"/>
  </w:style>
  <w:style w:type="character" w:customStyle="1" w:styleId="markedcontent">
    <w:name w:val="markedcontent"/>
    <w:basedOn w:val="DefaultParagraphFont"/>
    <w:rsid w:val="002E6110"/>
  </w:style>
  <w:style w:type="character" w:customStyle="1" w:styleId="referencetext">
    <w:name w:val="referencetext"/>
    <w:basedOn w:val="DefaultParagraphFont"/>
    <w:rsid w:val="002E6110"/>
  </w:style>
  <w:style w:type="character" w:customStyle="1" w:styleId="ref-overlay">
    <w:name w:val="ref-overlay"/>
    <w:basedOn w:val="DefaultParagraphFont"/>
    <w:rsid w:val="002E6110"/>
  </w:style>
  <w:style w:type="character" w:customStyle="1" w:styleId="hlfld-contribauthor">
    <w:name w:val="hlfld-contribauthor"/>
    <w:basedOn w:val="DefaultParagraphFont"/>
    <w:rsid w:val="002E6110"/>
  </w:style>
  <w:style w:type="character" w:customStyle="1" w:styleId="nlmgiven-names">
    <w:name w:val="nlm_given-names"/>
    <w:basedOn w:val="DefaultParagraphFont"/>
    <w:rsid w:val="002E6110"/>
  </w:style>
  <w:style w:type="character" w:customStyle="1" w:styleId="nlmarticle-title">
    <w:name w:val="nlm_article-title"/>
    <w:basedOn w:val="DefaultParagraphFont"/>
    <w:rsid w:val="002E6110"/>
  </w:style>
  <w:style w:type="character" w:customStyle="1" w:styleId="nlmyear">
    <w:name w:val="nlm_year"/>
    <w:basedOn w:val="DefaultParagraphFont"/>
    <w:rsid w:val="002E6110"/>
  </w:style>
  <w:style w:type="character" w:customStyle="1" w:styleId="nlmfpage">
    <w:name w:val="nlm_fpage"/>
    <w:basedOn w:val="DefaultParagraphFont"/>
    <w:rsid w:val="002E6110"/>
  </w:style>
  <w:style w:type="character" w:customStyle="1" w:styleId="nlmlpage">
    <w:name w:val="nlm_lpage"/>
    <w:basedOn w:val="DefaultParagraphFont"/>
    <w:rsid w:val="002E6110"/>
  </w:style>
  <w:style w:type="paragraph" w:customStyle="1" w:styleId="c-reading-companionreference-citation">
    <w:name w:val="c-reading-companion__reference-citation"/>
    <w:basedOn w:val="Normal"/>
    <w:rsid w:val="002E6110"/>
    <w:pPr>
      <w:spacing w:before="100" w:beforeAutospacing="1" w:after="100" w:afterAutospacing="1" w:line="240" w:lineRule="auto"/>
    </w:pPr>
    <w:rPr>
      <w:rFonts w:ascii="Times New Roman" w:eastAsia="Times New Roman" w:hAnsi="Times New Roman" w:cs="Times New Roman"/>
      <w:sz w:val="24"/>
      <w:szCs w:val="24"/>
      <w:lang w:bidi="ar-SA"/>
    </w:rPr>
  </w:style>
  <w:style w:type="paragraph" w:customStyle="1" w:styleId="c-bibliographic-informationcitation">
    <w:name w:val="c-bibliographic-information__citation"/>
    <w:basedOn w:val="Normal"/>
    <w:rsid w:val="002E6110"/>
    <w:pPr>
      <w:spacing w:before="100" w:beforeAutospacing="1" w:after="100" w:afterAutospacing="1" w:line="240" w:lineRule="auto"/>
    </w:pPr>
    <w:rPr>
      <w:rFonts w:ascii="Times New Roman" w:eastAsia="Times New Roman" w:hAnsi="Times New Roman" w:cs="Times New Roman"/>
      <w:sz w:val="24"/>
      <w:szCs w:val="24"/>
      <w:lang w:bidi="ar-SA"/>
    </w:rPr>
  </w:style>
  <w:style w:type="character" w:customStyle="1" w:styleId="cited-contentcbycitationarticle-contributors">
    <w:name w:val="cited-content_cbycitation_article-contributors"/>
    <w:basedOn w:val="DefaultParagraphFont"/>
    <w:rsid w:val="002E6110"/>
  </w:style>
  <w:style w:type="character" w:customStyle="1" w:styleId="cited-contentcbycitationarticle-title">
    <w:name w:val="cited-content_cbycitation_article-title"/>
    <w:basedOn w:val="DefaultParagraphFont"/>
    <w:rsid w:val="002E6110"/>
  </w:style>
  <w:style w:type="character" w:customStyle="1" w:styleId="cited-contentcbycitationjournal-name">
    <w:name w:val="cited-content_cbycitation_journal-name"/>
    <w:basedOn w:val="DefaultParagraphFont"/>
    <w:rsid w:val="002E6110"/>
  </w:style>
  <w:style w:type="character" w:customStyle="1" w:styleId="display-inline-b">
    <w:name w:val="display-inline-b"/>
    <w:basedOn w:val="DefaultParagraphFont"/>
    <w:rsid w:val="002E6110"/>
  </w:style>
  <w:style w:type="character" w:customStyle="1" w:styleId="nlmstring-name">
    <w:name w:val="nlm_string-name"/>
    <w:basedOn w:val="DefaultParagraphFont"/>
    <w:rsid w:val="002E6110"/>
  </w:style>
  <w:style w:type="character" w:customStyle="1" w:styleId="nlmpublisher-name">
    <w:name w:val="nlm_publisher-name"/>
    <w:basedOn w:val="DefaultParagraphFont"/>
    <w:rsid w:val="002E6110"/>
  </w:style>
  <w:style w:type="character" w:customStyle="1" w:styleId="nlmpublisher-loc">
    <w:name w:val="nlm_publisher-loc"/>
    <w:basedOn w:val="DefaultParagraphFont"/>
    <w:rsid w:val="002E6110"/>
  </w:style>
  <w:style w:type="character" w:customStyle="1" w:styleId="cit-pagerange">
    <w:name w:val="cit-pagerange"/>
    <w:basedOn w:val="DefaultParagraphFont"/>
    <w:rsid w:val="002E6110"/>
  </w:style>
  <w:style w:type="paragraph" w:customStyle="1" w:styleId="Tablenumber">
    <w:name w:val="Table number"/>
    <w:next w:val="Normal"/>
    <w:rsid w:val="00402ED3"/>
    <w:pPr>
      <w:spacing w:before="240" w:after="120"/>
      <w:jc w:val="center"/>
    </w:pPr>
    <w:rPr>
      <w:rFonts w:ascii="Times New Roman" w:eastAsia="Times New Roman" w:hAnsi="Times New Roman" w:cs="Times New Roman"/>
      <w:i/>
      <w:sz w:val="18"/>
      <w:szCs w:val="22"/>
      <w:lang w:bidi="ar-SA"/>
    </w:rPr>
  </w:style>
  <w:style w:type="character" w:customStyle="1" w:styleId="ListParagraphChar">
    <w:name w:val="List Paragraph Char"/>
    <w:aliases w:val="Body of text Char"/>
    <w:basedOn w:val="DefaultParagraphFont"/>
    <w:link w:val="ListParagraph"/>
    <w:uiPriority w:val="34"/>
    <w:locked/>
    <w:rsid w:val="002D4732"/>
    <w:rPr>
      <w:noProof/>
      <w:sz w:val="22"/>
      <w:szCs w:val="28"/>
    </w:rPr>
  </w:style>
  <w:style w:type="paragraph" w:styleId="Subtitle">
    <w:name w:val="Subtitle"/>
    <w:basedOn w:val="Normal"/>
    <w:next w:val="Normal"/>
    <w:link w:val="SubtitleChar"/>
    <w:qFormat/>
    <w:rsid w:val="00A232C2"/>
    <w:pPr>
      <w:numPr>
        <w:ilvl w:val="1"/>
      </w:numPr>
      <w:spacing w:after="160" w:line="259" w:lineRule="auto"/>
      <w:jc w:val="both"/>
    </w:pPr>
    <w:rPr>
      <w:rFonts w:asciiTheme="minorHAnsi" w:eastAsiaTheme="majorEastAsia" w:hAnsiTheme="minorHAnsi" w:cstheme="majorBidi"/>
      <w:noProof w:val="0"/>
      <w:color w:val="595959" w:themeColor="text1" w:themeTint="A6"/>
      <w:spacing w:val="15"/>
      <w:sz w:val="24"/>
      <w:lang w:bidi="ar-SA"/>
    </w:rPr>
  </w:style>
  <w:style w:type="character" w:customStyle="1" w:styleId="SubtitleChar">
    <w:name w:val="Subtitle Char"/>
    <w:basedOn w:val="DefaultParagraphFont"/>
    <w:link w:val="Subtitle"/>
    <w:rsid w:val="00A232C2"/>
    <w:rPr>
      <w:rFonts w:asciiTheme="minorHAnsi" w:eastAsiaTheme="majorEastAsia" w:hAnsiTheme="minorHAnsi" w:cstheme="majorBidi"/>
      <w:color w:val="595959" w:themeColor="text1" w:themeTint="A6"/>
      <w:spacing w:val="15"/>
      <w:sz w:val="24"/>
      <w:szCs w:val="28"/>
      <w:lang w:bidi="ar-SA"/>
    </w:rPr>
  </w:style>
  <w:style w:type="character" w:customStyle="1" w:styleId="katex-mathml">
    <w:name w:val="katex-mathml"/>
    <w:basedOn w:val="DefaultParagraphFont"/>
    <w:rsid w:val="001660EF"/>
  </w:style>
  <w:style w:type="paragraph" w:customStyle="1" w:styleId="Text0">
    <w:name w:val="Text"/>
    <w:basedOn w:val="Normal"/>
    <w:rsid w:val="001C3151"/>
    <w:pPr>
      <w:widowControl w:val="0"/>
      <w:autoSpaceDE w:val="0"/>
      <w:autoSpaceDN w:val="0"/>
      <w:spacing w:after="0" w:line="252" w:lineRule="auto"/>
      <w:ind w:firstLine="202"/>
      <w:jc w:val="both"/>
    </w:pPr>
    <w:rPr>
      <w:rFonts w:ascii="Times New Roman" w:eastAsia="PMingLiU" w:hAnsi="Times New Roman" w:cs="Times New Roman"/>
      <w:noProof w:val="0"/>
      <w:sz w:val="20"/>
      <w:szCs w:val="20"/>
      <w:lang w:bidi="ar-SA"/>
    </w:rPr>
  </w:style>
  <w:style w:type="character" w:customStyle="1" w:styleId="Heading6Char">
    <w:name w:val="Heading 6 Char"/>
    <w:basedOn w:val="DefaultParagraphFont"/>
    <w:link w:val="Heading6"/>
    <w:uiPriority w:val="9"/>
    <w:rsid w:val="001C3151"/>
    <w:rPr>
      <w:rFonts w:ascii="Times New Roman" w:eastAsia="PMingLiU" w:hAnsi="Times New Roman" w:cs="Times New Roman"/>
      <w:i/>
      <w:iCs/>
      <w:sz w:val="16"/>
      <w:szCs w:val="16"/>
      <w:lang w:bidi="ar-SA"/>
    </w:rPr>
  </w:style>
  <w:style w:type="character" w:customStyle="1" w:styleId="Heading7Char">
    <w:name w:val="Heading 7 Char"/>
    <w:basedOn w:val="DefaultParagraphFont"/>
    <w:link w:val="Heading7"/>
    <w:uiPriority w:val="9"/>
    <w:rsid w:val="001C3151"/>
    <w:rPr>
      <w:rFonts w:ascii="Times New Roman" w:eastAsia="PMingLiU" w:hAnsi="Times New Roman" w:cs="Times New Roman"/>
      <w:sz w:val="16"/>
      <w:szCs w:val="16"/>
      <w:lang w:bidi="ar-SA"/>
    </w:rPr>
  </w:style>
  <w:style w:type="character" w:customStyle="1" w:styleId="Heading8Char">
    <w:name w:val="Heading 8 Char"/>
    <w:basedOn w:val="DefaultParagraphFont"/>
    <w:link w:val="Heading8"/>
    <w:uiPriority w:val="9"/>
    <w:rsid w:val="001C3151"/>
    <w:rPr>
      <w:rFonts w:ascii="Times New Roman" w:eastAsia="PMingLiU" w:hAnsi="Times New Roman" w:cs="Times New Roman"/>
      <w:i/>
      <w:iCs/>
      <w:sz w:val="16"/>
      <w:szCs w:val="16"/>
      <w:lang w:bidi="ar-SA"/>
    </w:rPr>
  </w:style>
  <w:style w:type="character" w:customStyle="1" w:styleId="Heading9Char">
    <w:name w:val="Heading 9 Char"/>
    <w:basedOn w:val="DefaultParagraphFont"/>
    <w:link w:val="Heading9"/>
    <w:uiPriority w:val="9"/>
    <w:rsid w:val="001C3151"/>
    <w:rPr>
      <w:rFonts w:ascii="Times New Roman" w:eastAsia="PMingLiU" w:hAnsi="Times New Roman" w:cs="Times New Roman"/>
      <w:sz w:val="16"/>
      <w:szCs w:val="16"/>
      <w:lang w:bidi="ar-SA"/>
    </w:rPr>
  </w:style>
  <w:style w:type="character" w:customStyle="1" w:styleId="vlist-s">
    <w:name w:val="vlist-s"/>
    <w:basedOn w:val="DefaultParagraphFont"/>
    <w:rsid w:val="00FE37DC"/>
  </w:style>
  <w:style w:type="paragraph" w:customStyle="1" w:styleId="BodyTextNACS">
    <w:name w:val="Body Text NACS"/>
    <w:basedOn w:val="BodyText"/>
    <w:link w:val="BodyTextNACS0"/>
    <w:rsid w:val="00D27CED"/>
    <w:pPr>
      <w:spacing w:after="0" w:line="240" w:lineRule="auto"/>
      <w:ind w:firstLine="0"/>
      <w:contextualSpacing/>
    </w:pPr>
    <w:rPr>
      <w:rFonts w:eastAsia="Times New Roman" w:cs="Times New Roman"/>
      <w:sz w:val="16"/>
    </w:rPr>
  </w:style>
  <w:style w:type="character" w:customStyle="1" w:styleId="BodyTextNACS0">
    <w:name w:val="Body Text NACS อักขระ"/>
    <w:basedOn w:val="BodyTextChar"/>
    <w:link w:val="BodyTextNACS"/>
    <w:rsid w:val="00D27CED"/>
    <w:rPr>
      <w:rFonts w:ascii="Times New Roman" w:eastAsia="Times New Roman" w:hAnsi="Times New Roman" w:cs="Times New Roman"/>
      <w:noProof/>
      <w:spacing w:val="-1"/>
      <w:sz w:val="16"/>
      <w:szCs w:val="20"/>
      <w:lang w:val="x-none" w:eastAsia="x-none" w:bidi="ar-SA"/>
    </w:rPr>
  </w:style>
  <w:style w:type="paragraph" w:customStyle="1" w:styleId="icsmauthors">
    <w:name w:val="icsm_authors"/>
    <w:basedOn w:val="Normal"/>
    <w:rsid w:val="00A01DC4"/>
    <w:pPr>
      <w:spacing w:after="160" w:line="240" w:lineRule="auto"/>
      <w:jc w:val="center"/>
    </w:pPr>
    <w:rPr>
      <w:rFonts w:ascii="Times New Roman" w:eastAsia="Times New Roman" w:hAnsi="Times New Roman" w:cs="Times New Roman"/>
      <w:sz w:val="26"/>
      <w:szCs w:val="20"/>
      <w:lang w:val="en-GB" w:bidi="ar-SA"/>
    </w:rPr>
  </w:style>
  <w:style w:type="character" w:customStyle="1" w:styleId="journaltitle">
    <w:name w:val="journaltitle"/>
    <w:basedOn w:val="DefaultParagraphFont"/>
    <w:rsid w:val="00A31F3D"/>
  </w:style>
  <w:style w:type="character" w:customStyle="1" w:styleId="articlecitationvolume">
    <w:name w:val="articlecitation_volume"/>
    <w:basedOn w:val="DefaultParagraphFont"/>
    <w:rsid w:val="00A31F3D"/>
  </w:style>
  <w:style w:type="character" w:customStyle="1" w:styleId="articlecitationpages">
    <w:name w:val="articlecitation_pages"/>
    <w:basedOn w:val="DefaultParagraphFont"/>
    <w:rsid w:val="00A31F3D"/>
  </w:style>
  <w:style w:type="character" w:customStyle="1" w:styleId="authorlink">
    <w:name w:val="author_link"/>
    <w:basedOn w:val="DefaultParagraphFont"/>
    <w:rsid w:val="00A31F3D"/>
  </w:style>
  <w:style w:type="character" w:customStyle="1" w:styleId="tl8wme">
    <w:name w:val="tl8wme"/>
    <w:basedOn w:val="DefaultParagraphFont"/>
    <w:rsid w:val="00A31F3D"/>
  </w:style>
  <w:style w:type="paragraph" w:customStyle="1" w:styleId="svarticle">
    <w:name w:val="svarticle"/>
    <w:basedOn w:val="Normal"/>
    <w:rsid w:val="00A31F3D"/>
    <w:pPr>
      <w:spacing w:before="100" w:beforeAutospacing="1" w:after="100" w:afterAutospacing="1" w:line="240" w:lineRule="auto"/>
    </w:pPr>
    <w:rPr>
      <w:rFonts w:ascii="Times New Roman" w:eastAsia="Times New Roman" w:hAnsi="Times New Roman" w:cs="Times New Roman"/>
      <w:sz w:val="24"/>
      <w:szCs w:val="24"/>
      <w:lang w:val="en-IN" w:eastAsia="en-IN" w:bidi="ar-SA"/>
    </w:rPr>
  </w:style>
  <w:style w:type="paragraph" w:styleId="Title">
    <w:name w:val="Title"/>
    <w:basedOn w:val="Normal"/>
    <w:next w:val="Normal"/>
    <w:link w:val="TitleChar"/>
    <w:qFormat/>
    <w:rsid w:val="00AC1698"/>
    <w:pPr>
      <w:spacing w:after="40" w:line="240" w:lineRule="auto"/>
      <w:contextualSpacing/>
    </w:pPr>
    <w:rPr>
      <w:rFonts w:asciiTheme="majorHAnsi" w:eastAsiaTheme="majorEastAsia" w:hAnsiTheme="majorHAnsi" w:cstheme="majorBidi"/>
      <w:noProof w:val="0"/>
      <w:spacing w:val="-10"/>
      <w:kern w:val="28"/>
      <w:sz w:val="56"/>
      <w:szCs w:val="71"/>
      <w14:ligatures w14:val="standardContextual"/>
    </w:rPr>
  </w:style>
  <w:style w:type="character" w:customStyle="1" w:styleId="TitleChar">
    <w:name w:val="Title Char"/>
    <w:basedOn w:val="DefaultParagraphFont"/>
    <w:link w:val="Title"/>
    <w:rsid w:val="00AC1698"/>
    <w:rPr>
      <w:rFonts w:asciiTheme="majorHAnsi" w:eastAsiaTheme="majorEastAsia" w:hAnsiTheme="majorHAnsi" w:cstheme="majorBidi"/>
      <w:spacing w:val="-10"/>
      <w:kern w:val="28"/>
      <w:sz w:val="56"/>
      <w:szCs w:val="71"/>
      <w14:ligatures w14:val="standardContextual"/>
    </w:rPr>
  </w:style>
  <w:style w:type="paragraph" w:styleId="Quote">
    <w:name w:val="Quote"/>
    <w:basedOn w:val="Normal"/>
    <w:next w:val="Normal"/>
    <w:link w:val="QuoteChar"/>
    <w:uiPriority w:val="29"/>
    <w:qFormat/>
    <w:rsid w:val="00AC1698"/>
    <w:pPr>
      <w:spacing w:before="160" w:after="0" w:line="240" w:lineRule="auto"/>
      <w:jc w:val="center"/>
    </w:pPr>
    <w:rPr>
      <w:rFonts w:asciiTheme="minorHAnsi" w:eastAsiaTheme="minorHAnsi" w:hAnsiTheme="minorHAnsi" w:cs="Angsana New"/>
      <w:i/>
      <w:iCs/>
      <w:noProof w:val="0"/>
      <w:color w:val="404040" w:themeColor="text1" w:themeTint="BF"/>
      <w:kern w:val="2"/>
      <w:sz w:val="24"/>
      <w:szCs w:val="30"/>
      <w14:ligatures w14:val="standardContextual"/>
    </w:rPr>
  </w:style>
  <w:style w:type="character" w:customStyle="1" w:styleId="QuoteChar">
    <w:name w:val="Quote Char"/>
    <w:basedOn w:val="DefaultParagraphFont"/>
    <w:link w:val="Quote"/>
    <w:uiPriority w:val="29"/>
    <w:rsid w:val="00AC1698"/>
    <w:rPr>
      <w:rFonts w:asciiTheme="minorHAnsi" w:eastAsiaTheme="minorHAnsi" w:hAnsiTheme="minorHAnsi" w:cs="Angsana New"/>
      <w:i/>
      <w:iCs/>
      <w:color w:val="404040" w:themeColor="text1" w:themeTint="BF"/>
      <w:kern w:val="2"/>
      <w:sz w:val="24"/>
      <w:szCs w:val="30"/>
      <w14:ligatures w14:val="standardContextual"/>
    </w:rPr>
  </w:style>
  <w:style w:type="character" w:styleId="IntenseEmphasis">
    <w:name w:val="Intense Emphasis"/>
    <w:basedOn w:val="DefaultParagraphFont"/>
    <w:uiPriority w:val="21"/>
    <w:qFormat/>
    <w:rsid w:val="00AC1698"/>
    <w:rPr>
      <w:i/>
      <w:iCs/>
      <w:color w:val="2F5496" w:themeColor="accent1" w:themeShade="BF"/>
    </w:rPr>
  </w:style>
  <w:style w:type="paragraph" w:styleId="IntenseQuote">
    <w:name w:val="Intense Quote"/>
    <w:basedOn w:val="Normal"/>
    <w:next w:val="Normal"/>
    <w:link w:val="IntenseQuoteChar"/>
    <w:uiPriority w:val="30"/>
    <w:qFormat/>
    <w:rsid w:val="00AC1698"/>
    <w:pPr>
      <w:pBdr>
        <w:top w:val="single" w:sz="4" w:space="10" w:color="2F5496" w:themeColor="accent1" w:themeShade="BF"/>
        <w:bottom w:val="single" w:sz="4" w:space="10" w:color="2F5496" w:themeColor="accent1" w:themeShade="BF"/>
      </w:pBdr>
      <w:spacing w:before="360" w:after="360" w:line="240" w:lineRule="auto"/>
      <w:ind w:left="864" w:right="864"/>
      <w:jc w:val="center"/>
    </w:pPr>
    <w:rPr>
      <w:rFonts w:asciiTheme="minorHAnsi" w:eastAsiaTheme="minorHAnsi" w:hAnsiTheme="minorHAnsi" w:cs="Angsana New"/>
      <w:i/>
      <w:iCs/>
      <w:noProof w:val="0"/>
      <w:color w:val="2F5496" w:themeColor="accent1" w:themeShade="BF"/>
      <w:kern w:val="2"/>
      <w:sz w:val="24"/>
      <w:szCs w:val="30"/>
      <w14:ligatures w14:val="standardContextual"/>
    </w:rPr>
  </w:style>
  <w:style w:type="character" w:customStyle="1" w:styleId="IntenseQuoteChar">
    <w:name w:val="Intense Quote Char"/>
    <w:basedOn w:val="DefaultParagraphFont"/>
    <w:link w:val="IntenseQuote"/>
    <w:uiPriority w:val="30"/>
    <w:rsid w:val="00AC1698"/>
    <w:rPr>
      <w:rFonts w:asciiTheme="minorHAnsi" w:eastAsiaTheme="minorHAnsi" w:hAnsiTheme="minorHAnsi" w:cs="Angsana New"/>
      <w:i/>
      <w:iCs/>
      <w:color w:val="2F5496" w:themeColor="accent1" w:themeShade="BF"/>
      <w:kern w:val="2"/>
      <w:sz w:val="24"/>
      <w:szCs w:val="30"/>
      <w14:ligatures w14:val="standardContextual"/>
    </w:rPr>
  </w:style>
  <w:style w:type="character" w:styleId="IntenseReference">
    <w:name w:val="Intense Reference"/>
    <w:basedOn w:val="DefaultParagraphFont"/>
    <w:uiPriority w:val="32"/>
    <w:qFormat/>
    <w:rsid w:val="00AC1698"/>
    <w:rPr>
      <w:b/>
      <w:bCs/>
      <w:smallCaps/>
      <w:color w:val="2F5496" w:themeColor="accent1" w:themeShade="BF"/>
      <w:spacing w:val="5"/>
    </w:rPr>
  </w:style>
  <w:style w:type="character" w:customStyle="1" w:styleId="mord">
    <w:name w:val="mord"/>
    <w:basedOn w:val="DefaultParagraphFont"/>
    <w:rsid w:val="00AC1698"/>
  </w:style>
  <w:style w:type="character" w:customStyle="1" w:styleId="app-new-journal-mastheadtitle">
    <w:name w:val="app-new-journal-masthead__title"/>
    <w:basedOn w:val="DefaultParagraphFont"/>
    <w:rsid w:val="00AC1698"/>
  </w:style>
  <w:style w:type="paragraph" w:customStyle="1" w:styleId="MDPI12title">
    <w:name w:val="MDPI_1.2_title"/>
    <w:next w:val="Normal"/>
    <w:rsid w:val="00D658A9"/>
    <w:pPr>
      <w:adjustRightInd w:val="0"/>
      <w:snapToGrid w:val="0"/>
      <w:spacing w:after="240" w:line="240" w:lineRule="atLeast"/>
    </w:pPr>
    <w:rPr>
      <w:rFonts w:ascii="Palatino Linotype" w:eastAsia="Times New Roman" w:hAnsi="Palatino Linotype" w:cs="Times New Roman"/>
      <w:b/>
      <w:snapToGrid w:val="0"/>
      <w:color w:val="000000"/>
      <w:sz w:val="36"/>
      <w:lang w:eastAsia="de-DE" w:bidi="en-US"/>
    </w:rPr>
  </w:style>
  <w:style w:type="paragraph" w:customStyle="1" w:styleId="MDPI13authornames">
    <w:name w:val="MDPI_1.3_authornames"/>
    <w:next w:val="Normal"/>
    <w:rsid w:val="00D658A9"/>
    <w:pPr>
      <w:adjustRightInd w:val="0"/>
      <w:snapToGrid w:val="0"/>
      <w:spacing w:after="360" w:line="260" w:lineRule="atLeast"/>
    </w:pPr>
    <w:rPr>
      <w:rFonts w:ascii="Palatino Linotype" w:eastAsia="Times New Roman" w:hAnsi="Palatino Linotype" w:cs="Times New Roman"/>
      <w:b/>
      <w:color w:val="000000"/>
      <w:lang w:eastAsia="de-DE" w:bidi="en-US"/>
    </w:rPr>
  </w:style>
  <w:style w:type="paragraph" w:customStyle="1" w:styleId="MDPI17abstract">
    <w:name w:val="MDPI_1.7_abstract"/>
    <w:next w:val="Normal"/>
    <w:rsid w:val="00D658A9"/>
    <w:pPr>
      <w:adjustRightInd w:val="0"/>
      <w:snapToGrid w:val="0"/>
      <w:spacing w:before="240" w:line="260" w:lineRule="atLeast"/>
      <w:ind w:left="2608"/>
      <w:jc w:val="both"/>
    </w:pPr>
    <w:rPr>
      <w:rFonts w:ascii="Palatino Linotype" w:eastAsia="Times New Roman" w:hAnsi="Palatino Linotype" w:cs="Times New Roman"/>
      <w:color w:val="000000"/>
      <w:sz w:val="18"/>
      <w:lang w:eastAsia="de-DE" w:bidi="en-US"/>
    </w:rPr>
  </w:style>
  <w:style w:type="paragraph" w:customStyle="1" w:styleId="msonormal0">
    <w:name w:val="msonormal"/>
    <w:basedOn w:val="Normal"/>
    <w:rsid w:val="00DE0F3D"/>
    <w:pPr>
      <w:spacing w:before="100" w:beforeAutospacing="1" w:after="100" w:afterAutospacing="1" w:line="240" w:lineRule="auto"/>
    </w:pPr>
    <w:rPr>
      <w:rFonts w:ascii="Times New Roman" w:eastAsiaTheme="minorEastAsia" w:hAnsi="Times New Roman" w:cs="Times New Roman"/>
      <w:noProof w:val="0"/>
      <w:sz w:val="24"/>
      <w:szCs w:val="24"/>
      <w:lang w:val="en-IN" w:eastAsia="en-IN" w:bidi="ar-SA"/>
    </w:rPr>
  </w:style>
  <w:style w:type="paragraph" w:customStyle="1" w:styleId="small">
    <w:name w:val="small"/>
    <w:basedOn w:val="Normal"/>
    <w:rsid w:val="00DE0F3D"/>
    <w:pPr>
      <w:spacing w:before="100" w:beforeAutospacing="1" w:after="100" w:afterAutospacing="1" w:line="240" w:lineRule="auto"/>
    </w:pPr>
    <w:rPr>
      <w:rFonts w:ascii="Times New Roman" w:eastAsia="Times New Roman" w:hAnsi="Times New Roman" w:cs="Times New Roman"/>
      <w:noProof w:val="0"/>
      <w:sz w:val="24"/>
      <w:szCs w:val="24"/>
      <w:lang w:val="en-IN" w:eastAsia="en-IN" w:bidi="ar-SA"/>
    </w:rPr>
  </w:style>
  <w:style w:type="character" w:customStyle="1" w:styleId="inline-formula">
    <w:name w:val="inline-formula"/>
    <w:basedOn w:val="DefaultParagraphFont"/>
    <w:rsid w:val="00DE0F3D"/>
  </w:style>
  <w:style w:type="character" w:customStyle="1" w:styleId="small-caps">
    <w:name w:val="small-caps"/>
    <w:basedOn w:val="DefaultParagraphFont"/>
    <w:rsid w:val="00DE0F3D"/>
  </w:style>
  <w:style w:type="character" w:customStyle="1" w:styleId="singlehighlightclass">
    <w:name w:val="single_highlight_class"/>
    <w:basedOn w:val="DefaultParagraphFont"/>
    <w:rsid w:val="00DE0F3D"/>
  </w:style>
  <w:style w:type="paragraph" w:customStyle="1" w:styleId="MDPI11articletype">
    <w:name w:val="MDPI_1.1_article_type"/>
    <w:next w:val="Normal"/>
    <w:rsid w:val="00DE0F3D"/>
    <w:pPr>
      <w:adjustRightInd w:val="0"/>
      <w:snapToGrid w:val="0"/>
      <w:spacing w:before="240"/>
    </w:pPr>
    <w:rPr>
      <w:rFonts w:ascii="Palatino Linotype" w:eastAsia="Times New Roman" w:hAnsi="Palatino Linotype" w:cs="Times New Roman"/>
      <w:i/>
      <w:snapToGrid w:val="0"/>
      <w:color w:val="000000"/>
      <w:lang w:eastAsia="de-DE" w:bidi="en-US"/>
    </w:rPr>
  </w:style>
  <w:style w:type="paragraph" w:customStyle="1" w:styleId="MDPI14history">
    <w:name w:val="MDPI_1.4_history"/>
    <w:basedOn w:val="Normal"/>
    <w:next w:val="Normal"/>
    <w:rsid w:val="00DE0F3D"/>
    <w:pPr>
      <w:adjustRightInd w:val="0"/>
      <w:snapToGrid w:val="0"/>
      <w:spacing w:after="0" w:line="240" w:lineRule="atLeast"/>
      <w:ind w:right="113"/>
    </w:pPr>
    <w:rPr>
      <w:rFonts w:ascii="Palatino Linotype" w:eastAsia="Times New Roman" w:hAnsi="Palatino Linotype" w:cs="Times New Roman"/>
      <w:noProof w:val="0"/>
      <w:color w:val="000000"/>
      <w:kern w:val="2"/>
      <w:sz w:val="14"/>
      <w:szCs w:val="20"/>
      <w:lang w:val="en-IN" w:eastAsia="de-DE" w:bidi="en-US"/>
      <w14:ligatures w14:val="standardContextual"/>
    </w:rPr>
  </w:style>
  <w:style w:type="paragraph" w:customStyle="1" w:styleId="MDPI15academiceditor">
    <w:name w:val="MDPI_1.5_academic_editor"/>
    <w:rsid w:val="00DE0F3D"/>
    <w:pPr>
      <w:adjustRightInd w:val="0"/>
      <w:snapToGrid w:val="0"/>
      <w:spacing w:before="120" w:line="240" w:lineRule="atLeast"/>
      <w:ind w:right="113"/>
    </w:pPr>
    <w:rPr>
      <w:rFonts w:ascii="Palatino Linotype" w:eastAsia="Times New Roman" w:hAnsi="Palatino Linotype" w:cs="Times New Roman"/>
      <w:color w:val="000000"/>
      <w:sz w:val="14"/>
      <w:lang w:eastAsia="de-DE" w:bidi="en-US"/>
    </w:rPr>
  </w:style>
  <w:style w:type="paragraph" w:customStyle="1" w:styleId="MDPI16affiliation">
    <w:name w:val="MDPI_1.6_affiliation"/>
    <w:rsid w:val="00DE0F3D"/>
    <w:pPr>
      <w:adjustRightInd w:val="0"/>
      <w:snapToGrid w:val="0"/>
      <w:spacing w:line="200" w:lineRule="atLeast"/>
      <w:ind w:left="2806" w:hanging="198"/>
    </w:pPr>
    <w:rPr>
      <w:rFonts w:ascii="Palatino Linotype" w:eastAsia="Times New Roman" w:hAnsi="Palatino Linotype" w:cs="Times New Roman"/>
      <w:color w:val="000000"/>
      <w:sz w:val="16"/>
      <w:szCs w:val="18"/>
      <w:lang w:eastAsia="de-DE" w:bidi="en-US"/>
    </w:rPr>
  </w:style>
  <w:style w:type="paragraph" w:customStyle="1" w:styleId="MDPI18keywords">
    <w:name w:val="MDPI_1.8_keywords"/>
    <w:next w:val="Normal"/>
    <w:rsid w:val="00DE0F3D"/>
    <w:pPr>
      <w:adjustRightInd w:val="0"/>
      <w:snapToGrid w:val="0"/>
      <w:spacing w:before="240" w:line="260" w:lineRule="atLeast"/>
      <w:ind w:left="2608"/>
      <w:jc w:val="both"/>
    </w:pPr>
    <w:rPr>
      <w:rFonts w:ascii="Palatino Linotype" w:eastAsia="Times New Roman" w:hAnsi="Palatino Linotype" w:cs="Times New Roman"/>
      <w:snapToGrid w:val="0"/>
      <w:color w:val="000000"/>
      <w:sz w:val="18"/>
      <w:lang w:eastAsia="de-DE" w:bidi="en-US"/>
    </w:rPr>
  </w:style>
  <w:style w:type="paragraph" w:customStyle="1" w:styleId="MDPI19classification">
    <w:name w:val="MDPI_1.9_classification"/>
    <w:rsid w:val="00DE0F3D"/>
    <w:pPr>
      <w:spacing w:before="240" w:line="260" w:lineRule="atLeast"/>
      <w:ind w:left="113"/>
      <w:jc w:val="both"/>
    </w:pPr>
    <w:rPr>
      <w:rFonts w:ascii="Palatino Linotype" w:eastAsia="Times New Roman" w:hAnsi="Palatino Linotype" w:cs="Times New Roman"/>
      <w:b/>
      <w:color w:val="000000"/>
      <w:lang w:eastAsia="de-DE" w:bidi="en-US"/>
    </w:rPr>
  </w:style>
  <w:style w:type="paragraph" w:customStyle="1" w:styleId="MDPI19line">
    <w:name w:val="MDPI_1.9_line"/>
    <w:rsid w:val="00DE0F3D"/>
    <w:pPr>
      <w:pBdr>
        <w:bottom w:val="single" w:sz="4" w:space="1" w:color="auto"/>
      </w:pBdr>
      <w:adjustRightInd w:val="0"/>
      <w:snapToGrid w:val="0"/>
      <w:spacing w:after="480" w:line="260" w:lineRule="atLeast"/>
      <w:ind w:left="2608"/>
      <w:jc w:val="both"/>
    </w:pPr>
    <w:rPr>
      <w:rFonts w:ascii="Palatino Linotype" w:eastAsia="Times New Roman" w:hAnsi="Palatino Linotype"/>
      <w:color w:val="000000"/>
      <w:szCs w:val="24"/>
      <w:lang w:eastAsia="de-DE" w:bidi="en-US"/>
    </w:rPr>
  </w:style>
  <w:style w:type="paragraph" w:customStyle="1" w:styleId="MDPI21heading1">
    <w:name w:val="MDPI_2.1_heading1"/>
    <w:rsid w:val="00DE0F3D"/>
    <w:pPr>
      <w:adjustRightInd w:val="0"/>
      <w:snapToGrid w:val="0"/>
      <w:spacing w:before="240" w:after="60" w:line="228" w:lineRule="auto"/>
      <w:ind w:left="2608"/>
      <w:outlineLvl w:val="0"/>
    </w:pPr>
    <w:rPr>
      <w:rFonts w:ascii="Palatino Linotype" w:eastAsia="Times New Roman" w:hAnsi="Palatino Linotype" w:cs="Times New Roman"/>
      <w:b/>
      <w:snapToGrid w:val="0"/>
      <w:color w:val="000000"/>
      <w:lang w:eastAsia="de-DE" w:bidi="en-US"/>
    </w:rPr>
  </w:style>
  <w:style w:type="paragraph" w:customStyle="1" w:styleId="MDPI22heading2">
    <w:name w:val="MDPI_2.2_heading2"/>
    <w:rsid w:val="00DE0F3D"/>
    <w:pPr>
      <w:adjustRightInd w:val="0"/>
      <w:snapToGrid w:val="0"/>
      <w:spacing w:before="60" w:after="60" w:line="228" w:lineRule="auto"/>
      <w:ind w:left="2608"/>
      <w:outlineLvl w:val="1"/>
    </w:pPr>
    <w:rPr>
      <w:rFonts w:ascii="Palatino Linotype" w:eastAsia="Times New Roman" w:hAnsi="Palatino Linotype" w:cs="Times New Roman"/>
      <w:i/>
      <w:noProof/>
      <w:snapToGrid w:val="0"/>
      <w:color w:val="000000"/>
      <w:lang w:eastAsia="de-DE" w:bidi="en-US"/>
    </w:rPr>
  </w:style>
  <w:style w:type="paragraph" w:customStyle="1" w:styleId="MDPI23heading3">
    <w:name w:val="MDPI_2.3_heading3"/>
    <w:rsid w:val="00DE0F3D"/>
    <w:pPr>
      <w:adjustRightInd w:val="0"/>
      <w:snapToGrid w:val="0"/>
      <w:spacing w:before="60" w:after="60" w:line="228" w:lineRule="auto"/>
      <w:ind w:left="2608"/>
      <w:outlineLvl w:val="2"/>
    </w:pPr>
    <w:rPr>
      <w:rFonts w:ascii="Palatino Linotype" w:eastAsia="Times New Roman" w:hAnsi="Palatino Linotype" w:cs="Times New Roman"/>
      <w:snapToGrid w:val="0"/>
      <w:color w:val="000000"/>
      <w:lang w:eastAsia="de-DE" w:bidi="en-US"/>
    </w:rPr>
  </w:style>
  <w:style w:type="paragraph" w:customStyle="1" w:styleId="MDPI31text">
    <w:name w:val="MDPI_3.1_text"/>
    <w:rsid w:val="00DE0F3D"/>
    <w:pPr>
      <w:adjustRightInd w:val="0"/>
      <w:snapToGrid w:val="0"/>
      <w:spacing w:line="228" w:lineRule="auto"/>
      <w:ind w:left="2608" w:firstLine="425"/>
      <w:jc w:val="both"/>
    </w:pPr>
    <w:rPr>
      <w:rFonts w:ascii="Palatino Linotype" w:eastAsia="Times New Roman" w:hAnsi="Palatino Linotype" w:cs="Times New Roman"/>
      <w:snapToGrid w:val="0"/>
      <w:color w:val="000000"/>
      <w:lang w:eastAsia="de-DE" w:bidi="en-US"/>
    </w:rPr>
  </w:style>
  <w:style w:type="paragraph" w:customStyle="1" w:styleId="MDPI32textnoindent">
    <w:name w:val="MDPI_3.2_text_no_indent"/>
    <w:basedOn w:val="MDPI31text"/>
    <w:rsid w:val="00DE0F3D"/>
    <w:pPr>
      <w:ind w:firstLine="0"/>
    </w:pPr>
  </w:style>
  <w:style w:type="paragraph" w:customStyle="1" w:styleId="MDPI33textspaceafter">
    <w:name w:val="MDPI_3.3_text_space_after"/>
    <w:rsid w:val="00DE0F3D"/>
    <w:pPr>
      <w:adjustRightInd w:val="0"/>
      <w:snapToGrid w:val="0"/>
      <w:spacing w:after="240" w:line="228" w:lineRule="auto"/>
      <w:ind w:left="2608"/>
      <w:jc w:val="both"/>
    </w:pPr>
    <w:rPr>
      <w:rFonts w:ascii="Palatino Linotype" w:eastAsia="Times New Roman" w:hAnsi="Palatino Linotype" w:cs="Times New Roman"/>
      <w:snapToGrid w:val="0"/>
      <w:color w:val="000000"/>
      <w:lang w:eastAsia="de-DE" w:bidi="en-US"/>
    </w:rPr>
  </w:style>
  <w:style w:type="paragraph" w:customStyle="1" w:styleId="MDPI34textspacebefore">
    <w:name w:val="MDPI_3.4_text_space_before"/>
    <w:rsid w:val="00DE0F3D"/>
    <w:pPr>
      <w:adjustRightInd w:val="0"/>
      <w:snapToGrid w:val="0"/>
      <w:spacing w:before="240" w:line="228" w:lineRule="auto"/>
      <w:ind w:left="2608"/>
      <w:jc w:val="both"/>
    </w:pPr>
    <w:rPr>
      <w:rFonts w:ascii="Palatino Linotype" w:eastAsia="Times New Roman" w:hAnsi="Palatino Linotype" w:cs="Times New Roman"/>
      <w:snapToGrid w:val="0"/>
      <w:color w:val="000000"/>
      <w:lang w:eastAsia="de-DE" w:bidi="en-US"/>
    </w:rPr>
  </w:style>
  <w:style w:type="paragraph" w:customStyle="1" w:styleId="MDPI35textbeforelist">
    <w:name w:val="MDPI_3.5_text_before_list"/>
    <w:rsid w:val="00DE0F3D"/>
    <w:pPr>
      <w:adjustRightInd w:val="0"/>
      <w:snapToGrid w:val="0"/>
      <w:spacing w:line="228" w:lineRule="auto"/>
      <w:ind w:left="2608" w:firstLine="425"/>
      <w:jc w:val="both"/>
    </w:pPr>
    <w:rPr>
      <w:rFonts w:ascii="Palatino Linotype" w:eastAsia="Times New Roman" w:hAnsi="Palatino Linotype" w:cs="Times New Roman"/>
      <w:snapToGrid w:val="0"/>
      <w:color w:val="000000"/>
      <w:lang w:eastAsia="de-DE" w:bidi="en-US"/>
    </w:rPr>
  </w:style>
  <w:style w:type="paragraph" w:customStyle="1" w:styleId="MDPI36textafterlist">
    <w:name w:val="MDPI_3.6_text_after_list"/>
    <w:rsid w:val="00DE0F3D"/>
    <w:pPr>
      <w:adjustRightInd w:val="0"/>
      <w:snapToGrid w:val="0"/>
      <w:spacing w:before="120" w:line="228" w:lineRule="auto"/>
      <w:ind w:left="2608"/>
      <w:jc w:val="both"/>
    </w:pPr>
    <w:rPr>
      <w:rFonts w:ascii="Palatino Linotype" w:eastAsia="Times New Roman" w:hAnsi="Palatino Linotype" w:cs="Times New Roman"/>
      <w:snapToGrid w:val="0"/>
      <w:color w:val="000000"/>
      <w:lang w:eastAsia="de-DE" w:bidi="en-US"/>
    </w:rPr>
  </w:style>
  <w:style w:type="paragraph" w:customStyle="1" w:styleId="MDPI37itemize">
    <w:name w:val="MDPI_3.7_itemize"/>
    <w:rsid w:val="00DE0F3D"/>
    <w:pPr>
      <w:numPr>
        <w:numId w:val="5"/>
      </w:numPr>
      <w:adjustRightInd w:val="0"/>
      <w:snapToGrid w:val="0"/>
      <w:spacing w:line="228" w:lineRule="auto"/>
      <w:jc w:val="both"/>
    </w:pPr>
    <w:rPr>
      <w:rFonts w:ascii="Palatino Linotype" w:eastAsia="Times New Roman" w:hAnsi="Palatino Linotype" w:cs="Times New Roman"/>
      <w:color w:val="000000"/>
      <w:lang w:eastAsia="de-DE" w:bidi="en-US"/>
    </w:rPr>
  </w:style>
  <w:style w:type="paragraph" w:customStyle="1" w:styleId="MDPI38bullet">
    <w:name w:val="MDPI_3.8_bullet"/>
    <w:rsid w:val="00DE0F3D"/>
    <w:pPr>
      <w:numPr>
        <w:numId w:val="6"/>
      </w:numPr>
      <w:adjustRightInd w:val="0"/>
      <w:snapToGrid w:val="0"/>
      <w:spacing w:line="228" w:lineRule="auto"/>
      <w:jc w:val="both"/>
    </w:pPr>
    <w:rPr>
      <w:rFonts w:ascii="Palatino Linotype" w:eastAsia="Times New Roman" w:hAnsi="Palatino Linotype" w:cs="Times New Roman"/>
      <w:color w:val="000000"/>
      <w:lang w:eastAsia="de-DE" w:bidi="en-US"/>
    </w:rPr>
  </w:style>
  <w:style w:type="paragraph" w:customStyle="1" w:styleId="MDPI39equation">
    <w:name w:val="MDPI_3.9_equation"/>
    <w:rsid w:val="00DE0F3D"/>
    <w:pPr>
      <w:adjustRightInd w:val="0"/>
      <w:snapToGrid w:val="0"/>
      <w:spacing w:before="120" w:after="120" w:line="260" w:lineRule="atLeast"/>
      <w:ind w:left="709"/>
      <w:jc w:val="center"/>
    </w:pPr>
    <w:rPr>
      <w:rFonts w:ascii="Palatino Linotype" w:eastAsia="Times New Roman" w:hAnsi="Palatino Linotype" w:cs="Times New Roman"/>
      <w:snapToGrid w:val="0"/>
      <w:color w:val="000000"/>
      <w:lang w:eastAsia="de-DE" w:bidi="en-US"/>
    </w:rPr>
  </w:style>
  <w:style w:type="paragraph" w:customStyle="1" w:styleId="MDPI3aequationnumber">
    <w:name w:val="MDPI_3.a_equation_number"/>
    <w:rsid w:val="00DE0F3D"/>
    <w:pPr>
      <w:spacing w:before="120" w:after="120"/>
      <w:jc w:val="right"/>
    </w:pPr>
    <w:rPr>
      <w:rFonts w:ascii="Palatino Linotype" w:eastAsia="Times New Roman" w:hAnsi="Palatino Linotype" w:cs="Times New Roman"/>
      <w:snapToGrid w:val="0"/>
      <w:color w:val="000000"/>
      <w:lang w:eastAsia="de-DE" w:bidi="en-US"/>
    </w:rPr>
  </w:style>
  <w:style w:type="paragraph" w:customStyle="1" w:styleId="MDPI411onetablecaption">
    <w:name w:val="MDPI_4.1.1_one_table_caption"/>
    <w:rsid w:val="00DE0F3D"/>
    <w:pPr>
      <w:adjustRightInd w:val="0"/>
      <w:snapToGrid w:val="0"/>
      <w:spacing w:before="240" w:after="120" w:line="260" w:lineRule="atLeast"/>
      <w:jc w:val="center"/>
    </w:pPr>
    <w:rPr>
      <w:rFonts w:ascii="Palatino Linotype" w:eastAsiaTheme="minorEastAsia" w:hAnsi="Palatino Linotype" w:cstheme="minorBidi"/>
      <w:noProof/>
      <w:color w:val="000000"/>
      <w:sz w:val="18"/>
      <w:lang w:eastAsia="zh-CN" w:bidi="en-US"/>
    </w:rPr>
  </w:style>
  <w:style w:type="paragraph" w:customStyle="1" w:styleId="MDPI41tablecaption">
    <w:name w:val="MDPI_4.1_table_caption"/>
    <w:rsid w:val="00DE0F3D"/>
    <w:pPr>
      <w:adjustRightInd w:val="0"/>
      <w:snapToGrid w:val="0"/>
      <w:spacing w:before="240" w:after="120" w:line="228" w:lineRule="auto"/>
      <w:ind w:left="2608"/>
    </w:pPr>
    <w:rPr>
      <w:rFonts w:ascii="Palatino Linotype" w:eastAsia="Times New Roman" w:hAnsi="Palatino Linotype" w:cstheme="minorBidi"/>
      <w:color w:val="000000"/>
      <w:sz w:val="18"/>
      <w:lang w:eastAsia="de-DE" w:bidi="en-US"/>
    </w:rPr>
  </w:style>
  <w:style w:type="table" w:customStyle="1" w:styleId="MDPI41threelinetable">
    <w:name w:val="MDPI_4.1_three_line_table"/>
    <w:basedOn w:val="TableNormal"/>
    <w:uiPriority w:val="99"/>
    <w:rsid w:val="00DE0F3D"/>
    <w:pPr>
      <w:adjustRightInd w:val="0"/>
      <w:snapToGrid w:val="0"/>
      <w:jc w:val="center"/>
    </w:pPr>
    <w:rPr>
      <w:rFonts w:ascii="Palatino Linotype" w:eastAsiaTheme="minorEastAsia" w:hAnsi="Palatino Linotype" w:cs="Times New Roman"/>
      <w:color w:val="000000"/>
      <w:lang w:eastAsia="zh-CN" w:bidi="ar-SA"/>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paragraph" w:customStyle="1" w:styleId="MDPI42tablebody">
    <w:name w:val="MDPI_4.2_table_body"/>
    <w:rsid w:val="00DE0F3D"/>
    <w:pPr>
      <w:adjustRightInd w:val="0"/>
      <w:snapToGrid w:val="0"/>
      <w:jc w:val="center"/>
    </w:pPr>
    <w:rPr>
      <w:rFonts w:ascii="Palatino Linotype" w:eastAsia="Times New Roman" w:hAnsi="Palatino Linotype" w:cs="Times New Roman"/>
      <w:snapToGrid w:val="0"/>
      <w:color w:val="000000"/>
      <w:lang w:eastAsia="de-DE" w:bidi="en-US"/>
    </w:rPr>
  </w:style>
  <w:style w:type="paragraph" w:customStyle="1" w:styleId="MDPI43tablefooter">
    <w:name w:val="MDPI_4.3_table_footer"/>
    <w:next w:val="MDPI31text"/>
    <w:rsid w:val="00DE0F3D"/>
    <w:pPr>
      <w:adjustRightInd w:val="0"/>
      <w:snapToGrid w:val="0"/>
      <w:spacing w:line="228" w:lineRule="auto"/>
      <w:ind w:left="2608"/>
    </w:pPr>
    <w:rPr>
      <w:rFonts w:ascii="Palatino Linotype" w:eastAsia="Times New Roman" w:hAnsi="Palatino Linotype"/>
      <w:color w:val="000000"/>
      <w:sz w:val="18"/>
      <w:lang w:eastAsia="de-DE" w:bidi="en-US"/>
    </w:rPr>
  </w:style>
  <w:style w:type="paragraph" w:customStyle="1" w:styleId="MDPI511onefigurecaption">
    <w:name w:val="MDPI_5.1.1_one_figure_caption"/>
    <w:rsid w:val="00DE0F3D"/>
    <w:pPr>
      <w:adjustRightInd w:val="0"/>
      <w:snapToGrid w:val="0"/>
      <w:spacing w:before="240" w:after="120" w:line="260" w:lineRule="atLeast"/>
      <w:jc w:val="center"/>
    </w:pPr>
    <w:rPr>
      <w:rFonts w:ascii="Palatino Linotype" w:eastAsiaTheme="minorEastAsia" w:hAnsi="Palatino Linotype" w:cs="Times New Roman"/>
      <w:noProof/>
      <w:color w:val="000000"/>
      <w:sz w:val="18"/>
      <w:lang w:eastAsia="zh-CN" w:bidi="en-US"/>
    </w:rPr>
  </w:style>
  <w:style w:type="paragraph" w:customStyle="1" w:styleId="MDPI51figurecaption">
    <w:name w:val="MDPI_5.1_figure_caption"/>
    <w:rsid w:val="00DE0F3D"/>
    <w:pPr>
      <w:adjustRightInd w:val="0"/>
      <w:snapToGrid w:val="0"/>
      <w:spacing w:before="120" w:after="240" w:line="228" w:lineRule="auto"/>
      <w:ind w:left="2608"/>
    </w:pPr>
    <w:rPr>
      <w:rFonts w:ascii="Palatino Linotype" w:eastAsia="Times New Roman" w:hAnsi="Palatino Linotype" w:cs="Times New Roman"/>
      <w:color w:val="000000"/>
      <w:sz w:val="18"/>
      <w:lang w:eastAsia="de-DE" w:bidi="en-US"/>
    </w:rPr>
  </w:style>
  <w:style w:type="paragraph" w:customStyle="1" w:styleId="MDPI52figure">
    <w:name w:val="MDPI_5.2_figure"/>
    <w:rsid w:val="00DE0F3D"/>
    <w:pPr>
      <w:adjustRightInd w:val="0"/>
      <w:snapToGrid w:val="0"/>
      <w:spacing w:before="240" w:after="120"/>
      <w:jc w:val="center"/>
    </w:pPr>
    <w:rPr>
      <w:rFonts w:ascii="Palatino Linotype" w:eastAsia="Times New Roman" w:hAnsi="Palatino Linotype" w:cs="Times New Roman"/>
      <w:snapToGrid w:val="0"/>
      <w:color w:val="000000"/>
      <w:lang w:eastAsia="de-DE" w:bidi="en-US"/>
    </w:rPr>
  </w:style>
  <w:style w:type="paragraph" w:customStyle="1" w:styleId="MDPI61Citation">
    <w:name w:val="MDPI_6.1_Citation"/>
    <w:rsid w:val="00DE0F3D"/>
    <w:pPr>
      <w:adjustRightInd w:val="0"/>
      <w:snapToGrid w:val="0"/>
      <w:spacing w:line="240" w:lineRule="atLeast"/>
      <w:ind w:right="113"/>
    </w:pPr>
    <w:rPr>
      <w:rFonts w:ascii="Palatino Linotype" w:eastAsia="SimSun" w:hAnsi="Palatino Linotype"/>
      <w:sz w:val="14"/>
      <w:lang w:eastAsia="zh-CN" w:bidi="ar-SA"/>
    </w:rPr>
  </w:style>
  <w:style w:type="paragraph" w:customStyle="1" w:styleId="MDPI62BackMatter">
    <w:name w:val="MDPI_6.2_BackMatter"/>
    <w:rsid w:val="00DE0F3D"/>
    <w:pPr>
      <w:adjustRightInd w:val="0"/>
      <w:snapToGrid w:val="0"/>
      <w:spacing w:after="120" w:line="228" w:lineRule="auto"/>
      <w:ind w:left="2608"/>
      <w:jc w:val="both"/>
    </w:pPr>
    <w:rPr>
      <w:rFonts w:ascii="Palatino Linotype" w:eastAsia="Times New Roman" w:hAnsi="Palatino Linotype" w:cs="Times New Roman"/>
      <w:snapToGrid w:val="0"/>
      <w:color w:val="000000"/>
      <w:sz w:val="18"/>
      <w:lang w:bidi="en-US"/>
    </w:rPr>
  </w:style>
  <w:style w:type="paragraph" w:customStyle="1" w:styleId="MDPI63Notes">
    <w:name w:val="MDPI_6.3_Notes"/>
    <w:rsid w:val="00DE0F3D"/>
    <w:pPr>
      <w:adjustRightInd w:val="0"/>
      <w:snapToGrid w:val="0"/>
      <w:spacing w:after="120" w:line="240" w:lineRule="atLeast"/>
      <w:ind w:right="113"/>
    </w:pPr>
    <w:rPr>
      <w:rFonts w:ascii="Palatino Linotype" w:eastAsia="SimSun" w:hAnsi="Palatino Linotype" w:cs="Times New Roman"/>
      <w:snapToGrid w:val="0"/>
      <w:color w:val="000000"/>
      <w:sz w:val="14"/>
      <w:lang w:bidi="en-US"/>
    </w:rPr>
  </w:style>
  <w:style w:type="paragraph" w:customStyle="1" w:styleId="MDPI71FootNotes">
    <w:name w:val="MDPI_7.1_FootNotes"/>
    <w:rsid w:val="00DE0F3D"/>
    <w:pPr>
      <w:numPr>
        <w:numId w:val="7"/>
      </w:numPr>
      <w:adjustRightInd w:val="0"/>
      <w:snapToGrid w:val="0"/>
      <w:spacing w:line="228" w:lineRule="auto"/>
    </w:pPr>
    <w:rPr>
      <w:rFonts w:ascii="Palatino Linotype" w:eastAsiaTheme="minorEastAsia" w:hAnsi="Palatino Linotype" w:cs="Times New Roman"/>
      <w:noProof/>
      <w:color w:val="000000"/>
      <w:sz w:val="18"/>
      <w:lang w:eastAsia="zh-CN" w:bidi="ar-SA"/>
    </w:rPr>
  </w:style>
  <w:style w:type="paragraph" w:customStyle="1" w:styleId="MDPI71References">
    <w:name w:val="MDPI_7.1_References"/>
    <w:rsid w:val="00DE0F3D"/>
    <w:pPr>
      <w:numPr>
        <w:numId w:val="8"/>
      </w:numPr>
      <w:adjustRightInd w:val="0"/>
      <w:snapToGrid w:val="0"/>
      <w:spacing w:line="228" w:lineRule="auto"/>
      <w:jc w:val="both"/>
    </w:pPr>
    <w:rPr>
      <w:rFonts w:ascii="Palatino Linotype" w:eastAsia="Times New Roman" w:hAnsi="Palatino Linotype" w:cs="Times New Roman"/>
      <w:color w:val="000000"/>
      <w:sz w:val="18"/>
      <w:lang w:eastAsia="de-DE" w:bidi="en-US"/>
    </w:rPr>
  </w:style>
  <w:style w:type="paragraph" w:customStyle="1" w:styleId="MDPI72Copyright">
    <w:name w:val="MDPI_7.2_Copyright"/>
    <w:rsid w:val="00DE0F3D"/>
    <w:pPr>
      <w:adjustRightInd w:val="0"/>
      <w:snapToGrid w:val="0"/>
      <w:spacing w:before="240" w:line="240" w:lineRule="atLeast"/>
      <w:ind w:right="113"/>
    </w:pPr>
    <w:rPr>
      <w:rFonts w:ascii="Palatino Linotype" w:eastAsia="Times New Roman" w:hAnsi="Palatino Linotype" w:cs="Times New Roman"/>
      <w:noProof/>
      <w:snapToGrid w:val="0"/>
      <w:color w:val="000000"/>
      <w:spacing w:val="-2"/>
      <w:sz w:val="14"/>
      <w:lang w:val="en-GB" w:eastAsia="en-GB" w:bidi="ar-SA"/>
    </w:rPr>
  </w:style>
  <w:style w:type="paragraph" w:customStyle="1" w:styleId="MDPI73CopyrightImage">
    <w:name w:val="MDPI_7.3_CopyrightImage"/>
    <w:rsid w:val="00DE0F3D"/>
    <w:pPr>
      <w:adjustRightInd w:val="0"/>
      <w:snapToGrid w:val="0"/>
      <w:spacing w:after="100" w:line="260" w:lineRule="atLeast"/>
      <w:jc w:val="right"/>
    </w:pPr>
    <w:rPr>
      <w:rFonts w:ascii="Palatino Linotype" w:eastAsia="Times New Roman" w:hAnsi="Palatino Linotype" w:cs="Times New Roman"/>
      <w:color w:val="000000"/>
      <w:lang w:eastAsia="de-CH" w:bidi="ar-SA"/>
    </w:rPr>
  </w:style>
  <w:style w:type="paragraph" w:customStyle="1" w:styleId="MDPI81theorem">
    <w:name w:val="MDPI_8.1_theorem"/>
    <w:rsid w:val="00DE0F3D"/>
    <w:pPr>
      <w:adjustRightInd w:val="0"/>
      <w:snapToGrid w:val="0"/>
      <w:spacing w:line="228" w:lineRule="auto"/>
      <w:ind w:left="2608"/>
      <w:jc w:val="both"/>
    </w:pPr>
    <w:rPr>
      <w:rFonts w:ascii="Palatino Linotype" w:eastAsia="Times New Roman" w:hAnsi="Palatino Linotype" w:cs="Times New Roman"/>
      <w:i/>
      <w:snapToGrid w:val="0"/>
      <w:color w:val="000000"/>
      <w:lang w:eastAsia="de-DE" w:bidi="en-US"/>
    </w:rPr>
  </w:style>
  <w:style w:type="paragraph" w:customStyle="1" w:styleId="MDPI82proof">
    <w:name w:val="MDPI_8.2_proof"/>
    <w:rsid w:val="00DE0F3D"/>
    <w:pPr>
      <w:adjustRightInd w:val="0"/>
      <w:snapToGrid w:val="0"/>
      <w:spacing w:line="228" w:lineRule="auto"/>
      <w:ind w:left="2608"/>
      <w:jc w:val="both"/>
    </w:pPr>
    <w:rPr>
      <w:rFonts w:ascii="Palatino Linotype" w:eastAsia="Times New Roman" w:hAnsi="Palatino Linotype" w:cs="Times New Roman"/>
      <w:snapToGrid w:val="0"/>
      <w:color w:val="000000"/>
      <w:lang w:eastAsia="de-DE" w:bidi="en-US"/>
    </w:rPr>
  </w:style>
  <w:style w:type="paragraph" w:customStyle="1" w:styleId="MDPIequationFram">
    <w:name w:val="MDPI_equationFram"/>
    <w:rsid w:val="00DE0F3D"/>
    <w:pPr>
      <w:adjustRightInd w:val="0"/>
      <w:snapToGrid w:val="0"/>
      <w:spacing w:before="120" w:after="120"/>
      <w:jc w:val="center"/>
    </w:pPr>
    <w:rPr>
      <w:rFonts w:ascii="Palatino Linotype" w:eastAsia="Times New Roman" w:hAnsi="Palatino Linotype" w:cs="Times New Roman"/>
      <w:snapToGrid w:val="0"/>
      <w:color w:val="000000"/>
      <w:lang w:eastAsia="de-DE" w:bidi="en-US"/>
    </w:rPr>
  </w:style>
  <w:style w:type="paragraph" w:customStyle="1" w:styleId="MDPIfooter">
    <w:name w:val="MDPI_footer"/>
    <w:rsid w:val="00DE0F3D"/>
    <w:pPr>
      <w:adjustRightInd w:val="0"/>
      <w:snapToGrid w:val="0"/>
      <w:spacing w:before="120" w:line="260" w:lineRule="atLeast"/>
      <w:jc w:val="center"/>
    </w:pPr>
    <w:rPr>
      <w:rFonts w:ascii="Palatino Linotype" w:eastAsia="Times New Roman" w:hAnsi="Palatino Linotype" w:cs="Times New Roman"/>
      <w:color w:val="000000"/>
      <w:lang w:eastAsia="de-DE" w:bidi="ar-SA"/>
    </w:rPr>
  </w:style>
  <w:style w:type="paragraph" w:customStyle="1" w:styleId="MDPIfooterfirstpage">
    <w:name w:val="MDPI_footer_firstpage"/>
    <w:rsid w:val="00DE0F3D"/>
    <w:pPr>
      <w:tabs>
        <w:tab w:val="right" w:pos="8845"/>
      </w:tabs>
      <w:spacing w:line="160" w:lineRule="exact"/>
    </w:pPr>
    <w:rPr>
      <w:rFonts w:ascii="Palatino Linotype" w:eastAsia="Times New Roman" w:hAnsi="Palatino Linotype" w:cs="Times New Roman"/>
      <w:color w:val="000000"/>
      <w:sz w:val="16"/>
      <w:lang w:eastAsia="de-DE" w:bidi="ar-SA"/>
    </w:rPr>
  </w:style>
  <w:style w:type="paragraph" w:customStyle="1" w:styleId="MDPIheader">
    <w:name w:val="MDPI_header"/>
    <w:rsid w:val="00DE0F3D"/>
    <w:pPr>
      <w:adjustRightInd w:val="0"/>
      <w:snapToGrid w:val="0"/>
      <w:spacing w:after="240" w:line="260" w:lineRule="atLeast"/>
      <w:jc w:val="both"/>
    </w:pPr>
    <w:rPr>
      <w:rFonts w:ascii="Palatino Linotype" w:eastAsia="Times New Roman" w:hAnsi="Palatino Linotype" w:cs="Times New Roman"/>
      <w:iCs/>
      <w:color w:val="000000"/>
      <w:sz w:val="16"/>
      <w:lang w:eastAsia="de-DE" w:bidi="ar-SA"/>
    </w:rPr>
  </w:style>
  <w:style w:type="paragraph" w:customStyle="1" w:styleId="MDPIheadercitation">
    <w:name w:val="MDPI_header_citation"/>
    <w:rsid w:val="00DE0F3D"/>
    <w:pPr>
      <w:spacing w:after="240"/>
    </w:pPr>
    <w:rPr>
      <w:rFonts w:ascii="Palatino Linotype" w:eastAsia="Times New Roman" w:hAnsi="Palatino Linotype" w:cs="Times New Roman"/>
      <w:snapToGrid w:val="0"/>
      <w:color w:val="000000"/>
      <w:sz w:val="18"/>
      <w:lang w:eastAsia="de-DE" w:bidi="en-US"/>
    </w:rPr>
  </w:style>
  <w:style w:type="paragraph" w:customStyle="1" w:styleId="MDPIheaderjournallogo">
    <w:name w:val="MDPI_header_journal_logo"/>
    <w:rsid w:val="00DE0F3D"/>
    <w:pPr>
      <w:adjustRightInd w:val="0"/>
      <w:snapToGrid w:val="0"/>
      <w:spacing w:line="260" w:lineRule="atLeast"/>
      <w:jc w:val="both"/>
    </w:pPr>
    <w:rPr>
      <w:rFonts w:ascii="Palatino Linotype" w:eastAsia="Times New Roman" w:hAnsi="Palatino Linotype" w:cs="Times New Roman"/>
      <w:i/>
      <w:color w:val="000000"/>
      <w:sz w:val="24"/>
      <w:lang w:eastAsia="de-CH" w:bidi="ar-SA"/>
    </w:rPr>
  </w:style>
  <w:style w:type="paragraph" w:customStyle="1" w:styleId="MDPIheadermdpilogo">
    <w:name w:val="MDPI_header_mdpi_logo"/>
    <w:rsid w:val="00DE0F3D"/>
    <w:pPr>
      <w:adjustRightInd w:val="0"/>
      <w:snapToGrid w:val="0"/>
      <w:spacing w:line="260" w:lineRule="atLeast"/>
      <w:jc w:val="right"/>
    </w:pPr>
    <w:rPr>
      <w:rFonts w:ascii="Palatino Linotype" w:eastAsia="Times New Roman" w:hAnsi="Palatino Linotype" w:cs="Times New Roman"/>
      <w:color w:val="000000"/>
      <w:sz w:val="24"/>
      <w:lang w:eastAsia="de-CH" w:bidi="ar-SA"/>
    </w:rPr>
  </w:style>
  <w:style w:type="table" w:customStyle="1" w:styleId="MDPITable">
    <w:name w:val="MDPI_Table"/>
    <w:basedOn w:val="TableNormal"/>
    <w:uiPriority w:val="99"/>
    <w:rsid w:val="00DE0F3D"/>
    <w:rPr>
      <w:rFonts w:ascii="Palatino Linotype" w:eastAsia="SimSun" w:hAnsi="Palatino Linotype" w:cs="Times New Roman"/>
      <w:color w:val="000000" w:themeColor="text1"/>
      <w:lang w:val="en-CA" w:bidi="ar-SA"/>
    </w:rPr>
    <w:tblPr>
      <w:tblCellMar>
        <w:left w:w="0" w:type="dxa"/>
        <w:right w:w="0" w:type="dxa"/>
      </w:tblCellMar>
    </w:tblPr>
  </w:style>
  <w:style w:type="paragraph" w:customStyle="1" w:styleId="MDPItext">
    <w:name w:val="MDPI_text"/>
    <w:rsid w:val="00DE0F3D"/>
    <w:pPr>
      <w:spacing w:line="260" w:lineRule="atLeast"/>
      <w:ind w:left="425" w:right="425" w:firstLine="284"/>
      <w:jc w:val="both"/>
    </w:pPr>
    <w:rPr>
      <w:rFonts w:ascii="Times New Roman" w:eastAsia="Times New Roman" w:hAnsi="Times New Roman" w:cs="Times New Roman"/>
      <w:noProof/>
      <w:snapToGrid w:val="0"/>
      <w:color w:val="000000"/>
      <w:lang w:eastAsia="de-DE" w:bidi="en-US"/>
    </w:rPr>
  </w:style>
  <w:style w:type="paragraph" w:customStyle="1" w:styleId="MDPItitle">
    <w:name w:val="MDPI_title"/>
    <w:rsid w:val="00DE0F3D"/>
    <w:pPr>
      <w:adjustRightInd w:val="0"/>
      <w:snapToGrid w:val="0"/>
      <w:spacing w:after="240" w:line="260" w:lineRule="atLeast"/>
      <w:jc w:val="both"/>
    </w:pPr>
    <w:rPr>
      <w:rFonts w:ascii="Palatino Linotype" w:eastAsia="Times New Roman" w:hAnsi="Palatino Linotype" w:cs="Times New Roman"/>
      <w:b/>
      <w:snapToGrid w:val="0"/>
      <w:color w:val="000000"/>
      <w:sz w:val="36"/>
      <w:lang w:eastAsia="de-DE" w:bidi="en-US"/>
    </w:rPr>
  </w:style>
  <w:style w:type="character" w:styleId="SubtleReference">
    <w:name w:val="Subtle Reference"/>
    <w:basedOn w:val="DefaultParagraphFont"/>
    <w:uiPriority w:val="31"/>
    <w:qFormat/>
    <w:rsid w:val="00DE0F3D"/>
    <w:rPr>
      <w:smallCaps/>
      <w:color w:val="404040" w:themeColor="text1" w:themeTint="BF"/>
      <w:u w:val="single" w:color="7F7F7F" w:themeColor="text1" w:themeTint="80"/>
    </w:rPr>
  </w:style>
  <w:style w:type="character" w:styleId="BookTitle">
    <w:name w:val="Book Title"/>
    <w:basedOn w:val="DefaultParagraphFont"/>
    <w:uiPriority w:val="33"/>
    <w:qFormat/>
    <w:rsid w:val="00DE0F3D"/>
    <w:rPr>
      <w:b/>
      <w:bCs/>
      <w:smallCaps/>
    </w:rPr>
  </w:style>
  <w:style w:type="paragraph" w:styleId="TOCHeading">
    <w:name w:val="TOC Heading"/>
    <w:basedOn w:val="Heading1"/>
    <w:next w:val="Normal"/>
    <w:uiPriority w:val="39"/>
    <w:semiHidden/>
    <w:unhideWhenUsed/>
    <w:qFormat/>
    <w:rsid w:val="00DE0F3D"/>
    <w:pPr>
      <w:numPr>
        <w:numId w:val="0"/>
      </w:numPr>
      <w:tabs>
        <w:tab w:val="clear" w:pos="216"/>
      </w:tabs>
      <w:spacing w:before="320" w:after="0"/>
      <w:jc w:val="left"/>
      <w:outlineLvl w:val="9"/>
    </w:pPr>
    <w:rPr>
      <w:rFonts w:asciiTheme="majorHAnsi" w:eastAsiaTheme="majorEastAsia" w:hAnsiTheme="majorHAnsi" w:cstheme="majorBidi"/>
      <w:smallCaps w:val="0"/>
      <w:noProof w:val="0"/>
      <w:color w:val="2F5496" w:themeColor="accent1" w:themeShade="BF"/>
      <w:sz w:val="32"/>
      <w:szCs w:val="32"/>
      <w:lang w:val="en-IN" w:eastAsia="en-US"/>
    </w:rPr>
  </w:style>
  <w:style w:type="character" w:customStyle="1" w:styleId="overflow-hidden">
    <w:name w:val="overflow-hidden"/>
    <w:basedOn w:val="DefaultParagraphFont"/>
    <w:rsid w:val="000A523F"/>
  </w:style>
  <w:style w:type="paragraph" w:customStyle="1" w:styleId="my-2">
    <w:name w:val="my-2"/>
    <w:basedOn w:val="Normal"/>
    <w:rsid w:val="000A523F"/>
    <w:pPr>
      <w:spacing w:before="100" w:beforeAutospacing="1" w:after="100" w:afterAutospacing="1" w:line="240" w:lineRule="auto"/>
    </w:pPr>
    <w:rPr>
      <w:rFonts w:ascii="Times New Roman" w:eastAsia="Times New Roman" w:hAnsi="Times New Roman" w:cs="Times New Roman"/>
      <w:noProof w:val="0"/>
      <w:sz w:val="24"/>
      <w:szCs w:val="24"/>
      <w:lang w:val="en-IN" w:eastAsia="en-IN"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677141">
      <w:bodyDiv w:val="1"/>
      <w:marLeft w:val="0"/>
      <w:marRight w:val="0"/>
      <w:marTop w:val="0"/>
      <w:marBottom w:val="0"/>
      <w:divBdr>
        <w:top w:val="none" w:sz="0" w:space="0" w:color="auto"/>
        <w:left w:val="none" w:sz="0" w:space="0" w:color="auto"/>
        <w:bottom w:val="none" w:sz="0" w:space="0" w:color="auto"/>
        <w:right w:val="none" w:sz="0" w:space="0" w:color="auto"/>
      </w:divBdr>
    </w:div>
    <w:div w:id="25563736">
      <w:bodyDiv w:val="1"/>
      <w:marLeft w:val="0"/>
      <w:marRight w:val="0"/>
      <w:marTop w:val="0"/>
      <w:marBottom w:val="0"/>
      <w:divBdr>
        <w:top w:val="none" w:sz="0" w:space="0" w:color="auto"/>
        <w:left w:val="none" w:sz="0" w:space="0" w:color="auto"/>
        <w:bottom w:val="none" w:sz="0" w:space="0" w:color="auto"/>
        <w:right w:val="none" w:sz="0" w:space="0" w:color="auto"/>
      </w:divBdr>
    </w:div>
    <w:div w:id="162935266">
      <w:bodyDiv w:val="1"/>
      <w:marLeft w:val="0"/>
      <w:marRight w:val="0"/>
      <w:marTop w:val="0"/>
      <w:marBottom w:val="0"/>
      <w:divBdr>
        <w:top w:val="none" w:sz="0" w:space="0" w:color="auto"/>
        <w:left w:val="none" w:sz="0" w:space="0" w:color="auto"/>
        <w:bottom w:val="none" w:sz="0" w:space="0" w:color="auto"/>
        <w:right w:val="none" w:sz="0" w:space="0" w:color="auto"/>
      </w:divBdr>
    </w:div>
    <w:div w:id="175964536">
      <w:bodyDiv w:val="1"/>
      <w:marLeft w:val="0"/>
      <w:marRight w:val="0"/>
      <w:marTop w:val="0"/>
      <w:marBottom w:val="0"/>
      <w:divBdr>
        <w:top w:val="none" w:sz="0" w:space="0" w:color="auto"/>
        <w:left w:val="none" w:sz="0" w:space="0" w:color="auto"/>
        <w:bottom w:val="none" w:sz="0" w:space="0" w:color="auto"/>
        <w:right w:val="none" w:sz="0" w:space="0" w:color="auto"/>
      </w:divBdr>
      <w:divsChild>
        <w:div w:id="902906263">
          <w:marLeft w:val="0"/>
          <w:marRight w:val="0"/>
          <w:marTop w:val="0"/>
          <w:marBottom w:val="0"/>
          <w:divBdr>
            <w:top w:val="none" w:sz="0" w:space="0" w:color="auto"/>
            <w:left w:val="none" w:sz="0" w:space="0" w:color="auto"/>
            <w:bottom w:val="none" w:sz="0" w:space="0" w:color="auto"/>
            <w:right w:val="none" w:sz="0" w:space="0" w:color="auto"/>
          </w:divBdr>
          <w:divsChild>
            <w:div w:id="406028015">
              <w:marLeft w:val="-150"/>
              <w:marRight w:val="0"/>
              <w:marTop w:val="0"/>
              <w:marBottom w:val="0"/>
              <w:divBdr>
                <w:top w:val="none" w:sz="0" w:space="0" w:color="auto"/>
                <w:left w:val="none" w:sz="0" w:space="0" w:color="auto"/>
                <w:bottom w:val="none" w:sz="0" w:space="0" w:color="auto"/>
                <w:right w:val="none" w:sz="0" w:space="0" w:color="auto"/>
              </w:divBdr>
              <w:divsChild>
                <w:div w:id="2021349012">
                  <w:marLeft w:val="0"/>
                  <w:marRight w:val="0"/>
                  <w:marTop w:val="0"/>
                  <w:marBottom w:val="0"/>
                  <w:divBdr>
                    <w:top w:val="none" w:sz="0" w:space="0" w:color="auto"/>
                    <w:left w:val="none" w:sz="0" w:space="0" w:color="auto"/>
                    <w:bottom w:val="none" w:sz="0" w:space="0" w:color="auto"/>
                    <w:right w:val="none" w:sz="0" w:space="0" w:color="auto"/>
                  </w:divBdr>
                  <w:divsChild>
                    <w:div w:id="1258248835">
                      <w:marLeft w:val="0"/>
                      <w:marRight w:val="0"/>
                      <w:marTop w:val="0"/>
                      <w:marBottom w:val="0"/>
                      <w:divBdr>
                        <w:top w:val="none" w:sz="0" w:space="0" w:color="auto"/>
                        <w:left w:val="none" w:sz="0" w:space="0" w:color="auto"/>
                        <w:bottom w:val="none" w:sz="0" w:space="0" w:color="auto"/>
                        <w:right w:val="none" w:sz="0" w:space="0" w:color="auto"/>
                      </w:divBdr>
                      <w:divsChild>
                        <w:div w:id="1670210098">
                          <w:marLeft w:val="0"/>
                          <w:marRight w:val="0"/>
                          <w:marTop w:val="0"/>
                          <w:marBottom w:val="0"/>
                          <w:divBdr>
                            <w:top w:val="none" w:sz="0" w:space="0" w:color="auto"/>
                            <w:left w:val="none" w:sz="0" w:space="0" w:color="auto"/>
                            <w:bottom w:val="none" w:sz="0" w:space="0" w:color="auto"/>
                            <w:right w:val="none" w:sz="0" w:space="0" w:color="auto"/>
                          </w:divBdr>
                          <w:divsChild>
                            <w:div w:id="1956059223">
                              <w:marLeft w:val="0"/>
                              <w:marRight w:val="0"/>
                              <w:marTop w:val="0"/>
                              <w:marBottom w:val="0"/>
                              <w:divBdr>
                                <w:top w:val="none" w:sz="0" w:space="0" w:color="auto"/>
                                <w:left w:val="none" w:sz="0" w:space="0" w:color="auto"/>
                                <w:bottom w:val="none" w:sz="0" w:space="0" w:color="auto"/>
                                <w:right w:val="none" w:sz="0" w:space="0" w:color="auto"/>
                              </w:divBdr>
                              <w:divsChild>
                                <w:div w:id="1672682771">
                                  <w:marLeft w:val="0"/>
                                  <w:marRight w:val="0"/>
                                  <w:marTop w:val="0"/>
                                  <w:marBottom w:val="0"/>
                                  <w:divBdr>
                                    <w:top w:val="none" w:sz="0" w:space="0" w:color="auto"/>
                                    <w:left w:val="none" w:sz="0" w:space="0" w:color="auto"/>
                                    <w:bottom w:val="none" w:sz="0" w:space="0" w:color="auto"/>
                                    <w:right w:val="none" w:sz="0" w:space="0" w:color="auto"/>
                                  </w:divBdr>
                                  <w:divsChild>
                                    <w:div w:id="806315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849269">
      <w:bodyDiv w:val="1"/>
      <w:marLeft w:val="0"/>
      <w:marRight w:val="0"/>
      <w:marTop w:val="0"/>
      <w:marBottom w:val="0"/>
      <w:divBdr>
        <w:top w:val="none" w:sz="0" w:space="0" w:color="auto"/>
        <w:left w:val="none" w:sz="0" w:space="0" w:color="auto"/>
        <w:bottom w:val="none" w:sz="0" w:space="0" w:color="auto"/>
        <w:right w:val="none" w:sz="0" w:space="0" w:color="auto"/>
      </w:divBdr>
    </w:div>
    <w:div w:id="324865005">
      <w:bodyDiv w:val="1"/>
      <w:marLeft w:val="0"/>
      <w:marRight w:val="0"/>
      <w:marTop w:val="0"/>
      <w:marBottom w:val="0"/>
      <w:divBdr>
        <w:top w:val="none" w:sz="0" w:space="0" w:color="auto"/>
        <w:left w:val="none" w:sz="0" w:space="0" w:color="auto"/>
        <w:bottom w:val="none" w:sz="0" w:space="0" w:color="auto"/>
        <w:right w:val="none" w:sz="0" w:space="0" w:color="auto"/>
      </w:divBdr>
    </w:div>
    <w:div w:id="328946196">
      <w:bodyDiv w:val="1"/>
      <w:marLeft w:val="0"/>
      <w:marRight w:val="0"/>
      <w:marTop w:val="0"/>
      <w:marBottom w:val="0"/>
      <w:divBdr>
        <w:top w:val="none" w:sz="0" w:space="0" w:color="auto"/>
        <w:left w:val="none" w:sz="0" w:space="0" w:color="auto"/>
        <w:bottom w:val="none" w:sz="0" w:space="0" w:color="auto"/>
        <w:right w:val="none" w:sz="0" w:space="0" w:color="auto"/>
      </w:divBdr>
    </w:div>
    <w:div w:id="363987411">
      <w:bodyDiv w:val="1"/>
      <w:marLeft w:val="0"/>
      <w:marRight w:val="0"/>
      <w:marTop w:val="0"/>
      <w:marBottom w:val="0"/>
      <w:divBdr>
        <w:top w:val="none" w:sz="0" w:space="0" w:color="auto"/>
        <w:left w:val="none" w:sz="0" w:space="0" w:color="auto"/>
        <w:bottom w:val="none" w:sz="0" w:space="0" w:color="auto"/>
        <w:right w:val="none" w:sz="0" w:space="0" w:color="auto"/>
      </w:divBdr>
    </w:div>
    <w:div w:id="470753348">
      <w:bodyDiv w:val="1"/>
      <w:marLeft w:val="0"/>
      <w:marRight w:val="0"/>
      <w:marTop w:val="0"/>
      <w:marBottom w:val="0"/>
      <w:divBdr>
        <w:top w:val="none" w:sz="0" w:space="0" w:color="auto"/>
        <w:left w:val="none" w:sz="0" w:space="0" w:color="auto"/>
        <w:bottom w:val="none" w:sz="0" w:space="0" w:color="auto"/>
        <w:right w:val="none" w:sz="0" w:space="0" w:color="auto"/>
      </w:divBdr>
      <w:divsChild>
        <w:div w:id="420374524">
          <w:marLeft w:val="0"/>
          <w:marRight w:val="0"/>
          <w:marTop w:val="0"/>
          <w:marBottom w:val="0"/>
          <w:divBdr>
            <w:top w:val="none" w:sz="0" w:space="0" w:color="auto"/>
            <w:left w:val="none" w:sz="0" w:space="0" w:color="auto"/>
            <w:bottom w:val="none" w:sz="0" w:space="0" w:color="auto"/>
            <w:right w:val="none" w:sz="0" w:space="0" w:color="auto"/>
          </w:divBdr>
          <w:divsChild>
            <w:div w:id="2085833484">
              <w:marLeft w:val="-150"/>
              <w:marRight w:val="0"/>
              <w:marTop w:val="0"/>
              <w:marBottom w:val="0"/>
              <w:divBdr>
                <w:top w:val="none" w:sz="0" w:space="0" w:color="auto"/>
                <w:left w:val="none" w:sz="0" w:space="0" w:color="auto"/>
                <w:bottom w:val="none" w:sz="0" w:space="0" w:color="auto"/>
                <w:right w:val="none" w:sz="0" w:space="0" w:color="auto"/>
              </w:divBdr>
              <w:divsChild>
                <w:div w:id="930117710">
                  <w:marLeft w:val="0"/>
                  <w:marRight w:val="0"/>
                  <w:marTop w:val="0"/>
                  <w:marBottom w:val="0"/>
                  <w:divBdr>
                    <w:top w:val="none" w:sz="0" w:space="0" w:color="auto"/>
                    <w:left w:val="none" w:sz="0" w:space="0" w:color="auto"/>
                    <w:bottom w:val="none" w:sz="0" w:space="0" w:color="auto"/>
                    <w:right w:val="none" w:sz="0" w:space="0" w:color="auto"/>
                  </w:divBdr>
                  <w:divsChild>
                    <w:div w:id="1556311296">
                      <w:marLeft w:val="0"/>
                      <w:marRight w:val="0"/>
                      <w:marTop w:val="0"/>
                      <w:marBottom w:val="0"/>
                      <w:divBdr>
                        <w:top w:val="none" w:sz="0" w:space="0" w:color="auto"/>
                        <w:left w:val="none" w:sz="0" w:space="0" w:color="auto"/>
                        <w:bottom w:val="none" w:sz="0" w:space="0" w:color="auto"/>
                        <w:right w:val="none" w:sz="0" w:space="0" w:color="auto"/>
                      </w:divBdr>
                      <w:divsChild>
                        <w:div w:id="2030596356">
                          <w:marLeft w:val="0"/>
                          <w:marRight w:val="0"/>
                          <w:marTop w:val="0"/>
                          <w:marBottom w:val="0"/>
                          <w:divBdr>
                            <w:top w:val="none" w:sz="0" w:space="0" w:color="auto"/>
                            <w:left w:val="none" w:sz="0" w:space="0" w:color="auto"/>
                            <w:bottom w:val="none" w:sz="0" w:space="0" w:color="auto"/>
                            <w:right w:val="none" w:sz="0" w:space="0" w:color="auto"/>
                          </w:divBdr>
                          <w:divsChild>
                            <w:div w:id="984971202">
                              <w:marLeft w:val="0"/>
                              <w:marRight w:val="0"/>
                              <w:marTop w:val="0"/>
                              <w:marBottom w:val="0"/>
                              <w:divBdr>
                                <w:top w:val="none" w:sz="0" w:space="0" w:color="auto"/>
                                <w:left w:val="none" w:sz="0" w:space="0" w:color="auto"/>
                                <w:bottom w:val="none" w:sz="0" w:space="0" w:color="auto"/>
                                <w:right w:val="none" w:sz="0" w:space="0" w:color="auto"/>
                              </w:divBdr>
                              <w:divsChild>
                                <w:div w:id="302079721">
                                  <w:marLeft w:val="0"/>
                                  <w:marRight w:val="0"/>
                                  <w:marTop w:val="0"/>
                                  <w:marBottom w:val="0"/>
                                  <w:divBdr>
                                    <w:top w:val="none" w:sz="0" w:space="0" w:color="auto"/>
                                    <w:left w:val="none" w:sz="0" w:space="0" w:color="auto"/>
                                    <w:bottom w:val="none" w:sz="0" w:space="0" w:color="auto"/>
                                    <w:right w:val="none" w:sz="0" w:space="0" w:color="auto"/>
                                  </w:divBdr>
                                  <w:divsChild>
                                    <w:div w:id="409543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40941023">
      <w:bodyDiv w:val="1"/>
      <w:marLeft w:val="0"/>
      <w:marRight w:val="0"/>
      <w:marTop w:val="0"/>
      <w:marBottom w:val="0"/>
      <w:divBdr>
        <w:top w:val="none" w:sz="0" w:space="0" w:color="auto"/>
        <w:left w:val="none" w:sz="0" w:space="0" w:color="auto"/>
        <w:bottom w:val="none" w:sz="0" w:space="0" w:color="auto"/>
        <w:right w:val="none" w:sz="0" w:space="0" w:color="auto"/>
      </w:divBdr>
    </w:div>
    <w:div w:id="556860573">
      <w:bodyDiv w:val="1"/>
      <w:marLeft w:val="0"/>
      <w:marRight w:val="0"/>
      <w:marTop w:val="0"/>
      <w:marBottom w:val="0"/>
      <w:divBdr>
        <w:top w:val="none" w:sz="0" w:space="0" w:color="auto"/>
        <w:left w:val="none" w:sz="0" w:space="0" w:color="auto"/>
        <w:bottom w:val="none" w:sz="0" w:space="0" w:color="auto"/>
        <w:right w:val="none" w:sz="0" w:space="0" w:color="auto"/>
      </w:divBdr>
    </w:div>
    <w:div w:id="618610401">
      <w:bodyDiv w:val="1"/>
      <w:marLeft w:val="0"/>
      <w:marRight w:val="0"/>
      <w:marTop w:val="0"/>
      <w:marBottom w:val="0"/>
      <w:divBdr>
        <w:top w:val="none" w:sz="0" w:space="0" w:color="auto"/>
        <w:left w:val="none" w:sz="0" w:space="0" w:color="auto"/>
        <w:bottom w:val="none" w:sz="0" w:space="0" w:color="auto"/>
        <w:right w:val="none" w:sz="0" w:space="0" w:color="auto"/>
      </w:divBdr>
    </w:div>
    <w:div w:id="674382489">
      <w:bodyDiv w:val="1"/>
      <w:marLeft w:val="0"/>
      <w:marRight w:val="0"/>
      <w:marTop w:val="0"/>
      <w:marBottom w:val="0"/>
      <w:divBdr>
        <w:top w:val="none" w:sz="0" w:space="0" w:color="auto"/>
        <w:left w:val="none" w:sz="0" w:space="0" w:color="auto"/>
        <w:bottom w:val="none" w:sz="0" w:space="0" w:color="auto"/>
        <w:right w:val="none" w:sz="0" w:space="0" w:color="auto"/>
      </w:divBdr>
    </w:div>
    <w:div w:id="700402368">
      <w:bodyDiv w:val="1"/>
      <w:marLeft w:val="0"/>
      <w:marRight w:val="0"/>
      <w:marTop w:val="0"/>
      <w:marBottom w:val="0"/>
      <w:divBdr>
        <w:top w:val="none" w:sz="0" w:space="0" w:color="auto"/>
        <w:left w:val="none" w:sz="0" w:space="0" w:color="auto"/>
        <w:bottom w:val="none" w:sz="0" w:space="0" w:color="auto"/>
        <w:right w:val="none" w:sz="0" w:space="0" w:color="auto"/>
      </w:divBdr>
    </w:div>
    <w:div w:id="746344151">
      <w:bodyDiv w:val="1"/>
      <w:marLeft w:val="0"/>
      <w:marRight w:val="0"/>
      <w:marTop w:val="0"/>
      <w:marBottom w:val="0"/>
      <w:divBdr>
        <w:top w:val="none" w:sz="0" w:space="0" w:color="auto"/>
        <w:left w:val="none" w:sz="0" w:space="0" w:color="auto"/>
        <w:bottom w:val="none" w:sz="0" w:space="0" w:color="auto"/>
        <w:right w:val="none" w:sz="0" w:space="0" w:color="auto"/>
      </w:divBdr>
    </w:div>
    <w:div w:id="760296530">
      <w:bodyDiv w:val="1"/>
      <w:marLeft w:val="0"/>
      <w:marRight w:val="0"/>
      <w:marTop w:val="0"/>
      <w:marBottom w:val="0"/>
      <w:divBdr>
        <w:top w:val="none" w:sz="0" w:space="0" w:color="auto"/>
        <w:left w:val="none" w:sz="0" w:space="0" w:color="auto"/>
        <w:bottom w:val="none" w:sz="0" w:space="0" w:color="auto"/>
        <w:right w:val="none" w:sz="0" w:space="0" w:color="auto"/>
      </w:divBdr>
    </w:div>
    <w:div w:id="770473190">
      <w:bodyDiv w:val="1"/>
      <w:marLeft w:val="0"/>
      <w:marRight w:val="0"/>
      <w:marTop w:val="0"/>
      <w:marBottom w:val="0"/>
      <w:divBdr>
        <w:top w:val="none" w:sz="0" w:space="0" w:color="auto"/>
        <w:left w:val="none" w:sz="0" w:space="0" w:color="auto"/>
        <w:bottom w:val="none" w:sz="0" w:space="0" w:color="auto"/>
        <w:right w:val="none" w:sz="0" w:space="0" w:color="auto"/>
      </w:divBdr>
    </w:div>
    <w:div w:id="820577707">
      <w:bodyDiv w:val="1"/>
      <w:marLeft w:val="0"/>
      <w:marRight w:val="0"/>
      <w:marTop w:val="0"/>
      <w:marBottom w:val="0"/>
      <w:divBdr>
        <w:top w:val="none" w:sz="0" w:space="0" w:color="auto"/>
        <w:left w:val="none" w:sz="0" w:space="0" w:color="auto"/>
        <w:bottom w:val="none" w:sz="0" w:space="0" w:color="auto"/>
        <w:right w:val="none" w:sz="0" w:space="0" w:color="auto"/>
      </w:divBdr>
    </w:div>
    <w:div w:id="899250327">
      <w:bodyDiv w:val="1"/>
      <w:marLeft w:val="0"/>
      <w:marRight w:val="0"/>
      <w:marTop w:val="0"/>
      <w:marBottom w:val="0"/>
      <w:divBdr>
        <w:top w:val="none" w:sz="0" w:space="0" w:color="auto"/>
        <w:left w:val="none" w:sz="0" w:space="0" w:color="auto"/>
        <w:bottom w:val="none" w:sz="0" w:space="0" w:color="auto"/>
        <w:right w:val="none" w:sz="0" w:space="0" w:color="auto"/>
      </w:divBdr>
    </w:div>
    <w:div w:id="917515689">
      <w:bodyDiv w:val="1"/>
      <w:marLeft w:val="0"/>
      <w:marRight w:val="0"/>
      <w:marTop w:val="0"/>
      <w:marBottom w:val="0"/>
      <w:divBdr>
        <w:top w:val="none" w:sz="0" w:space="0" w:color="auto"/>
        <w:left w:val="none" w:sz="0" w:space="0" w:color="auto"/>
        <w:bottom w:val="none" w:sz="0" w:space="0" w:color="auto"/>
        <w:right w:val="none" w:sz="0" w:space="0" w:color="auto"/>
      </w:divBdr>
    </w:div>
    <w:div w:id="927815162">
      <w:bodyDiv w:val="1"/>
      <w:marLeft w:val="0"/>
      <w:marRight w:val="0"/>
      <w:marTop w:val="0"/>
      <w:marBottom w:val="0"/>
      <w:divBdr>
        <w:top w:val="none" w:sz="0" w:space="0" w:color="auto"/>
        <w:left w:val="none" w:sz="0" w:space="0" w:color="auto"/>
        <w:bottom w:val="none" w:sz="0" w:space="0" w:color="auto"/>
        <w:right w:val="none" w:sz="0" w:space="0" w:color="auto"/>
      </w:divBdr>
      <w:divsChild>
        <w:div w:id="836842872">
          <w:marLeft w:val="-300"/>
          <w:marRight w:val="0"/>
          <w:marTop w:val="0"/>
          <w:marBottom w:val="0"/>
          <w:divBdr>
            <w:top w:val="none" w:sz="0" w:space="0" w:color="auto"/>
            <w:left w:val="none" w:sz="0" w:space="0" w:color="auto"/>
            <w:bottom w:val="none" w:sz="0" w:space="0" w:color="auto"/>
            <w:right w:val="none" w:sz="0" w:space="0" w:color="auto"/>
          </w:divBdr>
          <w:divsChild>
            <w:div w:id="190727891">
              <w:marLeft w:val="0"/>
              <w:marRight w:val="0"/>
              <w:marTop w:val="0"/>
              <w:marBottom w:val="0"/>
              <w:divBdr>
                <w:top w:val="none" w:sz="0" w:space="0" w:color="auto"/>
                <w:left w:val="none" w:sz="0" w:space="0" w:color="auto"/>
                <w:bottom w:val="none" w:sz="0" w:space="0" w:color="auto"/>
                <w:right w:val="none" w:sz="0" w:space="0" w:color="auto"/>
              </w:divBdr>
              <w:divsChild>
                <w:div w:id="688919430">
                  <w:marLeft w:val="0"/>
                  <w:marRight w:val="0"/>
                  <w:marTop w:val="0"/>
                  <w:marBottom w:val="0"/>
                  <w:divBdr>
                    <w:top w:val="none" w:sz="0" w:space="0" w:color="auto"/>
                    <w:left w:val="none" w:sz="0" w:space="0" w:color="auto"/>
                    <w:bottom w:val="none" w:sz="0" w:space="0" w:color="auto"/>
                    <w:right w:val="none" w:sz="0" w:space="0" w:color="auto"/>
                  </w:divBdr>
                  <w:divsChild>
                    <w:div w:id="1895197051">
                      <w:marLeft w:val="0"/>
                      <w:marRight w:val="0"/>
                      <w:marTop w:val="0"/>
                      <w:marBottom w:val="0"/>
                      <w:divBdr>
                        <w:top w:val="none" w:sz="0" w:space="0" w:color="auto"/>
                        <w:left w:val="none" w:sz="0" w:space="0" w:color="auto"/>
                        <w:bottom w:val="none" w:sz="0" w:space="0" w:color="auto"/>
                        <w:right w:val="none" w:sz="0" w:space="0" w:color="auto"/>
                      </w:divBdr>
                      <w:divsChild>
                        <w:div w:id="1733578126">
                          <w:marLeft w:val="-150"/>
                          <w:marRight w:val="0"/>
                          <w:marTop w:val="0"/>
                          <w:marBottom w:val="0"/>
                          <w:divBdr>
                            <w:top w:val="none" w:sz="0" w:space="0" w:color="auto"/>
                            <w:left w:val="none" w:sz="0" w:space="0" w:color="auto"/>
                            <w:bottom w:val="none" w:sz="0" w:space="0" w:color="auto"/>
                            <w:right w:val="none" w:sz="0" w:space="0" w:color="auto"/>
                          </w:divBdr>
                          <w:divsChild>
                            <w:div w:id="1716197891">
                              <w:marLeft w:val="0"/>
                              <w:marRight w:val="0"/>
                              <w:marTop w:val="0"/>
                              <w:marBottom w:val="0"/>
                              <w:divBdr>
                                <w:top w:val="none" w:sz="0" w:space="0" w:color="auto"/>
                                <w:left w:val="none" w:sz="0" w:space="0" w:color="auto"/>
                                <w:bottom w:val="none" w:sz="0" w:space="0" w:color="auto"/>
                                <w:right w:val="none" w:sz="0" w:space="0" w:color="auto"/>
                              </w:divBdr>
                              <w:divsChild>
                                <w:div w:id="1541239742">
                                  <w:marLeft w:val="0"/>
                                  <w:marRight w:val="0"/>
                                  <w:marTop w:val="0"/>
                                  <w:marBottom w:val="0"/>
                                  <w:divBdr>
                                    <w:top w:val="none" w:sz="0" w:space="0" w:color="auto"/>
                                    <w:left w:val="none" w:sz="0" w:space="0" w:color="auto"/>
                                    <w:bottom w:val="none" w:sz="0" w:space="0" w:color="auto"/>
                                    <w:right w:val="none" w:sz="0" w:space="0" w:color="auto"/>
                                  </w:divBdr>
                                  <w:divsChild>
                                    <w:div w:id="673611474">
                                      <w:marLeft w:val="0"/>
                                      <w:marRight w:val="0"/>
                                      <w:marTop w:val="0"/>
                                      <w:marBottom w:val="0"/>
                                      <w:divBdr>
                                        <w:top w:val="none" w:sz="0" w:space="0" w:color="auto"/>
                                        <w:left w:val="none" w:sz="0" w:space="0" w:color="auto"/>
                                        <w:bottom w:val="none" w:sz="0" w:space="0" w:color="auto"/>
                                        <w:right w:val="none" w:sz="0" w:space="0" w:color="auto"/>
                                      </w:divBdr>
                                      <w:divsChild>
                                        <w:div w:id="435519194">
                                          <w:marLeft w:val="0"/>
                                          <w:marRight w:val="0"/>
                                          <w:marTop w:val="0"/>
                                          <w:marBottom w:val="0"/>
                                          <w:divBdr>
                                            <w:top w:val="none" w:sz="0" w:space="0" w:color="auto"/>
                                            <w:left w:val="none" w:sz="0" w:space="0" w:color="auto"/>
                                            <w:bottom w:val="none" w:sz="0" w:space="0" w:color="auto"/>
                                            <w:right w:val="none" w:sz="0" w:space="0" w:color="auto"/>
                                          </w:divBdr>
                                          <w:divsChild>
                                            <w:div w:id="267008478">
                                              <w:marLeft w:val="0"/>
                                              <w:marRight w:val="0"/>
                                              <w:marTop w:val="0"/>
                                              <w:marBottom w:val="0"/>
                                              <w:divBdr>
                                                <w:top w:val="none" w:sz="0" w:space="0" w:color="auto"/>
                                                <w:left w:val="none" w:sz="0" w:space="0" w:color="auto"/>
                                                <w:bottom w:val="none" w:sz="0" w:space="0" w:color="auto"/>
                                                <w:right w:val="none" w:sz="0" w:space="0" w:color="auto"/>
                                              </w:divBdr>
                                              <w:divsChild>
                                                <w:div w:id="679626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934047206">
      <w:bodyDiv w:val="1"/>
      <w:marLeft w:val="0"/>
      <w:marRight w:val="0"/>
      <w:marTop w:val="0"/>
      <w:marBottom w:val="0"/>
      <w:divBdr>
        <w:top w:val="none" w:sz="0" w:space="0" w:color="auto"/>
        <w:left w:val="none" w:sz="0" w:space="0" w:color="auto"/>
        <w:bottom w:val="none" w:sz="0" w:space="0" w:color="auto"/>
        <w:right w:val="none" w:sz="0" w:space="0" w:color="auto"/>
      </w:divBdr>
    </w:div>
    <w:div w:id="1003358493">
      <w:bodyDiv w:val="1"/>
      <w:marLeft w:val="0"/>
      <w:marRight w:val="0"/>
      <w:marTop w:val="0"/>
      <w:marBottom w:val="0"/>
      <w:divBdr>
        <w:top w:val="none" w:sz="0" w:space="0" w:color="auto"/>
        <w:left w:val="none" w:sz="0" w:space="0" w:color="auto"/>
        <w:bottom w:val="none" w:sz="0" w:space="0" w:color="auto"/>
        <w:right w:val="none" w:sz="0" w:space="0" w:color="auto"/>
      </w:divBdr>
    </w:div>
    <w:div w:id="1012537583">
      <w:bodyDiv w:val="1"/>
      <w:marLeft w:val="0"/>
      <w:marRight w:val="0"/>
      <w:marTop w:val="0"/>
      <w:marBottom w:val="0"/>
      <w:divBdr>
        <w:top w:val="none" w:sz="0" w:space="0" w:color="auto"/>
        <w:left w:val="none" w:sz="0" w:space="0" w:color="auto"/>
        <w:bottom w:val="none" w:sz="0" w:space="0" w:color="auto"/>
        <w:right w:val="none" w:sz="0" w:space="0" w:color="auto"/>
      </w:divBdr>
    </w:div>
    <w:div w:id="1018233006">
      <w:bodyDiv w:val="1"/>
      <w:marLeft w:val="0"/>
      <w:marRight w:val="0"/>
      <w:marTop w:val="0"/>
      <w:marBottom w:val="0"/>
      <w:divBdr>
        <w:top w:val="none" w:sz="0" w:space="0" w:color="auto"/>
        <w:left w:val="none" w:sz="0" w:space="0" w:color="auto"/>
        <w:bottom w:val="none" w:sz="0" w:space="0" w:color="auto"/>
        <w:right w:val="none" w:sz="0" w:space="0" w:color="auto"/>
      </w:divBdr>
    </w:div>
    <w:div w:id="1018504117">
      <w:bodyDiv w:val="1"/>
      <w:marLeft w:val="0"/>
      <w:marRight w:val="0"/>
      <w:marTop w:val="0"/>
      <w:marBottom w:val="0"/>
      <w:divBdr>
        <w:top w:val="none" w:sz="0" w:space="0" w:color="auto"/>
        <w:left w:val="none" w:sz="0" w:space="0" w:color="auto"/>
        <w:bottom w:val="none" w:sz="0" w:space="0" w:color="auto"/>
        <w:right w:val="none" w:sz="0" w:space="0" w:color="auto"/>
      </w:divBdr>
    </w:div>
    <w:div w:id="1048576617">
      <w:bodyDiv w:val="1"/>
      <w:marLeft w:val="0"/>
      <w:marRight w:val="0"/>
      <w:marTop w:val="0"/>
      <w:marBottom w:val="0"/>
      <w:divBdr>
        <w:top w:val="none" w:sz="0" w:space="0" w:color="auto"/>
        <w:left w:val="none" w:sz="0" w:space="0" w:color="auto"/>
        <w:bottom w:val="none" w:sz="0" w:space="0" w:color="auto"/>
        <w:right w:val="none" w:sz="0" w:space="0" w:color="auto"/>
      </w:divBdr>
    </w:div>
    <w:div w:id="1087338220">
      <w:bodyDiv w:val="1"/>
      <w:marLeft w:val="0"/>
      <w:marRight w:val="0"/>
      <w:marTop w:val="0"/>
      <w:marBottom w:val="0"/>
      <w:divBdr>
        <w:top w:val="none" w:sz="0" w:space="0" w:color="auto"/>
        <w:left w:val="none" w:sz="0" w:space="0" w:color="auto"/>
        <w:bottom w:val="none" w:sz="0" w:space="0" w:color="auto"/>
        <w:right w:val="none" w:sz="0" w:space="0" w:color="auto"/>
      </w:divBdr>
      <w:divsChild>
        <w:div w:id="458766927">
          <w:marLeft w:val="0"/>
          <w:marRight w:val="0"/>
          <w:marTop w:val="0"/>
          <w:marBottom w:val="0"/>
          <w:divBdr>
            <w:top w:val="none" w:sz="0" w:space="0" w:color="auto"/>
            <w:left w:val="none" w:sz="0" w:space="0" w:color="auto"/>
            <w:bottom w:val="none" w:sz="0" w:space="0" w:color="auto"/>
            <w:right w:val="none" w:sz="0" w:space="0" w:color="auto"/>
          </w:divBdr>
          <w:divsChild>
            <w:div w:id="963190510">
              <w:marLeft w:val="0"/>
              <w:marRight w:val="0"/>
              <w:marTop w:val="0"/>
              <w:marBottom w:val="0"/>
              <w:divBdr>
                <w:top w:val="none" w:sz="0" w:space="0" w:color="auto"/>
                <w:left w:val="none" w:sz="0" w:space="0" w:color="auto"/>
                <w:bottom w:val="none" w:sz="0" w:space="0" w:color="auto"/>
                <w:right w:val="none" w:sz="0" w:space="0" w:color="auto"/>
              </w:divBdr>
              <w:divsChild>
                <w:div w:id="1144470313">
                  <w:marLeft w:val="0"/>
                  <w:marRight w:val="0"/>
                  <w:marTop w:val="0"/>
                  <w:marBottom w:val="0"/>
                  <w:divBdr>
                    <w:top w:val="none" w:sz="0" w:space="0" w:color="auto"/>
                    <w:left w:val="none" w:sz="0" w:space="0" w:color="auto"/>
                    <w:bottom w:val="none" w:sz="0" w:space="0" w:color="auto"/>
                    <w:right w:val="none" w:sz="0" w:space="0" w:color="auto"/>
                  </w:divBdr>
                  <w:divsChild>
                    <w:div w:id="2062750042">
                      <w:marLeft w:val="0"/>
                      <w:marRight w:val="0"/>
                      <w:marTop w:val="0"/>
                      <w:marBottom w:val="0"/>
                      <w:divBdr>
                        <w:top w:val="none" w:sz="0" w:space="0" w:color="auto"/>
                        <w:left w:val="none" w:sz="0" w:space="0" w:color="auto"/>
                        <w:bottom w:val="none" w:sz="0" w:space="0" w:color="auto"/>
                        <w:right w:val="none" w:sz="0" w:space="0" w:color="auto"/>
                      </w:divBdr>
                      <w:divsChild>
                        <w:div w:id="801657404">
                          <w:marLeft w:val="-150"/>
                          <w:marRight w:val="0"/>
                          <w:marTop w:val="0"/>
                          <w:marBottom w:val="0"/>
                          <w:divBdr>
                            <w:top w:val="none" w:sz="0" w:space="0" w:color="auto"/>
                            <w:left w:val="none" w:sz="0" w:space="0" w:color="auto"/>
                            <w:bottom w:val="none" w:sz="0" w:space="0" w:color="auto"/>
                            <w:right w:val="none" w:sz="0" w:space="0" w:color="auto"/>
                          </w:divBdr>
                          <w:divsChild>
                            <w:div w:id="1492867660">
                              <w:marLeft w:val="0"/>
                              <w:marRight w:val="0"/>
                              <w:marTop w:val="0"/>
                              <w:marBottom w:val="0"/>
                              <w:divBdr>
                                <w:top w:val="none" w:sz="0" w:space="0" w:color="auto"/>
                                <w:left w:val="none" w:sz="0" w:space="0" w:color="auto"/>
                                <w:bottom w:val="none" w:sz="0" w:space="0" w:color="auto"/>
                                <w:right w:val="none" w:sz="0" w:space="0" w:color="auto"/>
                              </w:divBdr>
                              <w:divsChild>
                                <w:div w:id="1769307090">
                                  <w:marLeft w:val="0"/>
                                  <w:marRight w:val="0"/>
                                  <w:marTop w:val="0"/>
                                  <w:marBottom w:val="0"/>
                                  <w:divBdr>
                                    <w:top w:val="none" w:sz="0" w:space="0" w:color="auto"/>
                                    <w:left w:val="none" w:sz="0" w:space="0" w:color="auto"/>
                                    <w:bottom w:val="none" w:sz="0" w:space="0" w:color="auto"/>
                                    <w:right w:val="none" w:sz="0" w:space="0" w:color="auto"/>
                                  </w:divBdr>
                                  <w:divsChild>
                                    <w:div w:id="1300300626">
                                      <w:marLeft w:val="0"/>
                                      <w:marRight w:val="0"/>
                                      <w:marTop w:val="0"/>
                                      <w:marBottom w:val="0"/>
                                      <w:divBdr>
                                        <w:top w:val="none" w:sz="0" w:space="0" w:color="auto"/>
                                        <w:left w:val="none" w:sz="0" w:space="0" w:color="auto"/>
                                        <w:bottom w:val="none" w:sz="0" w:space="0" w:color="auto"/>
                                        <w:right w:val="none" w:sz="0" w:space="0" w:color="auto"/>
                                      </w:divBdr>
                                      <w:divsChild>
                                        <w:div w:id="1283196387">
                                          <w:marLeft w:val="0"/>
                                          <w:marRight w:val="0"/>
                                          <w:marTop w:val="0"/>
                                          <w:marBottom w:val="0"/>
                                          <w:divBdr>
                                            <w:top w:val="none" w:sz="0" w:space="0" w:color="auto"/>
                                            <w:left w:val="none" w:sz="0" w:space="0" w:color="auto"/>
                                            <w:bottom w:val="none" w:sz="0" w:space="0" w:color="auto"/>
                                            <w:right w:val="none" w:sz="0" w:space="0" w:color="auto"/>
                                          </w:divBdr>
                                          <w:divsChild>
                                            <w:div w:id="755060273">
                                              <w:marLeft w:val="0"/>
                                              <w:marRight w:val="0"/>
                                              <w:marTop w:val="0"/>
                                              <w:marBottom w:val="0"/>
                                              <w:divBdr>
                                                <w:top w:val="none" w:sz="0" w:space="0" w:color="auto"/>
                                                <w:left w:val="none" w:sz="0" w:space="0" w:color="auto"/>
                                                <w:bottom w:val="none" w:sz="0" w:space="0" w:color="auto"/>
                                                <w:right w:val="none" w:sz="0" w:space="0" w:color="auto"/>
                                              </w:divBdr>
                                              <w:divsChild>
                                                <w:div w:id="202329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468738691">
          <w:marLeft w:val="0"/>
          <w:marRight w:val="0"/>
          <w:marTop w:val="0"/>
          <w:marBottom w:val="0"/>
          <w:divBdr>
            <w:top w:val="none" w:sz="0" w:space="0" w:color="auto"/>
            <w:left w:val="none" w:sz="0" w:space="0" w:color="auto"/>
            <w:bottom w:val="none" w:sz="0" w:space="0" w:color="auto"/>
            <w:right w:val="none" w:sz="0" w:space="0" w:color="auto"/>
          </w:divBdr>
          <w:divsChild>
            <w:div w:id="1303658005">
              <w:marLeft w:val="0"/>
              <w:marRight w:val="0"/>
              <w:marTop w:val="0"/>
              <w:marBottom w:val="0"/>
              <w:divBdr>
                <w:top w:val="none" w:sz="0" w:space="0" w:color="auto"/>
                <w:left w:val="none" w:sz="0" w:space="0" w:color="auto"/>
                <w:bottom w:val="none" w:sz="0" w:space="0" w:color="auto"/>
                <w:right w:val="none" w:sz="0" w:space="0" w:color="auto"/>
              </w:divBdr>
              <w:divsChild>
                <w:div w:id="2012096500">
                  <w:marLeft w:val="0"/>
                  <w:marRight w:val="0"/>
                  <w:marTop w:val="0"/>
                  <w:marBottom w:val="0"/>
                  <w:divBdr>
                    <w:top w:val="none" w:sz="0" w:space="0" w:color="auto"/>
                    <w:left w:val="none" w:sz="0" w:space="0" w:color="auto"/>
                    <w:bottom w:val="none" w:sz="0" w:space="0" w:color="auto"/>
                    <w:right w:val="none" w:sz="0" w:space="0" w:color="auto"/>
                  </w:divBdr>
                  <w:divsChild>
                    <w:div w:id="2048606666">
                      <w:marLeft w:val="-15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1600491">
      <w:bodyDiv w:val="1"/>
      <w:marLeft w:val="0"/>
      <w:marRight w:val="0"/>
      <w:marTop w:val="0"/>
      <w:marBottom w:val="0"/>
      <w:divBdr>
        <w:top w:val="none" w:sz="0" w:space="0" w:color="auto"/>
        <w:left w:val="none" w:sz="0" w:space="0" w:color="auto"/>
        <w:bottom w:val="none" w:sz="0" w:space="0" w:color="auto"/>
        <w:right w:val="none" w:sz="0" w:space="0" w:color="auto"/>
      </w:divBdr>
    </w:div>
    <w:div w:id="1209336641">
      <w:bodyDiv w:val="1"/>
      <w:marLeft w:val="0"/>
      <w:marRight w:val="0"/>
      <w:marTop w:val="0"/>
      <w:marBottom w:val="0"/>
      <w:divBdr>
        <w:top w:val="none" w:sz="0" w:space="0" w:color="auto"/>
        <w:left w:val="none" w:sz="0" w:space="0" w:color="auto"/>
        <w:bottom w:val="none" w:sz="0" w:space="0" w:color="auto"/>
        <w:right w:val="none" w:sz="0" w:space="0" w:color="auto"/>
      </w:divBdr>
      <w:divsChild>
        <w:div w:id="1826169420">
          <w:marLeft w:val="0"/>
          <w:marRight w:val="0"/>
          <w:marTop w:val="0"/>
          <w:marBottom w:val="0"/>
          <w:divBdr>
            <w:top w:val="none" w:sz="0" w:space="0" w:color="auto"/>
            <w:left w:val="none" w:sz="0" w:space="0" w:color="auto"/>
            <w:bottom w:val="none" w:sz="0" w:space="0" w:color="auto"/>
            <w:right w:val="none" w:sz="0" w:space="0" w:color="auto"/>
          </w:divBdr>
          <w:divsChild>
            <w:div w:id="1864052959">
              <w:marLeft w:val="0"/>
              <w:marRight w:val="0"/>
              <w:marTop w:val="0"/>
              <w:marBottom w:val="0"/>
              <w:divBdr>
                <w:top w:val="none" w:sz="0" w:space="0" w:color="auto"/>
                <w:left w:val="none" w:sz="0" w:space="0" w:color="auto"/>
                <w:bottom w:val="none" w:sz="0" w:space="0" w:color="auto"/>
                <w:right w:val="none" w:sz="0" w:space="0" w:color="auto"/>
              </w:divBdr>
              <w:divsChild>
                <w:div w:id="770515506">
                  <w:marLeft w:val="0"/>
                  <w:marRight w:val="0"/>
                  <w:marTop w:val="0"/>
                  <w:marBottom w:val="0"/>
                  <w:divBdr>
                    <w:top w:val="none" w:sz="0" w:space="0" w:color="auto"/>
                    <w:left w:val="none" w:sz="0" w:space="0" w:color="auto"/>
                    <w:bottom w:val="none" w:sz="0" w:space="0" w:color="auto"/>
                    <w:right w:val="none" w:sz="0" w:space="0" w:color="auto"/>
                  </w:divBdr>
                  <w:divsChild>
                    <w:div w:id="562447266">
                      <w:marLeft w:val="0"/>
                      <w:marRight w:val="0"/>
                      <w:marTop w:val="0"/>
                      <w:marBottom w:val="0"/>
                      <w:divBdr>
                        <w:top w:val="none" w:sz="0" w:space="0" w:color="auto"/>
                        <w:left w:val="none" w:sz="0" w:space="0" w:color="auto"/>
                        <w:bottom w:val="none" w:sz="0" w:space="0" w:color="auto"/>
                        <w:right w:val="none" w:sz="0" w:space="0" w:color="auto"/>
                      </w:divBdr>
                      <w:divsChild>
                        <w:div w:id="2129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12689749">
      <w:bodyDiv w:val="1"/>
      <w:marLeft w:val="0"/>
      <w:marRight w:val="0"/>
      <w:marTop w:val="0"/>
      <w:marBottom w:val="0"/>
      <w:divBdr>
        <w:top w:val="none" w:sz="0" w:space="0" w:color="auto"/>
        <w:left w:val="none" w:sz="0" w:space="0" w:color="auto"/>
        <w:bottom w:val="none" w:sz="0" w:space="0" w:color="auto"/>
        <w:right w:val="none" w:sz="0" w:space="0" w:color="auto"/>
      </w:divBdr>
    </w:div>
    <w:div w:id="1218391356">
      <w:bodyDiv w:val="1"/>
      <w:marLeft w:val="0"/>
      <w:marRight w:val="0"/>
      <w:marTop w:val="0"/>
      <w:marBottom w:val="0"/>
      <w:divBdr>
        <w:top w:val="none" w:sz="0" w:space="0" w:color="auto"/>
        <w:left w:val="none" w:sz="0" w:space="0" w:color="auto"/>
        <w:bottom w:val="none" w:sz="0" w:space="0" w:color="auto"/>
        <w:right w:val="none" w:sz="0" w:space="0" w:color="auto"/>
      </w:divBdr>
    </w:div>
    <w:div w:id="1225794482">
      <w:bodyDiv w:val="1"/>
      <w:marLeft w:val="0"/>
      <w:marRight w:val="0"/>
      <w:marTop w:val="0"/>
      <w:marBottom w:val="0"/>
      <w:divBdr>
        <w:top w:val="none" w:sz="0" w:space="0" w:color="auto"/>
        <w:left w:val="none" w:sz="0" w:space="0" w:color="auto"/>
        <w:bottom w:val="none" w:sz="0" w:space="0" w:color="auto"/>
        <w:right w:val="none" w:sz="0" w:space="0" w:color="auto"/>
      </w:divBdr>
      <w:divsChild>
        <w:div w:id="1737043657">
          <w:marLeft w:val="0"/>
          <w:marRight w:val="0"/>
          <w:marTop w:val="0"/>
          <w:marBottom w:val="0"/>
          <w:divBdr>
            <w:top w:val="none" w:sz="0" w:space="0" w:color="auto"/>
            <w:left w:val="none" w:sz="0" w:space="0" w:color="auto"/>
            <w:bottom w:val="none" w:sz="0" w:space="0" w:color="auto"/>
            <w:right w:val="none" w:sz="0" w:space="0" w:color="auto"/>
          </w:divBdr>
          <w:divsChild>
            <w:div w:id="1011687589">
              <w:marLeft w:val="0"/>
              <w:marRight w:val="0"/>
              <w:marTop w:val="0"/>
              <w:marBottom w:val="0"/>
              <w:divBdr>
                <w:top w:val="none" w:sz="0" w:space="0" w:color="auto"/>
                <w:left w:val="none" w:sz="0" w:space="0" w:color="auto"/>
                <w:bottom w:val="none" w:sz="0" w:space="0" w:color="auto"/>
                <w:right w:val="none" w:sz="0" w:space="0" w:color="auto"/>
              </w:divBdr>
              <w:divsChild>
                <w:div w:id="1206216983">
                  <w:marLeft w:val="0"/>
                  <w:marRight w:val="0"/>
                  <w:marTop w:val="0"/>
                  <w:marBottom w:val="0"/>
                  <w:divBdr>
                    <w:top w:val="none" w:sz="0" w:space="0" w:color="auto"/>
                    <w:left w:val="none" w:sz="0" w:space="0" w:color="auto"/>
                    <w:bottom w:val="none" w:sz="0" w:space="0" w:color="auto"/>
                    <w:right w:val="none" w:sz="0" w:space="0" w:color="auto"/>
                  </w:divBdr>
                  <w:divsChild>
                    <w:div w:id="1733775898">
                      <w:marLeft w:val="-150"/>
                      <w:marRight w:val="0"/>
                      <w:marTop w:val="0"/>
                      <w:marBottom w:val="0"/>
                      <w:divBdr>
                        <w:top w:val="none" w:sz="0" w:space="0" w:color="auto"/>
                        <w:left w:val="none" w:sz="0" w:space="0" w:color="auto"/>
                        <w:bottom w:val="none" w:sz="0" w:space="0" w:color="auto"/>
                        <w:right w:val="none" w:sz="0" w:space="0" w:color="auto"/>
                      </w:divBdr>
                      <w:divsChild>
                        <w:div w:id="58330082">
                          <w:marLeft w:val="0"/>
                          <w:marRight w:val="0"/>
                          <w:marTop w:val="0"/>
                          <w:marBottom w:val="0"/>
                          <w:divBdr>
                            <w:top w:val="none" w:sz="0" w:space="0" w:color="auto"/>
                            <w:left w:val="none" w:sz="0" w:space="0" w:color="auto"/>
                            <w:bottom w:val="none" w:sz="0" w:space="0" w:color="auto"/>
                            <w:right w:val="none" w:sz="0" w:space="0" w:color="auto"/>
                          </w:divBdr>
                          <w:divsChild>
                            <w:div w:id="1891071231">
                              <w:marLeft w:val="0"/>
                              <w:marRight w:val="0"/>
                              <w:marTop w:val="0"/>
                              <w:marBottom w:val="0"/>
                              <w:divBdr>
                                <w:top w:val="none" w:sz="0" w:space="0" w:color="auto"/>
                                <w:left w:val="none" w:sz="0" w:space="0" w:color="auto"/>
                                <w:bottom w:val="none" w:sz="0" w:space="0" w:color="auto"/>
                                <w:right w:val="none" w:sz="0" w:space="0" w:color="auto"/>
                              </w:divBdr>
                              <w:divsChild>
                                <w:div w:id="999885808">
                                  <w:marLeft w:val="0"/>
                                  <w:marRight w:val="0"/>
                                  <w:marTop w:val="0"/>
                                  <w:marBottom w:val="0"/>
                                  <w:divBdr>
                                    <w:top w:val="none" w:sz="0" w:space="0" w:color="auto"/>
                                    <w:left w:val="none" w:sz="0" w:space="0" w:color="auto"/>
                                    <w:bottom w:val="none" w:sz="0" w:space="0" w:color="auto"/>
                                    <w:right w:val="none" w:sz="0" w:space="0" w:color="auto"/>
                                  </w:divBdr>
                                  <w:divsChild>
                                    <w:div w:id="1327973175">
                                      <w:marLeft w:val="0"/>
                                      <w:marRight w:val="0"/>
                                      <w:marTop w:val="0"/>
                                      <w:marBottom w:val="0"/>
                                      <w:divBdr>
                                        <w:top w:val="none" w:sz="0" w:space="0" w:color="auto"/>
                                        <w:left w:val="none" w:sz="0" w:space="0" w:color="auto"/>
                                        <w:bottom w:val="none" w:sz="0" w:space="0" w:color="auto"/>
                                        <w:right w:val="none" w:sz="0" w:space="0" w:color="auto"/>
                                      </w:divBdr>
                                      <w:divsChild>
                                        <w:div w:id="943655498">
                                          <w:marLeft w:val="0"/>
                                          <w:marRight w:val="0"/>
                                          <w:marTop w:val="0"/>
                                          <w:marBottom w:val="0"/>
                                          <w:divBdr>
                                            <w:top w:val="none" w:sz="0" w:space="0" w:color="auto"/>
                                            <w:left w:val="none" w:sz="0" w:space="0" w:color="auto"/>
                                            <w:bottom w:val="none" w:sz="0" w:space="0" w:color="auto"/>
                                            <w:right w:val="none" w:sz="0" w:space="0" w:color="auto"/>
                                          </w:divBdr>
                                          <w:divsChild>
                                            <w:div w:id="1729954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17867797">
          <w:marLeft w:val="0"/>
          <w:marRight w:val="0"/>
          <w:marTop w:val="0"/>
          <w:marBottom w:val="0"/>
          <w:divBdr>
            <w:top w:val="none" w:sz="0" w:space="0" w:color="auto"/>
            <w:left w:val="none" w:sz="0" w:space="0" w:color="auto"/>
            <w:bottom w:val="none" w:sz="0" w:space="0" w:color="auto"/>
            <w:right w:val="none" w:sz="0" w:space="0" w:color="auto"/>
          </w:divBdr>
          <w:divsChild>
            <w:div w:id="1278371307">
              <w:marLeft w:val="0"/>
              <w:marRight w:val="0"/>
              <w:marTop w:val="0"/>
              <w:marBottom w:val="0"/>
              <w:divBdr>
                <w:top w:val="none" w:sz="0" w:space="0" w:color="auto"/>
                <w:left w:val="none" w:sz="0" w:space="0" w:color="auto"/>
                <w:bottom w:val="none" w:sz="0" w:space="0" w:color="auto"/>
                <w:right w:val="none" w:sz="0" w:space="0" w:color="auto"/>
              </w:divBdr>
              <w:divsChild>
                <w:div w:id="1375881970">
                  <w:marLeft w:val="0"/>
                  <w:marRight w:val="0"/>
                  <w:marTop w:val="0"/>
                  <w:marBottom w:val="0"/>
                  <w:divBdr>
                    <w:top w:val="none" w:sz="0" w:space="0" w:color="auto"/>
                    <w:left w:val="none" w:sz="0" w:space="0" w:color="auto"/>
                    <w:bottom w:val="none" w:sz="0" w:space="0" w:color="auto"/>
                    <w:right w:val="none" w:sz="0" w:space="0" w:color="auto"/>
                  </w:divBdr>
                  <w:divsChild>
                    <w:div w:id="1219978880">
                      <w:marLeft w:val="-15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6177483">
      <w:bodyDiv w:val="1"/>
      <w:marLeft w:val="0"/>
      <w:marRight w:val="0"/>
      <w:marTop w:val="0"/>
      <w:marBottom w:val="0"/>
      <w:divBdr>
        <w:top w:val="none" w:sz="0" w:space="0" w:color="auto"/>
        <w:left w:val="none" w:sz="0" w:space="0" w:color="auto"/>
        <w:bottom w:val="none" w:sz="0" w:space="0" w:color="auto"/>
        <w:right w:val="none" w:sz="0" w:space="0" w:color="auto"/>
      </w:divBdr>
    </w:div>
    <w:div w:id="1323464107">
      <w:bodyDiv w:val="1"/>
      <w:marLeft w:val="0"/>
      <w:marRight w:val="0"/>
      <w:marTop w:val="0"/>
      <w:marBottom w:val="0"/>
      <w:divBdr>
        <w:top w:val="none" w:sz="0" w:space="0" w:color="auto"/>
        <w:left w:val="none" w:sz="0" w:space="0" w:color="auto"/>
        <w:bottom w:val="none" w:sz="0" w:space="0" w:color="auto"/>
        <w:right w:val="none" w:sz="0" w:space="0" w:color="auto"/>
      </w:divBdr>
    </w:div>
    <w:div w:id="1339504787">
      <w:bodyDiv w:val="1"/>
      <w:marLeft w:val="0"/>
      <w:marRight w:val="0"/>
      <w:marTop w:val="0"/>
      <w:marBottom w:val="0"/>
      <w:divBdr>
        <w:top w:val="none" w:sz="0" w:space="0" w:color="auto"/>
        <w:left w:val="none" w:sz="0" w:space="0" w:color="auto"/>
        <w:bottom w:val="none" w:sz="0" w:space="0" w:color="auto"/>
        <w:right w:val="none" w:sz="0" w:space="0" w:color="auto"/>
      </w:divBdr>
    </w:div>
    <w:div w:id="1496647035">
      <w:bodyDiv w:val="1"/>
      <w:marLeft w:val="0"/>
      <w:marRight w:val="0"/>
      <w:marTop w:val="0"/>
      <w:marBottom w:val="0"/>
      <w:divBdr>
        <w:top w:val="none" w:sz="0" w:space="0" w:color="auto"/>
        <w:left w:val="none" w:sz="0" w:space="0" w:color="auto"/>
        <w:bottom w:val="none" w:sz="0" w:space="0" w:color="auto"/>
        <w:right w:val="none" w:sz="0" w:space="0" w:color="auto"/>
      </w:divBdr>
      <w:divsChild>
        <w:div w:id="182479153">
          <w:marLeft w:val="0"/>
          <w:marRight w:val="0"/>
          <w:marTop w:val="0"/>
          <w:marBottom w:val="0"/>
          <w:divBdr>
            <w:top w:val="none" w:sz="0" w:space="0" w:color="auto"/>
            <w:left w:val="none" w:sz="0" w:space="0" w:color="auto"/>
            <w:bottom w:val="none" w:sz="0" w:space="0" w:color="auto"/>
            <w:right w:val="none" w:sz="0" w:space="0" w:color="auto"/>
          </w:divBdr>
          <w:divsChild>
            <w:div w:id="1070734685">
              <w:marLeft w:val="-150"/>
              <w:marRight w:val="0"/>
              <w:marTop w:val="0"/>
              <w:marBottom w:val="0"/>
              <w:divBdr>
                <w:top w:val="none" w:sz="0" w:space="0" w:color="auto"/>
                <w:left w:val="none" w:sz="0" w:space="0" w:color="auto"/>
                <w:bottom w:val="none" w:sz="0" w:space="0" w:color="auto"/>
                <w:right w:val="none" w:sz="0" w:space="0" w:color="auto"/>
              </w:divBdr>
              <w:divsChild>
                <w:div w:id="1688017933">
                  <w:marLeft w:val="0"/>
                  <w:marRight w:val="0"/>
                  <w:marTop w:val="0"/>
                  <w:marBottom w:val="0"/>
                  <w:divBdr>
                    <w:top w:val="none" w:sz="0" w:space="0" w:color="auto"/>
                    <w:left w:val="none" w:sz="0" w:space="0" w:color="auto"/>
                    <w:bottom w:val="none" w:sz="0" w:space="0" w:color="auto"/>
                    <w:right w:val="none" w:sz="0" w:space="0" w:color="auto"/>
                  </w:divBdr>
                  <w:divsChild>
                    <w:div w:id="1197894126">
                      <w:marLeft w:val="0"/>
                      <w:marRight w:val="0"/>
                      <w:marTop w:val="0"/>
                      <w:marBottom w:val="0"/>
                      <w:divBdr>
                        <w:top w:val="none" w:sz="0" w:space="0" w:color="auto"/>
                        <w:left w:val="none" w:sz="0" w:space="0" w:color="auto"/>
                        <w:bottom w:val="none" w:sz="0" w:space="0" w:color="auto"/>
                        <w:right w:val="none" w:sz="0" w:space="0" w:color="auto"/>
                      </w:divBdr>
                      <w:divsChild>
                        <w:div w:id="118690005">
                          <w:marLeft w:val="0"/>
                          <w:marRight w:val="0"/>
                          <w:marTop w:val="0"/>
                          <w:marBottom w:val="0"/>
                          <w:divBdr>
                            <w:top w:val="none" w:sz="0" w:space="0" w:color="auto"/>
                            <w:left w:val="none" w:sz="0" w:space="0" w:color="auto"/>
                            <w:bottom w:val="none" w:sz="0" w:space="0" w:color="auto"/>
                            <w:right w:val="none" w:sz="0" w:space="0" w:color="auto"/>
                          </w:divBdr>
                          <w:divsChild>
                            <w:div w:id="759109150">
                              <w:marLeft w:val="0"/>
                              <w:marRight w:val="0"/>
                              <w:marTop w:val="0"/>
                              <w:marBottom w:val="0"/>
                              <w:divBdr>
                                <w:top w:val="none" w:sz="0" w:space="0" w:color="auto"/>
                                <w:left w:val="none" w:sz="0" w:space="0" w:color="auto"/>
                                <w:bottom w:val="none" w:sz="0" w:space="0" w:color="auto"/>
                                <w:right w:val="none" w:sz="0" w:space="0" w:color="auto"/>
                              </w:divBdr>
                              <w:divsChild>
                                <w:div w:id="52629239">
                                  <w:marLeft w:val="0"/>
                                  <w:marRight w:val="0"/>
                                  <w:marTop w:val="0"/>
                                  <w:marBottom w:val="0"/>
                                  <w:divBdr>
                                    <w:top w:val="none" w:sz="0" w:space="0" w:color="auto"/>
                                    <w:left w:val="none" w:sz="0" w:space="0" w:color="auto"/>
                                    <w:bottom w:val="none" w:sz="0" w:space="0" w:color="auto"/>
                                    <w:right w:val="none" w:sz="0" w:space="0" w:color="auto"/>
                                  </w:divBdr>
                                  <w:divsChild>
                                    <w:div w:id="1360817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5890320">
      <w:bodyDiv w:val="1"/>
      <w:marLeft w:val="0"/>
      <w:marRight w:val="0"/>
      <w:marTop w:val="0"/>
      <w:marBottom w:val="0"/>
      <w:divBdr>
        <w:top w:val="none" w:sz="0" w:space="0" w:color="auto"/>
        <w:left w:val="none" w:sz="0" w:space="0" w:color="auto"/>
        <w:bottom w:val="none" w:sz="0" w:space="0" w:color="auto"/>
        <w:right w:val="none" w:sz="0" w:space="0" w:color="auto"/>
      </w:divBdr>
    </w:div>
    <w:div w:id="1595743035">
      <w:bodyDiv w:val="1"/>
      <w:marLeft w:val="0"/>
      <w:marRight w:val="0"/>
      <w:marTop w:val="0"/>
      <w:marBottom w:val="0"/>
      <w:divBdr>
        <w:top w:val="none" w:sz="0" w:space="0" w:color="auto"/>
        <w:left w:val="none" w:sz="0" w:space="0" w:color="auto"/>
        <w:bottom w:val="none" w:sz="0" w:space="0" w:color="auto"/>
        <w:right w:val="none" w:sz="0" w:space="0" w:color="auto"/>
      </w:divBdr>
    </w:div>
    <w:div w:id="1611274613">
      <w:bodyDiv w:val="1"/>
      <w:marLeft w:val="0"/>
      <w:marRight w:val="0"/>
      <w:marTop w:val="0"/>
      <w:marBottom w:val="0"/>
      <w:divBdr>
        <w:top w:val="none" w:sz="0" w:space="0" w:color="auto"/>
        <w:left w:val="none" w:sz="0" w:space="0" w:color="auto"/>
        <w:bottom w:val="none" w:sz="0" w:space="0" w:color="auto"/>
        <w:right w:val="none" w:sz="0" w:space="0" w:color="auto"/>
      </w:divBdr>
    </w:div>
    <w:div w:id="1648512259">
      <w:bodyDiv w:val="1"/>
      <w:marLeft w:val="0"/>
      <w:marRight w:val="0"/>
      <w:marTop w:val="0"/>
      <w:marBottom w:val="0"/>
      <w:divBdr>
        <w:top w:val="none" w:sz="0" w:space="0" w:color="auto"/>
        <w:left w:val="none" w:sz="0" w:space="0" w:color="auto"/>
        <w:bottom w:val="none" w:sz="0" w:space="0" w:color="auto"/>
        <w:right w:val="none" w:sz="0" w:space="0" w:color="auto"/>
      </w:divBdr>
    </w:div>
    <w:div w:id="1730035737">
      <w:bodyDiv w:val="1"/>
      <w:marLeft w:val="0"/>
      <w:marRight w:val="0"/>
      <w:marTop w:val="0"/>
      <w:marBottom w:val="0"/>
      <w:divBdr>
        <w:top w:val="none" w:sz="0" w:space="0" w:color="auto"/>
        <w:left w:val="none" w:sz="0" w:space="0" w:color="auto"/>
        <w:bottom w:val="none" w:sz="0" w:space="0" w:color="auto"/>
        <w:right w:val="none" w:sz="0" w:space="0" w:color="auto"/>
      </w:divBdr>
    </w:div>
    <w:div w:id="1783450184">
      <w:bodyDiv w:val="1"/>
      <w:marLeft w:val="0"/>
      <w:marRight w:val="0"/>
      <w:marTop w:val="0"/>
      <w:marBottom w:val="0"/>
      <w:divBdr>
        <w:top w:val="none" w:sz="0" w:space="0" w:color="auto"/>
        <w:left w:val="none" w:sz="0" w:space="0" w:color="auto"/>
        <w:bottom w:val="none" w:sz="0" w:space="0" w:color="auto"/>
        <w:right w:val="none" w:sz="0" w:space="0" w:color="auto"/>
      </w:divBdr>
    </w:div>
    <w:div w:id="1786533136">
      <w:bodyDiv w:val="1"/>
      <w:marLeft w:val="0"/>
      <w:marRight w:val="0"/>
      <w:marTop w:val="0"/>
      <w:marBottom w:val="0"/>
      <w:divBdr>
        <w:top w:val="none" w:sz="0" w:space="0" w:color="auto"/>
        <w:left w:val="none" w:sz="0" w:space="0" w:color="auto"/>
        <w:bottom w:val="none" w:sz="0" w:space="0" w:color="auto"/>
        <w:right w:val="none" w:sz="0" w:space="0" w:color="auto"/>
      </w:divBdr>
    </w:div>
    <w:div w:id="1824737778">
      <w:bodyDiv w:val="1"/>
      <w:marLeft w:val="0"/>
      <w:marRight w:val="0"/>
      <w:marTop w:val="0"/>
      <w:marBottom w:val="0"/>
      <w:divBdr>
        <w:top w:val="none" w:sz="0" w:space="0" w:color="auto"/>
        <w:left w:val="none" w:sz="0" w:space="0" w:color="auto"/>
        <w:bottom w:val="none" w:sz="0" w:space="0" w:color="auto"/>
        <w:right w:val="none" w:sz="0" w:space="0" w:color="auto"/>
      </w:divBdr>
    </w:div>
    <w:div w:id="1931770886">
      <w:bodyDiv w:val="1"/>
      <w:marLeft w:val="0"/>
      <w:marRight w:val="0"/>
      <w:marTop w:val="0"/>
      <w:marBottom w:val="0"/>
      <w:divBdr>
        <w:top w:val="none" w:sz="0" w:space="0" w:color="auto"/>
        <w:left w:val="none" w:sz="0" w:space="0" w:color="auto"/>
        <w:bottom w:val="none" w:sz="0" w:space="0" w:color="auto"/>
        <w:right w:val="none" w:sz="0" w:space="0" w:color="auto"/>
      </w:divBdr>
    </w:div>
    <w:div w:id="1960916232">
      <w:bodyDiv w:val="1"/>
      <w:marLeft w:val="0"/>
      <w:marRight w:val="0"/>
      <w:marTop w:val="0"/>
      <w:marBottom w:val="0"/>
      <w:divBdr>
        <w:top w:val="none" w:sz="0" w:space="0" w:color="auto"/>
        <w:left w:val="none" w:sz="0" w:space="0" w:color="auto"/>
        <w:bottom w:val="none" w:sz="0" w:space="0" w:color="auto"/>
        <w:right w:val="none" w:sz="0" w:space="0" w:color="auto"/>
      </w:divBdr>
    </w:div>
    <w:div w:id="19722516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tiff"/><Relationship Id="rId21" Type="http://schemas.openxmlformats.org/officeDocument/2006/relationships/image" Target="media/image9.png"/><Relationship Id="rId34" Type="http://schemas.openxmlformats.org/officeDocument/2006/relationships/image" Target="media/image22.jpeg"/><Relationship Id="rId42" Type="http://schemas.openxmlformats.org/officeDocument/2006/relationships/image" Target="media/image30.jpeg"/><Relationship Id="rId47" Type="http://schemas.openxmlformats.org/officeDocument/2006/relationships/image" Target="media/image35.emf"/><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jpeg"/><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image" Target="media/image20.jpeg"/><Relationship Id="rId37" Type="http://schemas.openxmlformats.org/officeDocument/2006/relationships/image" Target="media/image25.png"/><Relationship Id="rId40" Type="http://schemas.openxmlformats.org/officeDocument/2006/relationships/image" Target="media/image28.jpeg"/><Relationship Id="rId45"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emf"/><Relationship Id="rId36" Type="http://schemas.openxmlformats.org/officeDocument/2006/relationships/image" Target="media/image24.jpeg"/><Relationship Id="rId49"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image" Target="media/image19.jpeg"/><Relationship Id="rId44" Type="http://schemas.openxmlformats.org/officeDocument/2006/relationships/image" Target="media/image32.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emf"/><Relationship Id="rId35" Type="http://schemas.openxmlformats.org/officeDocument/2006/relationships/image" Target="media/image23.tiff"/><Relationship Id="rId43" Type="http://schemas.openxmlformats.org/officeDocument/2006/relationships/image" Target="media/image31.tiff"/><Relationship Id="rId48" Type="http://schemas.openxmlformats.org/officeDocument/2006/relationships/image" Target="media/image36.jpeg"/><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jpeg"/><Relationship Id="rId38" Type="http://schemas.openxmlformats.org/officeDocument/2006/relationships/image" Target="media/image26.jpeg"/><Relationship Id="rId46" Type="http://schemas.openxmlformats.org/officeDocument/2006/relationships/image" Target="media/image34.jpeg"/><Relationship Id="rId20" Type="http://schemas.openxmlformats.org/officeDocument/2006/relationships/image" Target="media/image8.png"/><Relationship Id="rId41"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footnotes" Target="footnotes.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b:Source>
    <b:Tag>ZWa14</b:Tag>
    <b:SourceType>JournalArticle</b:SourceType>
    <b:Guid>{A66926AD-C12D-4AF8-BACD-30B0286289F8}</b:Guid>
    <b:Author>
      <b:Author>
        <b:NameList>
          <b:Person>
            <b:Last>Wang</b:Last>
            <b:First>Z.</b:First>
          </b:Person>
          <b:Person>
            <b:Last>Cheng</b:Last>
            <b:First>L.</b:First>
          </b:Person>
        </b:NameList>
      </b:Author>
    </b:Author>
    <b:Title>Effects of doping CeO2/TiO2 on structure and properties of silicate glass</b:Title>
    <b:JournalName>Journal of Alloys and Compounds</b:JournalName>
    <b:Year>2014</b:Year>
    <b:Pages>167-174</b:Pages>
    <b:Volume>597</b:Volume>
    <b:RefOrder>20</b:RefOrder>
  </b:Source>
  <b:Source>
    <b:Tag>RMA15</b:Tag>
    <b:SourceType>BookSection</b:SourceType>
    <b:Guid>{4119A803-AEB4-4E36-9E2F-FEC7694BADAC}</b:Guid>
    <b:Title>Raman spectroscopy of glasses</b:Title>
    <b:Year>2015</b:Year>
    <b:Pages>74-106</b:Pages>
    <b:Author>
      <b:Author>
        <b:NameList>
          <b:Person>
            <b:Last>Almeida</b:Last>
            <b:First>R.</b:First>
            <b:Middle>M.</b:Middle>
          </b:Person>
          <b:Person>
            <b:Last>Santos</b:Last>
            <b:First>L.</b:First>
            <b:Middle>F.</b:Middle>
          </b:Person>
        </b:NameList>
      </b:Author>
    </b:Author>
    <b:BookTitle>Modern Glass Characterization</b:BookTitle>
    <b:City>Ed. Hoboken</b:City>
    <b:Publisher>Wiley-American Ceramic Society</b:Publisher>
    <b:RefOrder>30</b:RefOrder>
  </b:Source>
  <b:Source>
    <b:Tag>DRN06</b:Tag>
    <b:SourceType>JournalArticle</b:SourceType>
    <b:Guid>{CF03DF2C-82B7-412C-8B85-32B5C0188235}</b:Guid>
    <b:Author>
      <b:Author>
        <b:NameList>
          <b:Person>
            <b:Last>Neuville</b:Last>
            <b:First>D.</b:First>
            <b:Middle>R.</b:Middle>
          </b:Person>
        </b:NameList>
      </b:Author>
    </b:Author>
    <b:Title>Viscosity, structure and mixing in (Ca, Na) silicate melts</b:Title>
    <b:JournalName>Chemical Geology</b:JournalName>
    <b:Year>2006</b:Year>
    <b:Pages>28-41</b:Pages>
    <b:Volume>229</b:Volume>
    <b:Issue>1-3</b:Issue>
    <b:RefOrder>32</b:RefOrder>
  </b:Source>
  <b:Source>
    <b:Tag>TFu81</b:Tag>
    <b:SourceType>JournalArticle</b:SourceType>
    <b:Guid>{BF238B65-15D6-4B4D-BE7A-6E77D9E8FC26}</b:Guid>
    <b:Author>
      <b:Author>
        <b:NameList>
          <b:Person>
            <b:Last>Furukawa</b:Last>
            <b:First>T.</b:First>
          </b:Person>
          <b:Person>
            <b:Last>Fox</b:Last>
            <b:First>K.</b:First>
            <b:Middle>E.</b:Middle>
          </b:Person>
          <b:Person>
            <b:Last>White</b:Last>
            <b:First>W.</b:First>
            <b:Middle>B.</b:Middle>
          </b:Person>
        </b:NameList>
      </b:Author>
    </b:Author>
    <b:Title>Raman spectroscopic investigation of the structure of silicate glasses. III. Raman intensities and structural units in sodium silicate glasses</b:Title>
    <b:JournalName>The Journal of Chemical Physics</b:JournalName>
    <b:Year>1981</b:Year>
    <b:Pages>3226-3237</b:Pages>
    <b:Volume>75</b:Volume>
    <b:RefOrder>33</b:RefOrder>
  </b:Source>
  <b:Source>
    <b:Tag>KFu90</b:Tag>
    <b:SourceType>JournalArticle</b:SourceType>
    <b:Guid>{5C72F2AA-CD94-48B7-B5E4-065FB1864AF7}</b:Guid>
    <b:Author>
      <b:Author>
        <b:NameList>
          <b:Person>
            <b:Last>Fukumi</b:Last>
            <b:First>K.</b:First>
          </b:Person>
          <b:Person>
            <b:Last>Hayakawa</b:Last>
            <b:First>J.</b:First>
          </b:Person>
          <b:Person>
            <b:Last>Komiyama</b:Last>
            <b:First>T.</b:First>
          </b:Person>
        </b:NameList>
      </b:Author>
    </b:Author>
    <b:Title>Intensity of Raman band in silicate glasses</b:Title>
    <b:JournalName>Journal of Non-Crystalline Solids</b:JournalName>
    <b:Year>1990</b:Year>
    <b:Pages>297-302</b:Pages>
    <b:Volume>119</b:Volume>
    <b:Issue>3</b:Issue>
    <b:RefOrder>34</b:RefOrder>
  </b:Source>
  <b:Source>
    <b:Tag>AKY15</b:Tag>
    <b:SourceType>JournalArticle</b:SourceType>
    <b:Guid>{573DEB20-AFA6-420F-AB0A-539A7B5598C1}</b:Guid>
    <b:Author>
      <b:Author>
        <b:NameList>
          <b:Person>
            <b:Last>Yadav</b:Last>
            <b:First>A.</b:First>
            <b:Middle>K.</b:Middle>
          </b:Person>
          <b:Person>
            <b:Last>Singh</b:Last>
            <b:First>P.</b:First>
          </b:Person>
        </b:NameList>
      </b:Author>
    </b:Author>
    <b:Title>A review of the structures of oxide glasses by Raman spectroscopy</b:Title>
    <b:JournalName>RSC Advances</b:JournalName>
    <b:Year>2015</b:Year>
    <b:Pages>67583-67609</b:Pages>
    <b:Volume>5</b:Volume>
    <b:RefOrder>35</b:RefOrder>
  </b:Source>
  <b:Source>
    <b:Tag>MFi20</b:Tag>
    <b:SourceType>JournalArticle</b:SourceType>
    <b:Guid>{83035BAF-93F4-48F4-9E1F-CAA056D40BFC}</b:Guid>
    <b:Author>
      <b:Author>
        <b:NameList>
          <b:Person>
            <b:Last>Ficheux</b:Last>
            <b:First>M.</b:First>
          </b:Person>
          <b:Person>
            <b:Last>Burov</b:Last>
            <b:First>E.</b:First>
          </b:Person>
          <b:Person>
            <b:Last>Aquilanti</b:Last>
            <b:First>G.</b:First>
          </b:Person>
          <b:Person>
            <b:Last>Trcera</b:Last>
            <b:First>N.</b:First>
          </b:Person>
          <b:Person>
            <b:Last>Montouillout</b:Last>
            <b:First>V.</b:First>
          </b:Person>
          <b:Person>
            <b:Last>Cormier</b:Last>
            <b:First>L.</b:First>
          </b:Person>
        </b:NameList>
      </b:Author>
    </b:Author>
    <b:Title>Structural evolution of high zirconia aluminosilicate glasses</b:Title>
    <b:JournalName>Journal of Non-Crystalline Solids</b:JournalName>
    <b:Year>2020</b:Year>
    <b:Pages>1-11</b:Pages>
    <b:Volume>539</b:Volume>
    <b:RefOrder>36</b:RefOrder>
  </b:Source>
  <b:Source>
    <b:Tag>AQu17</b:Tag>
    <b:SourceType>JournalArticle</b:SourceType>
    <b:Guid>{C3059766-3F6D-478D-961F-F29EC87F8751}</b:Guid>
    <b:Author>
      <b:Author>
        <b:NameList>
          <b:Person>
            <b:Last>Quintas</b:Last>
            <b:First>A.</b:First>
          </b:Person>
          <b:Person>
            <b:Last>Caurant</b:Last>
            <b:First>D.</b:First>
          </b:Person>
          <b:Person>
            <b:Last>Majerus</b:Last>
            <b:First>O.</b:First>
          </b:Person>
          <b:Person>
            <b:Last>Loiseau</b:Last>
            <b:First>P.</b:First>
          </b:Person>
          <b:Person>
            <b:Last>Charpentier</b:Last>
            <b:First>T.</b:First>
          </b:Person>
          <b:Person>
            <b:Last>Dussossoy</b:Last>
            <b:First>J.</b:First>
          </b:Person>
        </b:NameList>
      </b:Author>
    </b:Author>
    <b:Title>ZrO2 addition in soda-lime aluminoborosilicate glasses containing rare earths: Impact on the network structure</b:Title>
    <b:JournalName>Journal of Alloys and Compounds</b:JournalName>
    <b:Year>2017</b:Year>
    <b:Pages>47-62</b:Pages>
    <b:Volume>714</b:Volume>
    <b:RefOrder>15</b:RefOrder>
  </b:Source>
  <b:Source>
    <b:Tag>Joh19</b:Tag>
    <b:SourceType>JournalArticle</b:SourceType>
    <b:Guid>{039F47F3-2D56-4900-9B26-B3D82EDF5313}</b:Guid>
    <b:Author>
      <b:Author>
        <b:NameList>
          <b:Person>
            <b:Last>McCloy</b:Last>
            <b:First>John</b:First>
            <b:Middle>S.</b:Middle>
          </b:Person>
          <b:Person>
            <b:Last>Marcial</b:Last>
            <b:First>José</b:First>
          </b:Person>
          <b:Person>
            <b:Last>Patil</b:Last>
            <b:First>Deepak</b:First>
          </b:Person>
          <b:Person>
            <b:Last>Saleh</b:Last>
            <b:First>Muad</b:First>
          </b:Person>
          <b:Person>
            <b:Last>Ahmadzadeh</b:Last>
            <b:First>Mostafa</b:First>
          </b:Person>
          <b:Person>
            <b:Last>Chen</b:Last>
            <b:First>Hua</b:First>
          </b:Person>
          <b:Person>
            <b:Last>Crum</b:Last>
            <b:First>Jarrod</b:First>
            <b:Middle>V.</b:Middle>
          </b:Person>
          <b:Person>
            <b:Last>Riley</b:Last>
            <b:First>Brian</b:First>
            <b:Middle>J.</b:Middle>
          </b:Person>
          <b:Person>
            <b:Last>Kamat</b:Last>
            <b:First>Hrishikesh</b:First>
          </b:Person>
          <b:Person>
            <b:Last>Bréhault</b:Last>
            <b:First>Antoine</b:First>
          </b:Person>
          <b:Person>
            <b:Last>Goel</b:Last>
            <b:First>Ashutosh</b:First>
          </b:Person>
          <b:Person>
            <b:Last>Barnsley</b:Last>
            <b:First>Kristian</b:First>
            <b:Middle>E.</b:Middle>
          </b:Person>
          <b:Person>
            <b:Last>Hanna</b:Last>
            <b:First>John</b:First>
            <b:Middle>V.</b:Middle>
          </b:Person>
          <b:Person>
            <b:Last>Rajbhandari</b:Last>
            <b:First>Prashant</b:First>
          </b:Person>
          <b:Person>
            <b:Last>Corkhill</b:Last>
            <b:First>Claire</b:First>
            <b:Middle>L.</b:Middle>
          </b:Person>
        </b:NameList>
      </b:Author>
    </b:Author>
    <b:Title>Glass structure and crystallization in boro-alumino-silicate glasses containing rare earth and transition metal cations</b:Title>
    <b:JournalName>MRS Advances </b:JournalName>
    <b:Year>2019</b:Year>
    <b:Pages>1029–1043</b:Pages>
    <b:Volume>4</b:Volume>
    <b:RefOrder>37</b:RefOrder>
  </b:Source>
  <b:Source>
    <b:Tag>NCh15</b:Tag>
    <b:SourceType>JournalArticle</b:SourceType>
    <b:Guid>{D54095F0-8F5A-41BB-A662-7A5823F02430}</b:Guid>
    <b:Author>
      <b:Author>
        <b:NameList>
          <b:Person>
            <b:Last>Chouard</b:Last>
            <b:First>N.</b:First>
          </b:Person>
          <b:Person>
            <b:Last>Caurant</b:Last>
            <b:First>D.</b:First>
          </b:Person>
          <b:Person>
            <b:Last>Majérus</b:Last>
            <b:First>O.</b:First>
          </b:Person>
          <b:Person>
            <b:Last>Dussossoy</b:Last>
            <b:First>J.</b:First>
            <b:Middle>L.</b:Middle>
          </b:Person>
          <b:Person>
            <b:Last>Klimin</b:Last>
            <b:First>S.</b:First>
          </b:Person>
          <b:Person>
            <b:Last>Pytalev</b:Last>
            <b:First>D.</b:First>
          </b:Person>
          <b:Person>
            <b:Last>Baddour-Hadjean</b:Last>
            <b:First>R.</b:First>
          </b:Person>
          <b:Person>
            <b:Last>Pereira-Ramos</b:Last>
            <b:First>J.</b:First>
            <b:Middle>P.</b:Middle>
          </b:Person>
        </b:NameList>
      </b:Author>
    </b:Author>
    <b:Title>Effect of MoO3, Nd2O3, and RuO2 on the crystallization of soda–lime aluminoborosilicate glasses</b:Title>
    <b:JournalName>Journal of Materials Science</b:JournalName>
    <b:Year>2015</b:Year>
    <b:Pages>219–241</b:Pages>
    <b:Volume>50</b:Volume>
    <b:RefOrder>38</b:RefOrder>
  </b:Source>
  <b:Source>
    <b:Tag>MWa09</b:Tag>
    <b:SourceType>JournalArticle</b:SourceType>
    <b:Guid>{2A941CD0-D150-41AD-A7E0-B7A2E994BDA2}</b:Guid>
    <b:Author>
      <b:Author>
        <b:NameList>
          <b:Person>
            <b:Last>Wang</b:Last>
            <b:First>M.</b:First>
          </b:Person>
          <b:Person>
            <b:Last>Cheng</b:Last>
            <b:First>J.</b:First>
          </b:Person>
          <b:Person>
            <b:Last>Li</b:Last>
            <b:First>M.</b:First>
          </b:Person>
          <b:Person>
            <b:Last>He</b:Last>
            <b:First>F.</b:First>
          </b:Person>
        </b:NameList>
      </b:Author>
    </b:Author>
    <b:Title>Raman spectra of soda–lime–silicate glass doped with rare earth</b:Title>
    <b:JournalName>Physica B</b:JournalName>
    <b:Year>2011</b:Year>
    <b:Pages>3865-3869</b:Pages>
    <b:Volume>406</b:Volume>
    <b:Issue>20</b:Issue>
    <b:RefOrder>26</b:RefOrder>
  </b:Source>
  <b:Source>
    <b:Tag>DCa09</b:Tag>
    <b:SourceType>Book</b:SourceType>
    <b:Guid>{F7D3B2B1-2E9F-4A8F-8054-6BE822BCD590}</b:Guid>
    <b:Title>Glasses, glass-ceramics and ceramics for immobilization of highly radioactive nuclear</b:Title>
    <b:Year>2009</b:Year>
    <b:Author>
      <b:Author>
        <b:NameList>
          <b:Person>
            <b:Last>Caurant</b:Last>
            <b:First>D.</b:First>
          </b:Person>
          <b:Person>
            <b:Last>Loiseau</b:Last>
            <b:First>P.</b:First>
          </b:Person>
          <b:Person>
            <b:Last>Majérus</b:Last>
            <b:First>O.</b:First>
          </b:Person>
          <b:Person>
            <b:Last>Chevaldonnet</b:Last>
            <b:First>V.</b:First>
            <b:Middle>A.</b:Middle>
          </b:Person>
          <b:Person>
            <b:Last>Bardez</b:Last>
            <b:First>I.</b:First>
          </b:Person>
          <b:Person>
            <b:Last>Quintas</b:Last>
            <b:First>A.</b:First>
          </b:Person>
        </b:NameList>
      </b:Author>
    </b:Author>
    <b:City>New York</b:City>
    <b:Publisher>Nova Science Publishers, Inc.</b:Publisher>
    <b:RefOrder>27</b:RefOrder>
  </b:Source>
  <b:Source>
    <b:Tag>GEB95</b:Tag>
    <b:SourceType>JournalArticle</b:SourceType>
    <b:Guid>{AA0D34D1-AE18-40B4-B569-EF7A3DF6F606}</b:Guid>
    <b:Author>
      <b:Author>
        <b:NameList>
          <b:Person>
            <b:Last>Brown</b:Last>
            <b:First>G.</b:First>
            <b:Middle>E.</b:Middle>
          </b:Person>
          <b:Person>
            <b:Last>Farges</b:Last>
            <b:First>F.</b:First>
          </b:Person>
          <b:Person>
            <b:Last>Calas</b:Last>
            <b:First>G.</b:First>
          </b:Person>
        </b:NameList>
      </b:Author>
    </b:Author>
    <b:Title>X-ray scattering and X-ray spectroscopy studies of silicate melts</b:Title>
    <b:JournalName>Reviews in Mineralogy and Geochemistry</b:JournalName>
    <b:Year>1995</b:Year>
    <b:Pages>317-410</b:Pages>
    <b:Volume>32</b:Volume>
    <b:RefOrder>39</b:RefOrder>
  </b:Source>
  <b:Source>
    <b:Tag>OMa11</b:Tag>
    <b:SourceType>JournalArticle</b:SourceType>
    <b:Guid>{58AB9A2F-B69F-4A98-907B-D1C4098E4F52}</b:Guid>
    <b:Author>
      <b:Author>
        <b:NameList>
          <b:Person>
            <b:Last>Majérus</b:Last>
            <b:First>O.</b:First>
          </b:Person>
          <b:Person>
            <b:Last>Caurant</b:Last>
            <b:First>D.</b:First>
          </b:Person>
          <b:Person>
            <b:Last>Quintas</b:Last>
            <b:First>A.</b:First>
          </b:Person>
          <b:Person>
            <b:Last>Dussossoy</b:Last>
            <b:First>J.</b:First>
          </b:Person>
          <b:Person>
            <b:Last>Bardez</b:Last>
            <b:First>I.</b:First>
          </b:Person>
          <b:Person>
            <b:Last>Loiseau</b:Last>
            <b:First>P.</b:First>
          </b:Person>
        </b:NameList>
      </b:Author>
    </b:Author>
    <b:Title>Effect of boron oxide addition on the Nd3+ environment in a Nd-rich soda-lime aluminoborosilicate glass</b:Title>
    <b:JournalName>Journal of Non-Crystalline Solids</b:JournalName>
    <b:Year>2011</b:Year>
    <b:Pages>2744-2751</b:Pages>
    <b:Volume>357</b:Volume>
    <b:Issue>14</b:Issue>
    <b:RefOrder>25</b:RefOrder>
  </b:Source>
  <b:Source>
    <b:Tag>Qui17</b:Tag>
    <b:SourceType>JournalArticle</b:SourceType>
    <b:Guid>{C2CB747C-03CB-4E69-95EE-0366ABA6022F}</b:Guid>
    <b:Author>
      <b:Author>
        <b:NameList>
          <b:Person>
            <b:Last>Quintas</b:Last>
            <b:First>A.</b:First>
          </b:Person>
          <b:Person>
            <b:Last>Caurant</b:Last>
            <b:First>D.</b:First>
          </b:Person>
          <b:Person>
            <b:Last>Majerus</b:Last>
            <b:First>O.</b:First>
          </b:Person>
          <b:Person>
            <b:Last>Loiseau</b:Last>
            <b:First>P.</b:First>
          </b:Person>
          <b:Person>
            <b:Last>Charpentier</b:Last>
            <b:First>T.</b:First>
          </b:Person>
          <b:Person>
            <b:Last>Dussossoy</b:Last>
            <b:First>J.</b:First>
          </b:Person>
        </b:NameList>
      </b:Author>
    </b:Author>
    <b:Title>ZrO2 addition in soda-lime aluminoborosilicate glasses containing rare earths: Impact on rare earths environment and crystallization</b:Title>
    <b:Year>2017</b:Year>
    <b:JournalName>Journal of Alloys and Compounds</b:JournalName>
    <b:Pages>383-397</b:Pages>
    <b:Volume>719</b:Volume>
    <b:RefOrder>28</b:RefOrder>
  </b:Source>
  <b:Source>
    <b:Tag>JDu05</b:Tag>
    <b:SourceType>JournalArticle</b:SourceType>
    <b:Guid>{37E06988-36E0-4342-B38A-670B793A4BD1}</b:Guid>
    <b:Author>
      <b:Author>
        <b:NameList>
          <b:Person>
            <b:Last>Du</b:Last>
            <b:First>J.</b:First>
          </b:Person>
          <b:Person>
            <b:Last>Cormack</b:Last>
            <b:First>A.</b:First>
            <b:Middle>N.</b:Middle>
          </b:Person>
        </b:NameList>
      </b:Author>
    </b:Author>
    <b:Title>The structure of erbium doped sodium silicate glasses</b:Title>
    <b:JournalName>Journal of Non-Crystalline Solids</b:JournalName>
    <b:Year>2005</b:Year>
    <b:Pages>2263-2276</b:Pages>
    <b:Volume>351</b:Volume>
    <b:Issue>27-29</b:Issue>
    <b:RefOrder>40</b:RefOrder>
  </b:Source>
  <b:Source>
    <b:Tag>Rob08</b:Tag>
    <b:SourceType>ConferenceProceedings</b:SourceType>
    <b:Guid>{333C38D0-A7DA-4FC4-92B6-5FD43522C841}</b:Guid>
    <b:Author>
      <b:Author>
        <b:NameList>
          <b:Person>
            <b:Last>Robinet</b:Last>
            <b:First>L.</b:First>
          </b:Person>
          <b:Person>
            <b:Last>Neff</b:Last>
            <b:First>D.</b:First>
          </b:Person>
          <b:Person>
            <b:Last>Bouquillon</b:Last>
            <b:First>A.</b:First>
          </b:Person>
          <b:Person>
            <b:Last>Camagna</b:Last>
            <b:First>S.</b:First>
            <b:Middle>P.</b:Middle>
          </b:Person>
          <b:Person>
            <b:Last>Carron</b:Last>
            <b:First>A.</b:First>
            <b:Middle>V.</b:Middle>
          </b:Person>
        </b:NameList>
      </b:Author>
    </b:Author>
    <b:Title>Raman spectroscopy, a non-destructive solution to the study of glass and its alteration</b:Title>
    <b:Year>2008</b:Year>
    <b:ConferenceName>ICOM 15th triennial conference</b:ConferenceName>
    <b:City>New Delhi</b:City>
    <b:RefOrder>41</b:RefOrder>
  </b:Source>
  <b:Source>
    <b:Tag>AJG90</b:Tag>
    <b:SourceType>JournalArticle</b:SourceType>
    <b:Guid>{C40B9FD1-9D6C-49C1-BFD7-7AF60BF17032}</b:Guid>
    <b:Title>Lanthanides in silicate glasses: A vibrational spectroscopic study</b:Title>
    <b:Year>1990</b:Year>
    <b:Author>
      <b:Author>
        <b:NameList>
          <b:Person>
            <b:Last>Ellison</b:Last>
            <b:First>A.</b:First>
            <b:Middle>J. G.</b:Middle>
          </b:Person>
          <b:Person>
            <b:Last>Hess</b:Last>
            <b:First>P.</b:First>
            <b:Middle>C.</b:Middle>
          </b:Person>
        </b:NameList>
      </b:Author>
    </b:Author>
    <b:JournalName>Journal of Geophysical Research: Solid Earth</b:JournalName>
    <b:Pages>15,717-15,726</b:Pages>
    <b:Volume>95</b:Volume>
    <b:Issue>B10</b:Issue>
    <b:RefOrder>42</b:RefOrder>
  </b:Source>
  <b:Source>
    <b:Tag>AJG91</b:Tag>
    <b:SourceType>JournalArticle</b:SourceType>
    <b:Guid>{0CFC190E-B7D9-4F10-A51B-85F3012AAF18}</b:Guid>
    <b:Author>
      <b:Author>
        <b:NameList>
          <b:Person>
            <b:Last>Ellison</b:Last>
            <b:First>A.</b:First>
            <b:Middle>J. G.</b:Middle>
          </b:Person>
          <b:Person>
            <b:Last>Hess</b:Last>
            <b:First>P.</b:First>
            <b:Middle>C.</b:Middle>
          </b:Person>
        </b:NameList>
      </b:Author>
    </b:Author>
    <b:Title>Vibrational spectra of high-silica glasses of the system K2O-SiO2-La2O3</b:Title>
    <b:JournalName>Journal of Non-Crystalline Solids</b:JournalName>
    <b:Year>1991</b:Year>
    <b:Pages>247-258</b:Pages>
    <b:Volume>127</b:Volume>
    <b:Issue>3</b:Issue>
    <b:RefOrder>43</b:RefOrder>
  </b:Source>
  <b:Source>
    <b:Tag>PJo13</b:Tag>
    <b:SourceType>JournalArticle</b:SourceType>
    <b:Guid>{C0D15EE0-90FD-4DF0-9FCE-CB11373B1717}</b:Guid>
    <b:Author>
      <b:Author>
        <b:NameList>
          <b:Person>
            <b:Last>Jollivet</b:Last>
            <b:First>P.</b:First>
          </b:Person>
          <b:Person>
            <b:Last>Calas</b:Last>
            <b:First>G.</b:First>
          </b:Person>
          <b:Person>
            <b:Last>Galoisy</b:Last>
            <b:First>L.</b:First>
          </b:Person>
          <b:Person>
            <b:Last>Angeli</b:Last>
            <b:First>F.</b:First>
          </b:Person>
          <b:Person>
            <b:Last>Bergeron</b:Last>
            <b:First>B.</b:First>
          </b:Person>
          <b:Person>
            <b:Last>Gin</b:Last>
            <b:First>S.</b:First>
          </b:Person>
          <b:Person>
            <b:Last>Ruffoni</b:Last>
            <b:First>M.P.</b:First>
          </b:Person>
          <b:Person>
            <b:Last>Trcera</b:Last>
            <b:First>N.</b:First>
          </b:Person>
        </b:NameList>
      </b:Author>
    </b:Author>
    <b:Title>An enhanced resolution of the structural environment of zirconium in borosilicate glasses</b:Title>
    <b:JournalName>Journal of Non-Crystalline Solids</b:JournalName>
    <b:Year>2013</b:Year>
    <b:Pages>40-47</b:Pages>
    <b:Volume>381</b:Volume>
    <b:RefOrder>17</b:RefOrder>
  </b:Source>
  <b:Source>
    <b:Tag>RBG01</b:Tag>
    <b:SourceType>JournalArticle</b:SourceType>
    <b:Guid>{4CF486F6-24EF-43EE-BDE8-B299C6F78C7F}</b:Guid>
    <b:Author>
      <b:Author>
        <b:NameList>
          <b:Person>
            <b:Last>Greegor</b:Last>
            <b:First>R.</b:First>
            <b:Middle>B.</b:Middle>
          </b:Person>
          <b:Person>
            <b:Last>Blohowiak</b:Last>
            <b:First>K.</b:First>
            <b:Middle>Y.</b:Middle>
          </b:Person>
          <b:Person>
            <b:Last>Osborne</b:Last>
            <b:First>J.</b:First>
            <b:Middle>H.</b:Middle>
          </b:Person>
          <b:Person>
            <b:Last>Krienke</b:Last>
            <b:First>K.</b:First>
            <b:Middle>A.</b:Middle>
          </b:Person>
          <b:Person>
            <b:Last>Cherian</b:Last>
            <b:First>J.</b:First>
            <b:Middle>T.</b:Middle>
          </b:Person>
        </b:NameList>
      </b:Author>
    </b:Author>
    <b:Title>X-ray spectroscopic investigation of the Zr-site in thin film sol-gel surface preparations</b:Title>
    <b:JournalName>Journal of Sol-Gel Science and Technology</b:JournalName>
    <b:Year>2001</b:Year>
    <b:Pages>35-50</b:Pages>
    <b:Volume>20</b:Volume>
    <b:RefOrder>44</b:RefOrder>
  </b:Source>
  <b:Source>
    <b:Tag>LCo151</b:Tag>
    <b:SourceType>JournalArticle</b:SourceType>
    <b:Guid>{47BAFA0F-046D-4D63-96B5-DFF16385A5BD}</b:Guid>
    <b:Author>
      <b:Author>
        <b:NameList>
          <b:Person>
            <b:Last>Cormier</b:Last>
            <b:First>L.</b:First>
          </b:Person>
          <b:Person>
            <b:Last>Dargaud</b:Last>
            <b:First>O.</b:First>
          </b:Person>
          <b:Person>
            <b:Last>Calas</b:Last>
            <b:First>G.</b:First>
          </b:Person>
          <b:Person>
            <b:Last>Jousseaume</b:Last>
            <b:First>C.</b:First>
          </b:Person>
          <b:Person>
            <b:Last>Papin</b:Last>
            <b:First>S.</b:First>
          </b:Person>
          <b:Person>
            <b:Last>Trcera</b:Last>
            <b:First>N.</b:First>
          </b:Person>
          <b:Person>
            <b:Last>Cognigni</b:Last>
            <b:First>A.</b:First>
          </b:Person>
        </b:NameList>
      </b:Author>
    </b:Author>
    <b:Title>Zr environment in aluminosilicate glasses Zr environment and nucleation role in aluminosilicate glasses</b:Title>
    <b:JournalName>Materials Chemistry and Physics</b:JournalName>
    <b:Year>2015</b:Year>
    <b:Pages>41-47</b:Pages>
    <b:Volume>152</b:Volume>
    <b:RefOrder>45</b:RefOrder>
  </b:Source>
  <b:Source>
    <b:Tag>Sam19</b:Tag>
    <b:SourceType>Report</b:SourceType>
    <b:Guid>{81463D0E-43FB-4688-82FA-D0464DE51154}</b:Guid>
    <b:Author>
      <b:Author>
        <b:NameList>
          <b:Person>
            <b:Last>Samkongngam</b:Last>
            <b:First>K.</b:First>
          </b:Person>
        </b:NameList>
      </b:Author>
    </b:Author>
    <b:Title>Spectroscopic studies of transition metal ions in silicate glass</b:Title>
    <b:Year>2019</b:Year>
    <b:City>Bangkok</b:City>
    <b:RefOrder>46</b:RefOrder>
  </b:Source>
  <b:Source>
    <b:Tag>Kae12</b:Tag>
    <b:SourceType>JournalArticle</b:SourceType>
    <b:Guid>{66A8DD3F-364B-4BC0-BAFB-93D2C3E5A0BF}</b:Guid>
    <b:Author>
      <b:Author>
        <b:NameList>
          <b:Person>
            <b:Last>Kaewwiset</b:Last>
            <b:First>W.</b:First>
          </b:Person>
          <b:Person>
            <b:Last>Thamaphat</b:Last>
            <b:First>K.</b:First>
          </b:Person>
          <b:Person>
            <b:Last>Kaewkhao</b:Last>
            <b:First>J.</b:First>
          </b:Person>
          <b:Person>
            <b:Last>Limsuwan</b:Last>
            <b:First>P.</b:First>
          </b:Person>
        </b:NameList>
      </b:Author>
    </b:Author>
    <b:Title>Er3+-doped soda-lime silicate glass: artificial pink gemstone</b:Title>
    <b:Year>2012</b:Year>
    <b:Publisher>American Journal of Applied Sciences</b:Publisher>
    <b:JournalName>American Journal of Applied Sciences</b:JournalName>
    <b:Pages>1769-1775</b:Pages>
    <b:Volume>11</b:Volume>
    <b:RefOrder>47</b:RefOrder>
  </b:Source>
  <b:Source>
    <b:Tag>YLi19</b:Tag>
    <b:SourceType>JournalArticle</b:SourceType>
    <b:Guid>{AB644AD1-66F3-4CBB-856C-681535E79883}</b:Guid>
    <b:Author>
      <b:Author>
        <b:NameList>
          <b:Person>
            <b:Last>Lin</b:Last>
            <b:First>Y.</b:First>
          </b:Person>
          <b:Person>
            <b:Last>Smedskjaer</b:Last>
            <b:First>M.</b:First>
            <b:Middle>M.</b:Middle>
          </b:Person>
          <b:Person>
            <b:Last>Mauro</b:Last>
            <b:First>J.</b:First>
            <b:Middle>C.</b:Middle>
          </b:Person>
        </b:NameList>
      </b:Author>
    </b:Author>
    <b:Title>Structure, properties, and fabrication of calcium aluminate-based glasses</b:Title>
    <b:JournalName>The International Journal of Applied Glass Science</b:JournalName>
    <b:Year>2019</b:Year>
    <b:Pages>488-501</b:Pages>
    <b:Volume>10</b:Volume>
    <b:RefOrder>48</b:RefOrder>
  </b:Source>
  <b:Source>
    <b:Tag>KJa17</b:Tag>
    <b:SourceType>JournalArticle</b:SourceType>
    <b:Guid>{60252D58-A80B-4F03-8FE4-4CF20DFDBC66}</b:Guid>
    <b:Author>
      <b:Author>
        <b:NameList>
          <b:Person>
            <b:Last>Januchta</b:Last>
            <b:First>K.</b:First>
          </b:Person>
          <b:Person>
            <b:Last>Bauchy</b:Last>
            <b:First>M.</b:First>
          </b:Person>
          <b:Person>
            <b:Last>Youngman</b:Last>
            <b:First>R.</b:First>
            <b:Middle>E.</b:Middle>
          </b:Person>
          <b:Person>
            <b:Last>Rzoska</b:Last>
            <b:First>S.</b:First>
            <b:Middle>J.</b:Middle>
          </b:Person>
          <b:Person>
            <b:Last>Bockowski</b:Last>
            <b:First>M.</b:First>
          </b:Person>
          <b:Person>
            <b:Last>Smedskjaer</b:Last>
            <b:First>M.</b:First>
            <b:Middle>M.</b:Middle>
          </b:Person>
        </b:NameList>
      </b:Author>
    </b:Author>
    <b:Title>Modifier field strength effects on densification behavior and mechanical properties of alkali aluminoborate glasses</b:Title>
    <b:JournalName>Physical Review Materials</b:JournalName>
    <b:Year>2017</b:Year>
    <b:Pages>1-12</b:Pages>
    <b:Volume>1</b:Volume>
    <b:Issue>6</b:Issue>
    <b:RefOrder>49</b:RefOrder>
  </b:Source>
  <b:Source>
    <b:Tag>FLo03</b:Tag>
    <b:SourceType>JournalArticle</b:SourceType>
    <b:Guid>{E8481DB3-022A-47AD-BC52-019F7C4976EF}</b:Guid>
    <b:Author>
      <b:Author>
        <b:NameList>
          <b:Person>
            <b:Last>Lofaj</b:Last>
            <b:First>F.</b:First>
          </b:Person>
          <b:Person>
            <b:Last>Hvizdos</b:Last>
            <b:First>P.</b:First>
          </b:Person>
          <b:Person>
            <b:Last>Dorcˇa´kova´</b:Last>
            <b:First>F.</b:First>
          </b:Person>
          <b:Person>
            <b:Last>Satet</b:Last>
            <b:First>R.</b:First>
          </b:Person>
          <b:Person>
            <b:Last>Hoffmann</b:Last>
            <b:First>M.</b:First>
            <b:Middle>J.</b:Middle>
          </b:Person>
          <b:Person>
            <b:Last>Arellano-Lo´pez</b:Last>
            <b:First>A.</b:First>
            <b:Middle>R. D.</b:Middle>
          </b:Person>
        </b:NameList>
      </b:Author>
    </b:Author>
    <b:Title>Indentation moduli and microhardness of RE-Si-Mg-O-N glasses (RE=Sc, Y, La, Sm, Yb and Lu) with different nitrogen content</b:Title>
    <b:JournalName>Materials Science and Engineering</b:JournalName>
    <b:Year>2003</b:Year>
    <b:Pages>181-187</b:Pages>
    <b:Volume>357</b:Volume>
    <b:Issue>1-2</b:Issue>
    <b:RefOrder>23</b:RefOrder>
  </b:Source>
  <b:Source>
    <b:Tag>EMe19</b:Tag>
    <b:SourceType>JournalArticle</b:SourceType>
    <b:Guid>{6C471E75-D470-4893-AFEF-B36DD994BA1F}</b:Guid>
    <b:Author>
      <b:Author>
        <b:NameList>
          <b:Person>
            <b:Last>Meechoowas</b:Last>
            <b:First>E.</b:First>
          </b:Person>
          <b:Person>
            <b:Last>Jampeerung</b:Last>
            <b:First>P.</b:First>
          </b:Person>
          <b:Person>
            <b:Last>Tapasa</b:Last>
            <b:First>K.</b:First>
          </b:Person>
          <b:Person>
            <b:Last>Pantulap</b:Last>
            <b:First>U.</b:First>
          </b:Person>
          <b:Person>
            <b:Last>Jitwatcharakomol</b:Last>
            <b:First>T.</b:First>
          </b:Person>
        </b:NameList>
      </b:Author>
    </b:Author>
    <b:Title>Glass batch modification to improve the weathering resistance in soda-lime silicate glass</b:Title>
    <b:JournalName>Key Engineering Materials</b:JournalName>
    <b:Year>2019</b:Year>
    <b:Pages>206-211</b:Pages>
    <b:Volume>798</b:Volume>
    <b:RefOrder>4</b:RefOrder>
  </b:Source>
  <b:Source>
    <b:Tag>AKV19</b:Tag>
    <b:SourceType>Book</b:SourceType>
    <b:Guid>{7EFE0C50-C813-4461-881F-BFA0EBCB427E}</b:Guid>
    <b:Author>
      <b:Author>
        <b:NameList>
          <b:Person>
            <b:Last>Varshneya</b:Last>
            <b:First>A.</b:First>
            <b:Middle>K.</b:Middle>
          </b:Person>
          <b:Person>
            <b:Last>Mauro</b:Last>
            <b:First>J.</b:First>
            <b:Middle>C.</b:Middle>
          </b:Person>
        </b:NameList>
      </b:Author>
    </b:Author>
    <b:Title>Fundamentals of Inorganic Glasses</b:Title>
    <b:Year>2019</b:Year>
    <b:City>Amsterdam</b:City>
    <b:Publisher>Elsevier Inc</b:Publisher>
    <b:RefOrder>5</b:RefOrder>
  </b:Source>
  <b:Source>
    <b:Tag>BCB94</b:Tag>
    <b:SourceType>JournalArticle</b:SourceType>
    <b:Guid>{48298464-193E-421C-B3DD-E89F0D5713E3}</b:Guid>
    <b:Author>
      <b:Author>
        <b:NameList>
          <b:Person>
            <b:Last>Bunker</b:Last>
            <b:First>B.</b:First>
            <b:Middle>C.</b:Middle>
          </b:Person>
        </b:NameList>
      </b:Author>
    </b:Author>
    <b:Title>Molecular mechanisms for corrosion of silica and silicate glasses</b:Title>
    <b:JournalName>Journal of Non-Crystalline Solids</b:JournalName>
    <b:Year>1994</b:Year>
    <b:Pages>300-308</b:Pages>
    <b:Volume>179</b:Volume>
    <b:RefOrder>50</b:RefOrder>
  </b:Source>
  <b:Source>
    <b:Tag>MKi18</b:Tag>
    <b:SourceType>JournalArticle</b:SourceType>
    <b:Guid>{D0B94BA4-2087-4C11-807B-491E10F2420D}</b:Guid>
    <b:Author>
      <b:Author>
        <b:NameList>
          <b:Person>
            <b:Last>Kim</b:Last>
            <b:First>M.</b:First>
          </b:Person>
          <b:Person>
            <b:Last>Corkhill</b:Last>
            <b:First>C.</b:First>
            <b:Middle>L.</b:Middle>
          </b:Person>
          <b:Person>
            <b:Last>Hyatt</b:Last>
            <b:First>N.</b:First>
            <b:Middle>C.</b:Middle>
          </b:Person>
          <b:Person>
            <b:Last>Heo</b:Last>
            <b:First>J.</b:First>
          </b:Person>
        </b:NameList>
      </b:Author>
    </b:Author>
    <b:Title>Development, characterization and dissolution behavior of calcium-aluminoborate glass wasteforms to immobilize rare-earth oxides</b:Title>
    <b:JournalName>Scientific Reports</b:JournalName>
    <b:Year>2018</b:Year>
    <b:Pages>1-8</b:Pages>
    <b:Volume>8</b:Volume>
    <b:RefOrder>51</b:RefOrder>
  </b:Source>
  <b:Source>
    <b:Tag>NMa171</b:Tag>
    <b:SourceType>JournalArticle</b:SourceType>
    <b:Guid>{9A6D7DB0-975C-4E04-9CFE-1586CEFE62E3}</b:Guid>
    <b:Author>
      <b:Author>
        <b:NameList>
          <b:Person>
            <b:Last>Mascaraque</b:Last>
            <b:First>N.</b:First>
          </b:Person>
          <b:Person>
            <b:Last>Bauchy</b:Last>
            <b:First>M.</b:First>
          </b:Person>
          <b:Person>
            <b:Last>Smedskjaer</b:Last>
            <b:First>M.M.</b:First>
          </b:Person>
        </b:NameList>
      </b:Author>
    </b:Author>
    <b:Title>Correlating the network topology of oxide glasses with their chemical durability</b:Title>
    <b:JournalName>The Journal of Physical Chemistry B</b:JournalName>
    <b:Year>2017</b:Year>
    <b:Pages>1139-1147</b:Pages>
    <b:Volume>121</b:Volume>
    <b:Issue>5</b:Issue>
    <b:RefOrder>1</b:RefOrder>
  </b:Source>
  <b:Source>
    <b:Tag>MDB121</b:Tag>
    <b:SourceType>JournalArticle</b:SourceType>
    <b:Guid>{A58779DE-CA1F-4892-949B-7377506211B6}</b:Guid>
    <b:Author>
      <b:Author>
        <b:NameList>
          <b:Person>
            <b:Last>Bardi</b:Last>
            <b:First>M.</b:First>
            <b:Middle>D.</b:Middle>
          </b:Person>
          <b:Person>
            <b:Last>Hutter</b:Last>
            <b:First>H.</b:First>
          </b:Person>
          <b:Person>
            <b:Last>Schreiner</b:Last>
            <b:First>M.</b:First>
          </b:Person>
          <b:Person>
            <b:Last>Bertoncello</b:Last>
            <b:First>R.</b:First>
          </b:Person>
        </b:NameList>
      </b:Author>
    </b:Author>
    <b:Title>Potash-lime-silica glass: protection from weathering</b:Title>
    <b:JournalName>Heritage Science</b:JournalName>
    <b:Year>2012</b:Year>
    <b:Pages>1-9</b:Pages>
    <b:Volume>3</b:Volume>
    <b:Issue>22</b:Issue>
    <b:RefOrder>2</b:RefOrder>
  </b:Source>
  <b:Source>
    <b:Tag>WDe121</b:Tag>
    <b:SourceType>JournalArticle</b:SourceType>
    <b:Guid>{F0AF1737-EE28-4A20-BC2D-75D471C91704}</b:Guid>
    <b:Author>
      <b:Author>
        <b:NameList>
          <b:Person>
            <b:Last>Deng</b:Last>
            <b:First>W.</b:First>
          </b:Person>
          <b:Person>
            <b:Last>Cheng</b:Last>
            <b:First>J.</b:First>
          </b:Person>
          <b:Person>
            <b:Last>Tian</b:Last>
            <b:First>P.</b:First>
          </b:Person>
          <b:Person>
            <b:Last>Wang</b:Last>
            <b:First>M.</b:First>
          </b:Person>
        </b:NameList>
      </b:Author>
    </b:Author>
    <b:Title>Chemical durability and weathering resistance of canasite based glass and glass-ceramics</b:Title>
    <b:JournalName>Journal of Non-Crystalline Solids</b:JournalName>
    <b:Year>2012</b:Year>
    <b:Pages>2847-2854</b:Pages>
    <b:Volume>358</b:Volume>
    <b:Issue>21</b:Issue>
    <b:RefOrder>3</b:RefOrder>
  </b:Source>
  <b:Source>
    <b:Tag>RMa23</b:Tag>
    <b:SourceType>JournalArticle</b:SourceType>
    <b:Guid>{DDA13468-037D-4AC8-8A0C-2F1B6CBB49EF}</b:Guid>
    <b:Author>
      <b:Author>
        <b:NameList>
          <b:Person>
            <b:Last>Makhlouk</b:Last>
            <b:First>R.</b:First>
          </b:Person>
          <b:Person>
            <b:Last>Chabbou</b:Last>
            <b:First>Z.</b:First>
          </b:Person>
          <b:Person>
            <b:Last>Er-rouissi</b:Last>
            <b:First>Y.</b:First>
          </b:Person>
          <b:Person>
            <b:Last>Taibi</b:Last>
            <b:First>M.</b:First>
          </b:Person>
          <b:Person>
            <b:Last>Aqdim</b:Last>
            <b:First>S.</b:First>
          </b:Person>
        </b:NameList>
      </b:Author>
    </b:Author>
    <b:Title>Chemical Durability, Properties and Structural Approach of the Glass Series xFe2O3-(45-x) PbO-55P2O5 (with 0 ≤ x ≤ 20; mol%)</b:Title>
    <b:JournalName>New Journal of Glass and Ceramics</b:JournalName>
    <b:Year>2023</b:Year>
    <b:Pages>1-16</b:Pages>
    <b:Volume>13</b:Volume>
    <b:RefOrder>6</b:RefOrder>
  </b:Source>
  <b:Source>
    <b:Tag>JZh19</b:Tag>
    <b:SourceType>JournalArticle</b:SourceType>
    <b:Guid>{2D18B535-7777-4F97-9FF8-F5D0C3D8DFDD}</b:Guid>
    <b:Author>
      <b:Author>
        <b:NameList>
          <b:Person>
            <b:Last>Zhao</b:Last>
            <b:First>J.</b:First>
          </b:Person>
          <b:Person>
            <b:Last>Wang</b:Last>
            <b:First>Y.</b:First>
          </b:Person>
          <b:Person>
            <b:Last>Kang</b:Last>
            <b:First>J.</b:First>
          </b:Person>
          <b:Person>
            <b:Last>Qu</b:Last>
            <b:First>Y.</b:First>
          </b:Person>
          <b:Person>
            <b:Last>Khater</b:Last>
            <b:First>G.</b:First>
          </b:Person>
          <b:Person>
            <b:Last>Lia</b:Last>
            <b:First>S.</b:First>
          </b:Person>
          <b:Person>
            <b:Last>Shia</b:Last>
            <b:First>Q.</b:First>
          </b:Person>
          <b:Person>
            <b:Last>Yue</b:Last>
            <b:First>Y.</b:First>
          </b:Person>
        </b:NameList>
      </b:Author>
    </b:Author>
    <b:Title>Effect of SnO2 on the structure and chemical durability of the glass prepared by red mud</b:Title>
    <b:JournalName>Journal of Non-Crystalline Solids</b:JournalName>
    <b:Year>2019</b:Year>
    <b:Pages>54-59</b:Pages>
    <b:Volume>509</b:Volume>
    <b:RefOrder>7</b:RefOrder>
  </b:Source>
  <b:Source>
    <b:Tag>SLi18</b:Tag>
    <b:SourceType>JournalArticle</b:SourceType>
    <b:Guid>{DF93A349-6062-4147-8A4D-99D1F7673FFA}</b:Guid>
    <b:Author>
      <b:Author>
        <b:NameList>
          <b:Person>
            <b:Last>Li</b:Last>
            <b:First>S.</b:First>
          </b:Person>
          <b:Person>
            <b:Last>Lu</b:Last>
            <b:First>Y.</b:First>
          </b:Person>
          <b:Person>
            <b:Last>Qua</b:Last>
            <b:First>Y.</b:First>
          </b:Person>
          <b:Person>
            <b:Last>Xu</b:Last>
            <b:First>Y.</b:First>
          </b:Person>
          <b:Person>
            <b:Last>Ming</b:Last>
            <b:First>L.</b:First>
          </b:Person>
          <b:Person>
            <b:Last>Song</b:Last>
            <b:First>Z.</b:First>
          </b:Person>
          <b:Person>
            <b:Last>Yue</b:Last>
            <b:First>Y.</b:First>
          </b:Person>
        </b:NameList>
      </b:Author>
    </b:Author>
    <b:Title>Influences of ZnO on the chemical durability and thermal stability of calcium iron phosphate glasses</b:Title>
    <b:JournalName>Journal of Non-Crystalline Solids</b:JournalName>
    <b:Year>2018</b:Year>
    <b:Pages>228-235</b:Pages>
    <b:Volume>498</b:Volume>
    <b:RefOrder>8</b:RefOrder>
  </b:Source>
  <b:Source>
    <b:Tag>LXi14</b:Tag>
    <b:SourceType>JournalArticle</b:SourceType>
    <b:Guid>{868699A3-85F6-433B-9805-FB026943FB0D}</b:Guid>
    <b:Author>
      <b:Author>
        <b:NameList>
          <b:Person>
            <b:Last>Xiongwei</b:Last>
            <b:First>L.</b:First>
          </b:Person>
          <b:Person>
            <b:Last>Mei</b:Last>
            <b:First>L.</b:First>
          </b:Person>
          <b:Person>
            <b:Last>Mitang</b:Last>
            <b:First>W.</b:First>
          </b:Person>
          <b:Person>
            <b:Last>Zhaogang</b:Last>
            <b:First>L.</b:First>
          </b:Person>
          <b:Person>
            <b:Last>Yanhong</b:Last>
            <b:First>H.</b:First>
          </b:Person>
          <b:Person>
            <b:Last>Junhu</b:Last>
            <b:First>T.</b:First>
          </b:Person>
        </b:NameList>
      </b:Author>
    </b:Author>
    <b:Title>Effects of neodymium and gadolinium on weathering resistance of ZnO-B2O3-SiO2 glass</b:Title>
    <b:JournalName>JOURNAL OF RARE EARTHS</b:JournalName>
    <b:Year>2014</b:Year>
    <b:Pages>874-878</b:Pages>
    <b:Volume>32</b:Volume>
    <b:Issue>9</b:Issue>
    <b:RefOrder>9</b:RefOrder>
  </b:Source>
  <b:Source>
    <b:Tag>TPo14</b:Tag>
    <b:SourceType>JournalArticle</b:SourceType>
    <b:Guid>{82E2DC12-E5D6-4C56-B7ED-C54AF0D77274}</b:Guid>
    <b:Title>Industrial soda-lime-silica sheet glass hardened by zirconia-reinforced inorganic coating</b:Title>
    <b:Year>2014</b:Year>
    <b:Author>
      <b:Author>
        <b:NameList>
          <b:Person>
            <b:Last>Poungkaew</b:Last>
            <b:First>T.</b:First>
          </b:Person>
          <b:Person>
            <b:Last>Jaimasith</b:Last>
            <b:First>M.</b:First>
          </b:Person>
          <b:Person>
            <b:Last>Leowkijsiri</b:Last>
            <b:First>P.</b:First>
          </b:Person>
          <b:Person>
            <b:Last>Thiemsorn</b:Last>
            <b:First>W.</b:First>
          </b:Person>
        </b:NameList>
      </b:Author>
    </b:Author>
    <b:JournalName>TNI Journal of Engineering and Technology</b:JournalName>
    <b:Pages>6-10</b:Pages>
    <b:Volume>2</b:Volume>
    <b:Issue>1</b:Issue>
    <b:RefOrder>10</b:RefOrder>
  </b:Source>
  <b:Source>
    <b:Tag>JGF05</b:Tag>
    <b:SourceType>JournalArticle</b:SourceType>
    <b:Guid>{8E947653-FA56-4EA6-99F9-C032129D5C79}</b:Guid>
    <b:Author>
      <b:Author>
        <b:NameList>
          <b:Person>
            <b:Last>Fisher</b:Last>
            <b:First>J.G.</b:First>
          </b:Person>
          <b:Person>
            <b:Last>James</b:Last>
            <b:First>P.F.</b:First>
          </b:Person>
          <b:Person>
            <b:Last>Parker</b:Last>
            <b:First>J.M.</b:First>
          </b:Person>
        </b:NameList>
      </b:Author>
    </b:Author>
    <b:Title>Soda lime zirconia silicate glasses as prospective hosts for zirconia-containing radioactive wastes</b:Title>
    <b:JournalName>Journal of Non-Crystalline Solids</b:JournalName>
    <b:Year>2005</b:Year>
    <b:Pages>623-631</b:Pages>
    <b:Volume>351</b:Volume>
    <b:Issue>8-9</b:Issue>
    <b:RefOrder>11</b:RefOrder>
  </b:Source>
  <b:Source>
    <b:Tag>IHu21</b:Tag>
    <b:SourceType>JournalArticle</b:SourceType>
    <b:Guid>{C2C3768A-D4E3-4A07-8C7E-94F65C4CF8DE}</b:Guid>
    <b:Author>
      <b:Author>
        <b:NameList>
          <b:Person>
            <b:Last>Hussain</b:Last>
            <b:First>I.</b:First>
          </b:Person>
          <b:Person>
            <b:Last>Barimah</b:Last>
            <b:First>E.</b:First>
            <b:Middle>K.</b:Middle>
          </b:Person>
          <b:Person>
            <b:Last>Iqbal</b:Last>
            <b:First>Y.</b:First>
          </b:Person>
          <b:Person>
            <b:Last>Jose</b:Last>
            <b:First>G.</b:First>
          </b:Person>
          <b:Person>
            <b:Last>Zeb</b:Last>
            <b:First>A.</b:First>
          </b:Person>
          <b:Person>
            <b:Last>Muhammad</b:Last>
            <b:First>R.</b:First>
          </b:Person>
        </b:NameList>
      </b:Author>
    </b:Author>
    <b:Title>Mechanical and optical properties of ZrO2 doped silicate glass ceramics</b:Title>
    <b:JournalName>Silicon</b:JournalName>
    <b:Year>2021</b:Year>
    <b:Pages>877-883</b:Pages>
    <b:Volume>13</b:Volume>
    <b:RefOrder>12</b:RefOrder>
  </b:Source>
  <b:Source>
    <b:Tag>MLo02</b:Tag>
    <b:SourceType>JournalArticle</b:SourceType>
    <b:Guid>{78749B86-0B1F-47A5-A7C3-2F2716FF1D32}</b:Guid>
    <b:Author>
      <b:Author>
        <b:NameList>
          <b:Person>
            <b:Last>Lobanova</b:Last>
            <b:First>M.</b:First>
          </b:Person>
          <b:Person>
            <b:Last>Ledieu</b:Last>
            <b:First>A.</b:First>
          </b:Person>
          <b:Person>
            <b:Last>Barboux</b:Last>
            <b:First>P.</b:First>
          </b:Person>
          <b:Person>
            <b:Last>Devreux</b:Last>
            <b:First>F.</b:First>
          </b:Person>
          <b:Person>
            <b:Last>Spalla</b:Last>
            <b:First>O.</b:First>
          </b:Person>
          <b:Person>
            <b:Last>Lambard</b:Last>
            <b:First>J.</b:First>
          </b:Person>
        </b:NameList>
      </b:Author>
    </b:Author>
    <b:Title>Effect of ZrO2 on the glass durability Materials</b:Title>
    <b:JournalName>Research Society</b:JournalName>
    <b:Year>2002</b:Year>
    <b:Pages>1-9</b:Pages>
    <b:Volume>713</b:Volume>
    <b:Issue>151</b:Issue>
    <b:RefOrder>13</b:RefOrder>
  </b:Source>
  <b:Source>
    <b:Tag>CCa08</b:Tag>
    <b:SourceType>JournalArticle</b:SourceType>
    <b:Guid>{286B3D88-6AC6-4BB1-BA77-D02FD0B1C7DD}</b:Guid>
    <b:Author>
      <b:Author>
        <b:NameList>
          <b:Person>
            <b:Last>Cailleteau</b:Last>
            <b:First>C.</b:First>
          </b:Person>
          <b:Person>
            <b:Last>Algeli</b:Last>
            <b:First>F.</b:First>
          </b:Person>
          <b:Person>
            <b:Last>Devreux</b:Last>
            <b:First>F.</b:First>
          </b:Person>
          <b:Person>
            <b:Last>Gin</b:Last>
            <b:First>S.</b:First>
          </b:Person>
          <b:Person>
            <b:Last>Jestin</b:Last>
            <b:First>J.</b:First>
          </b:Person>
          <b:Person>
            <b:Last>Jollivet</b:Last>
            <b:First>P.</b:First>
          </b:Person>
          <b:Person>
            <b:Last>Spalla</b:Last>
            <b:First>O.</b:First>
          </b:Person>
        </b:NameList>
      </b:Author>
    </b:Author>
    <b:Title>Insight into silicate-glass corrosion mechanisms</b:Title>
    <b:JournalName>Nature Materials</b:JournalName>
    <b:Year>2008</b:Year>
    <b:Pages>978-983</b:Pages>
    <b:Volume>7</b:Volume>
    <b:RefOrder>14</b:RefOrder>
  </b:Source>
  <b:Source>
    <b:Tag>LCo15</b:Tag>
    <b:SourceType>JournalArticle</b:SourceType>
    <b:Guid>{FD7796F3-369C-4F4F-9FF7-F0FC00EBA9ED}</b:Guid>
    <b:Author>
      <b:Author>
        <b:NameList>
          <b:Person>
            <b:Last>Cormier</b:Last>
            <b:First>L.</b:First>
          </b:Person>
          <b:Person>
            <b:Last>Dargaud</b:Last>
            <b:First>O.</b:First>
          </b:Person>
          <b:Person>
            <b:Last>Calas</b:Last>
            <b:First>G.</b:First>
          </b:Person>
          <b:Person>
            <b:Last>Jousseaume</b:Last>
            <b:First>C.</b:First>
          </b:Person>
          <b:Person>
            <b:Last>Papin</b:Last>
            <b:First>S</b:First>
          </b:Person>
        </b:NameList>
      </b:Author>
    </b:Author>
    <b:Title>Zr environment and nucleation role in aluminosilicate glasses</b:Title>
    <b:JournalName>Materials Chemistry and Physics</b:JournalName>
    <b:Year>2015</b:Year>
    <b:Pages>41-47</b:Pages>
    <b:Volume>152</b:Volume>
    <b:RefOrder>16</b:RefOrder>
  </b:Source>
  <b:Source>
    <b:Tag>XLu18</b:Tag>
    <b:SourceType>JournalArticle</b:SourceType>
    <b:Guid>{B7089EEA-B3F0-4549-A9F3-A99E0FF34AC2}</b:Guid>
    <b:Author>
      <b:Author>
        <b:NameList>
          <b:Person>
            <b:Last>Lu</b:Last>
            <b:First>X.</b:First>
          </b:Person>
          <b:Person>
            <b:Last>Deng</b:Last>
            <b:First>L.</b:First>
          </b:Person>
          <b:Person>
            <b:Last>Kerisit</b:Last>
            <b:First>S.</b:First>
          </b:Person>
          <b:Person>
            <b:Last>Du</b:Last>
            <b:First>J.</b:First>
          </b:Person>
        </b:NameList>
      </b:Author>
    </b:Author>
    <b:Title>Structural role of ZrO2 and its impact on properties of boroaluminosilicate nuclear waste glasses</b:Title>
    <b:JournalName>npj Materials Degradation</b:JournalName>
    <b:Year>2018</b:Year>
    <b:Pages>1-10</b:Pages>
    <b:Volume>2</b:Volume>
    <b:Issue>19</b:Issue>
    <b:RefOrder>18</b:RefOrder>
  </b:Source>
  <b:Source>
    <b:Tag>FAn10</b:Tag>
    <b:SourceType>JournalArticle</b:SourceType>
    <b:Guid>{88255CE8-30FC-4544-8105-808AE7D61B67}</b:Guid>
    <b:Author>
      <b:Author>
        <b:NameList>
          <b:Person>
            <b:Last>Angeli</b:Last>
            <b:First>F.</b:First>
          </b:Person>
          <b:Person>
            <b:Last>Charpentier</b:Last>
            <b:First>F.</b:First>
            <b:Middle>T.</b:Middle>
          </b:Person>
          <b:Person>
            <b:Last>Ligny</b:Last>
            <b:First>D.</b:First>
          </b:Person>
          <b:Person>
            <b:Last>Cailleteau</b:Last>
            <b:First>C.</b:First>
          </b:Person>
        </b:NameList>
      </b:Author>
    </b:Author>
    <b:Title>Boron speciation in soda lime borosilicate glasses containing zirconium</b:Title>
    <b:JournalName>Journal of the American Ceramic Society</b:JournalName>
    <b:Year>2010</b:Year>
    <b:Pages>2693-2704</b:Pages>
    <b:Volume>93</b:Volume>
    <b:Issue>9</b:Issue>
    <b:RefOrder>19</b:RefOrder>
  </b:Source>
  <b:Source>
    <b:Tag>FLo04</b:Tag>
    <b:SourceType>JournalArticle</b:SourceType>
    <b:Guid>{4C50A86E-F6FF-4DC7-A69A-05CCA0EEFDA6}</b:Guid>
    <b:Title>Rheological Properties of the Rare-Earth Doped Glasses</b:Title>
    <b:JournalName>Key Engineering Materials</b:JournalName>
    <b:Year>2004</b:Year>
    <b:Pages>1867-1870</b:Pages>
    <b:Volume>264-268</b:Volume>
    <b:Author>
      <b:Author>
        <b:NameList>
          <b:Person>
            <b:Last>Lofaj</b:Last>
            <b:First>F.</b:First>
          </b:Person>
          <b:Person>
            <b:Last>Satet</b:Last>
            <b:First>R.</b:First>
          </b:Person>
          <b:Person>
            <b:Last>Hoffmann</b:Last>
            <b:First>M.J.</b:First>
          </b:Person>
          <b:Person>
            <b:Last>Dorčáková</b:Last>
            <b:First>F.</b:First>
          </b:Person>
          <b:Person>
            <b:Last>López</b:Last>
            <b:First>A.</b:First>
            <b:Middle>R. D. Arellano</b:Middle>
          </b:Person>
        </b:NameList>
      </b:Author>
    </b:Author>
    <b:RefOrder>21</b:RefOrder>
  </b:Source>
  <b:Source>
    <b:Tag>AVD20</b:Tag>
    <b:SourceType>JournalArticle</b:SourceType>
    <b:Guid>{8B0A93E6-1CAE-495A-BE44-0A61283E1E8A}</b:Guid>
    <b:Author>
      <b:Author>
        <b:NameList>
          <b:Person>
            <b:Last>Deepa</b:Last>
            <b:First>A.</b:First>
            <b:Middle>V.</b:Middle>
          </b:Person>
          <b:Person>
            <b:Last>Vinothkumar</b:Last>
            <b:First>P.</b:First>
          </b:Person>
          <b:Person>
            <b:Last>Moorthy</b:Last>
            <b:First>K.</b:First>
            <b:Middle>Sathya</b:Middle>
          </b:Person>
          <b:Person>
            <b:Last>Muralimanohar</b:Last>
            <b:First>P.</b:First>
          </b:Person>
          <b:Person>
            <b:Last>Mohapatra</b:Last>
            <b:First>M.</b:First>
          </b:Person>
          <b:Person>
            <b:Last>Praveenkumar</b:Last>
            <b:First>S.</b:First>
          </b:Person>
          <b:Person>
            <b:Last>Murugasen</b:Last>
            <b:First>P.</b:First>
          </b:Person>
        </b:NameList>
      </b:Author>
    </b:Author>
    <b:Title>Optical, electrical, mechanical properties of Pr3+ and Yb3+ doped phosphate glasses</b:Title>
    <b:JournalName>Optical and Quantum Electronics</b:JournalName>
    <b:Year>2020</b:Year>
    <b:Pages>1-28</b:Pages>
    <b:Volume>52</b:Volume>
    <b:Issue>11</b:Issue>
    <b:RefOrder>22</b:RefOrder>
  </b:Source>
  <b:Source>
    <b:Tag>PPP18</b:Tag>
    <b:SourceType>JournalArticle</b:SourceType>
    <b:Guid>{5E024681-DB78-4831-B718-BDE360E93D2A}</b:Guid>
    <b:Author>
      <b:Author>
        <b:NameList>
          <b:Person>
            <b:Last>Puga</b:Last>
            <b:First>P.</b:First>
            <b:Middle>P.</b:Middle>
          </b:Person>
          <b:Person>
            <b:Last>Danyliuk</b:Last>
            <b:First>P.</b:First>
          </b:Person>
          <b:Person>
            <b:Last>Gomonai</b:Last>
            <b:First>A.</b:First>
            <b:Middle>I.</b:Middle>
          </b:Person>
          <b:Person>
            <b:Last>Rizak</b:Last>
            <b:First>H.</b:First>
            <b:Middle>V.</b:Middle>
          </b:Person>
          <b:Person>
            <b:Last>Rizak</b:Last>
            <b:First>I.</b:First>
            <b:Middle>M.</b:Middle>
          </b:Person>
          <b:Person>
            <b:Last>Rizak</b:Last>
            <b:First>V.</b:First>
            <b:Middle>M.</b:Middle>
          </b:Person>
          <b:Person>
            <b:Last>Puga</b:Last>
            <b:First>G.</b:First>
            <b:Middle>D.</b:Middle>
          </b:Person>
          <b:Person>
            <b:Last>Kvetková</b:Last>
            <b:First>L.</b:First>
          </b:Person>
          <b:Person>
            <b:Last>Byrov</b:Last>
            <b:First>M.</b:First>
            <b:Middle>M.</b:Middle>
          </b:Person>
        </b:NameList>
      </b:Author>
    </b:Author>
    <b:Title>Raman scattering in glassy Li2B4O7 doped with Er2O3</b:Title>
    <b:JournalName>Ukrainian Journal of Physical Optics</b:JournalName>
    <b:Year>2018</b:Year>
    <b:Pages>211-219</b:Pages>
    <b:Volume>19</b:Volume>
    <b:Issue>4</b:Issue>
    <b:RefOrder>24</b:RefOrder>
  </b:Source>
  <b:Source>
    <b:Tag>MWa10</b:Tag>
    <b:SourceType>JournalArticle</b:SourceType>
    <b:Guid>{9EAD0C03-5A88-450D-B933-C82085468123}</b:Guid>
    <b:Author>
      <b:Author>
        <b:NameList>
          <b:Person>
            <b:Last>Wang</b:Last>
            <b:First>M.</b:First>
          </b:Person>
          <b:Person>
            <b:Last>Cheng</b:Last>
            <b:First>J.</b:First>
          </b:Person>
          <b:Person>
            <b:Last>Liu</b:Last>
            <b:First>Q.</b:First>
          </b:Person>
          <b:Person>
            <b:Last>Tian</b:Last>
            <b:First>P.</b:First>
          </b:Person>
          <b:Person>
            <b:Last>Li</b:Last>
            <b:First>M.</b:First>
          </b:Person>
        </b:NameList>
      </b:Author>
    </b:Author>
    <b:Title>The effect of light rare earths on the chemical durability and weathering of Na2O–CaO–SiO2 glasses</b:Title>
    <b:JournalName>Journal of Nuclear Materials</b:JournalName>
    <b:Year>2010</b:Year>
    <b:Pages>107-111</b:Pages>
    <b:Volume>400</b:Volume>
    <b:Issue>2</b:Issue>
    <b:RefOrder>29</b:RefOrder>
  </b:Source>
  <b:Source>
    <b:Tag>Dil06</b:Tag>
    <b:SourceType>JournalArticle</b:SourceType>
    <b:Guid>{7AE15DF8-FB4D-46AA-BA2A-050DA82D32D2}</b:Guid>
    <b:Author>
      <b:Author>
        <b:NameList>
          <b:Person>
            <b:Last>Dilmore</b:Last>
            <b:First>M.</b:First>
            <b:Middle>F.</b:Middle>
          </b:Person>
          <b:Person>
            <b:Last>Clark</b:Last>
            <b:First>D.</b:First>
            <b:Middle>E.</b:Middle>
          </b:Person>
          <b:Person>
            <b:Last>Hence</b:Last>
            <b:First>L.</b:First>
            <b:Middle>L.</b:Middle>
          </b:Person>
        </b:NameList>
      </b:Author>
    </b:Author>
    <b:Title>Chemical Durability of Na2O‐K2O‐CaO‐SiO2 Glasses</b:Title>
    <b:Year>2006</b:Year>
    <b:Pages>439-443</b:Pages>
    <b:JournalName>Journal of the American Ceramic Society</b:JournalName>
    <b:Volume>61</b:Volume>
    <b:Issue>9-10</b:Issue>
    <b:RefOrder>31</b:RefOrder>
  </b:Source>
  <b:Source>
    <b:Tag>Pha14</b:Tag>
    <b:SourceType>BookSection</b:SourceType>
    <b:Guid>{169F3B45-B3F0-4D14-AB0A-8F0C6020AD6B}</b:Guid>
    <b:Title>Appendix XVII N Powder</b:Title>
    <b:Year>2014</b:Year>
    <b:Author>
      <b:Author>
        <b:Corporate>British Pharmacopoeia</b:Corporate>
      </b:Author>
    </b:Author>
    <b:BookTitle>British Pharmacopoeia 2014</b:BookTitle>
    <b:Publisher>Stationery Office</b:Publisher>
    <b:RefOrder>1</b:RefOrder>
  </b:Source>
  <b:Source>
    <b:Tag>Fue19</b:Tag>
    <b:SourceType>JournalArticle</b:SourceType>
    <b:Guid>{AAF77F99-8F6B-4D5C-BCC4-84E4596E4644}</b:Guid>
    <b:Title>Atmospheric corrosion of zinc in coastal atmospheres</b:Title>
    <b:JournalName>Materials and Corrosion</b:JournalName>
    <b:Year>2019</b:Year>
    <b:Pages>1005-1015</b:Pages>
    <b:Volume>70</b:Volume>
    <b:Issue>6</b:Issue>
    <b:Author>
      <b:Author>
        <b:NameList>
          <b:Person>
            <b:Last>Fuentes</b:Last>
            <b:First>María</b:First>
          </b:Person>
          <b:Person>
            <b:Last>de la Fuente</b:Last>
            <b:First>Daniel</b:First>
          </b:Person>
          <b:Person>
            <b:Last>Chico</b:Last>
            <b:First>Belén</b:First>
          </b:Person>
          <b:Person>
            <b:Last>Llorente</b:Last>
            <b:First>Irene</b:First>
          </b:Person>
          <b:Person>
            <b:Last>Jiménez</b:Last>
            <b:First>José Antonio</b:First>
          </b:Person>
          <b:Person>
            <b:Last>Morcillo</b:Last>
            <b:First>Manuel</b:First>
          </b:Person>
        </b:NameList>
      </b:Author>
    </b:Author>
    <b:RefOrder>1</b:RefOrder>
  </b:Source>
  <b:Source>
    <b:Tag>Tru17</b:Tag>
    <b:SourceType>JournalArticle</b:SourceType>
    <b:Guid>{9FA4C035-6C75-41FF-BB86-E2F4F0D2262B}</b:Guid>
    <b:Title>Atmospheric Corrosion of Hot Dip Zinc Coated Steel in Coastal and Rural Areas of Vietnam</b:Title>
    <b:JournalName>Corrosion Science and Technology</b:JournalName>
    <b:Year>2017</b:Year>
    <b:Pages>241-246</b:Pages>
    <b:Volume>16</b:Volume>
    <b:Issue>5</b:Issue>
    <b:Author>
      <b:Author>
        <b:NameList>
          <b:Person>
            <b:Last>Tru</b:Last>
            <b:First>Nguyen</b:First>
            <b:Middle>Nhi</b:Middle>
          </b:Person>
          <b:Person>
            <b:Last>Duyen</b:Last>
            <b:First>Le</b:First>
            <b:Middle>Khac</b:Middle>
          </b:Person>
          <b:Person>
            <b:Last>Han</b:Last>
            <b:First>Tran</b:First>
            <b:Middle>Mai</b:Middle>
          </b:Person>
          <b:Person>
            <b:Last>Tru</b:Last>
            <b:First>Nguyen</b:First>
            <b:Middle>Nhi</b:Middle>
          </b:Person>
        </b:NameList>
      </b:Author>
    </b:Author>
    <b:RefOrder>2</b:RefOrder>
  </b:Source>
  <b:Source>
    <b:Tag>Pri20</b:Tag>
    <b:SourceType>JournalArticle</b:SourceType>
    <b:Guid>{8BBB93D5-3AED-4174-AB5A-77DC9A696EDD}</b:Guid>
    <b:Title>Atmospheric Corrosion Behavior of Carbon Steel and Galvanized Steel after Exposure in Eretan and Ciwaringin, West Java Province, Indonesia</b:Title>
    <b:JournalName>Indonesian Journal of Chemistry</b:JournalName>
    <b:Year>2020</b:Year>
    <b:Pages>1032-1043</b:Pages>
    <b:Volume>20</b:Volume>
    <b:Issue>5</b:Issue>
    <b:Author>
      <b:Author>
        <b:NameList>
          <b:Person>
            <b:Last>Priyotomo</b:Last>
            <b:First>Gadang</b:First>
          </b:Person>
          <b:Person>
            <b:Last>Nuraini</b:Last>
            <b:First>Lutviasari</b:First>
          </b:Person>
          <b:Person>
            <b:Last>Prifiharni</b:Last>
            <b:First>Siska</b:First>
          </b:Person>
          <b:Person>
            <b:Last>Royani</b:Last>
            <b:First>Ahmad</b:First>
          </b:Person>
          <b:Person>
            <b:Last>Sundjono</b:Last>
          </b:Person>
          <b:Person>
            <b:Last>Gunawan</b:Last>
            <b:First>Hadi</b:First>
          </b:Person>
          <b:Person>
            <b:Last>Zheng</b:Last>
            <b:First>Meng</b:First>
          </b:Person>
        </b:NameList>
      </b:Author>
    </b:Author>
    <b:RefOrder>3</b:RefOrder>
  </b:Source>
  <b:Source>
    <b:Tag>Nat24</b:Tag>
    <b:SourceType>InternetSite</b:SourceType>
    <b:Guid>{210C7471-8524-42B0-81B6-970B51DFE214}</b:Guid>
    <b:ProductionCompany>National Metal and Materials Technology Center (MTEC)</b:ProductionCompany>
    <b:YearAccessed>2024</b:YearAccessed>
    <b:Title>Corrosion Map of Thailand</b:Title>
    <b:MonthAccessed>October</b:MonthAccessed>
    <b:DayAccessed>27</b:DayAccessed>
    <b:URL>https://thaicorrosionmap.mtec.or.th/</b:URL>
    <b:RefOrder>4</b:RefOrder>
  </b:Source>
  <b:Source>
    <b:Tag>Wan20</b:Tag>
    <b:SourceType>JournalArticle</b:SourceType>
    <b:Guid>{F8846A73-3811-48F6-B460-D268147BD3B1}</b:Guid>
    <b:Title>Atmospheric Corrosion Monitoring Sensor in Corrosion Rate Prediction of Carbon and Weathering Steels in Thailand</b:Title>
    <b:JournalName>Materials Transactions</b:JournalName>
    <b:Year>2020</b:Year>
    <b:Pages>2348-2356</b:Pages>
    <b:Author>
      <b:Author>
        <b:NameList>
          <b:Person>
            <b:Last>Pongsaksawad</b:Last>
            <b:First>Wanida</b:First>
          </b:Person>
          <b:Person>
            <b:Last>Palsson</b:Last>
            <b:Middle>S.</b:Middle>
            <b:First>Namurata</b:First>
          </b:Person>
          <b:Person>
            <b:Last>Khamsuk</b:Last>
            <b:First>Piya</b:First>
          </b:Person>
          <b:Person>
            <b:Last>Sorachot</b:Last>
            <b:First>Sikharin</b:First>
          </b:Person>
          <b:Person>
            <b:Last>Chianpairot</b:Last>
            <b:First>Amnuaysak</b:First>
          </b:Person>
          <b:Person>
            <b:Last>Viyanit</b:Last>
            <b:First>Ekkarut</b:First>
          </b:Person>
          <b:Person>
            <b:Last>Shinohara</b:Last>
            <b:First>Tadashi</b:First>
          </b:Person>
        </b:NameList>
      </b:Author>
    </b:Author>
    <b:RefOrder>5</b:RefOrder>
  </b:Source>
  <b:Source>
    <b:Tag>Pit19</b:Tag>
    <b:SourceType>JournalArticle</b:SourceType>
    <b:Guid>{BF2A21C4-B6FF-43EF-B7F2-410A6F476582}</b:Guid>
    <b:Title>Characterization of Rust Formed on Structural Carbon and Weathering Steels Exposed to Tropical Climate of Thailand</b:Title>
    <b:JournalName>Corrosion</b:JournalName>
    <b:Year>2019</b:Year>
    <b:Pages>960-972</b:Pages>
    <b:Author>
      <b:Author>
        <b:NameList>
          <b:Person>
            <b:Last>Klomjit</b:Last>
            <b:First>Pitchon</b:First>
          </b:Person>
          <b:Person>
            <b:Last>Omoda</b:Last>
            <b:First>Mastsatake</b:First>
          </b:Person>
          <b:Person>
            <b:Last>Mizuno</b:Last>
            <b:First>Daisuke</b:First>
          </b:Person>
          <b:Person>
            <b:Last>Ishikawa</b:Last>
            <b:First>Nobuyuki</b:First>
          </b:Person>
          <b:Person>
            <b:Last>Palsson</b:Last>
            <b:First>Namurata</b:First>
          </b:Person>
          <b:Person>
            <b:Last>Pongsaksawad</b:Last>
            <b:First>Wanida</b:First>
          </b:Person>
          <b:Person>
            <b:Last>Viyanit</b:Last>
            <b:First>Ekkarut</b:First>
          </b:Person>
        </b:NameList>
      </b:Author>
    </b:Author>
    <b:RefOrder>6</b:RefOrder>
  </b:Source>
  <b:Source>
    <b:Tag>Per11</b:Tag>
    <b:SourceType>JournalArticle</b:SourceType>
    <b:Guid>{E1BD0907-9F91-4436-ABCC-A9341752A935}</b:Guid>
    <b:Title>Corrosion of Different Types of Steel in Atmospheric and Tidal Marine Enviroment of Thailand</b:Title>
    <b:JournalName>Research and Development Journal</b:JournalName>
    <b:Year>2011</b:Year>
    <b:Author>
      <b:Author>
        <b:NameList>
          <b:Person>
            <b:Last>Permsuwan</b:Last>
            <b:First>Prosong</b:First>
          </b:Person>
          <b:Person>
            <b:Last>Sancharoen</b:Last>
            <b:First>Pakawat</b:First>
          </b:Person>
          <b:Person>
            <b:Last>Tangtermsirikul</b:Last>
            <b:First>Somnuk</b:First>
          </b:Person>
          <b:Person>
            <b:Last>Sreearunothai</b:Last>
            <b:First>Paiboon</b:First>
          </b:Person>
          <b:Person>
            <b:Last>Viyanit</b:Last>
            <b:First>Ekkarut</b:First>
          </b:Person>
        </b:NameList>
      </b:Author>
    </b:Author>
    <b:Pages>17-24</b:Pages>
    <b:Volume>22</b:Volume>
    <b:Issue>4</b:Issue>
    <b:RefOrder>7</b:RefOrder>
  </b:Source>
  <b:Source>
    <b:Tag>Pal19</b:Tag>
    <b:SourceType>JournalArticle</b:SourceType>
    <b:Guid>{FFF10C2C-D484-4419-AFE6-833417B58E25}</b:Guid>
    <b:Title>Outdoor atmospheric corrosion of carbon steel and weathering steel exposed to the tropical-coastal climate of Thailand</b:Title>
    <b:Year>2019</b:Year>
    <b:JournalName>Materials and Corrosion</b:JournalName>
    <b:Author>
      <b:Author>
        <b:NameList>
          <b:Person>
            <b:Last>Palsson</b:Last>
            <b:Middle>S.</b:Middle>
            <b:First>Namurata</b:First>
          </b:Person>
          <b:Person>
            <b:Last>Wongpinkaew</b:Last>
            <b:First>Kosit</b:First>
          </b:Person>
          <b:Person>
            <b:Last>Khamsuk</b:Last>
            <b:First>Piya</b:First>
          </b:Person>
          <b:Person>
            <b:Last>Sorachot</b:Last>
            <b:First>Sikharin</b:First>
          </b:Person>
          <b:Person>
            <b:Last>Pongsaksawad</b:Last>
            <b:First>Wanida</b:First>
          </b:Person>
        </b:NameList>
      </b:Author>
    </b:Author>
    <b:Pages>1-16</b:Pages>
    <b:RefOrder>8</b:RefOrder>
  </b:Source>
  <b:Source>
    <b:Tag>Bun22</b:Tag>
    <b:SourceType>Book</b:SourceType>
    <b:Guid>{8B57CDD1-D05D-43BF-8992-7A59E5DBD0AE}</b:Guid>
    <b:Title>Study on atmospheric corrosion resistance of hot-dip galvanized structural steel in Thailand</b:Title>
    <b:Year>2022</b:Year>
    <b:Publisher>Thamasat University</b:Publisher>
    <b:Author>
      <b:Author>
        <b:NameList>
          <b:Person>
            <b:Last>Bunphot</b:Last>
            <b:First>Adithep</b:First>
          </b:Person>
        </b:NameList>
      </b:Author>
    </b:Author>
    <b:RefOrder>9</b:RefOrder>
  </b:Source>
  <b:Source>
    <b:Tag>The122</b:Tag>
    <b:SourceType>Book</b:SourceType>
    <b:Guid>{BF186EC3-A822-4D38-8906-665FD7EB117E}</b:Guid>
    <b:Title>ISO 9225:2012, Corrosion of metals and alloys - Corrosivity of atmospheres - Measurement of environmental parameters affecting corrosivity of atmospheres</b:Title>
    <b:Year>2012</b:Year>
    <b:Author>
      <b:Author>
        <b:NameList>
          <b:Person>
            <b:Last>The International Organization for Standardization</b:Last>
          </b:Person>
        </b:NameList>
      </b:Author>
    </b:Author>
    <b:RefOrder>10</b:RefOrder>
  </b:Source>
  <b:Source>
    <b:Tag>Zin10</b:Tag>
    <b:SourceType>JournalArticle</b:SourceType>
    <b:Guid>{5211E0C5-ADE9-4637-9A34-0C5635B9BA12}</b:Guid>
    <b:Title>Zinc precipitation runoff from galvanised steel in humid tropical climate</b:Title>
    <b:JournalName>Corrosion Engineering, Science and Technology</b:JournalName>
    <b:Year>2010</b:Year>
    <b:Pages>76-82</b:Pages>
    <b:Volume>45</b:Volume>
    <b:Issue>1</b:Issue>
    <b:Author>
      <b:Author>
        <b:NameList>
          <b:Person>
            <b:Last>Veleva</b:Last>
            <b:First>L.</b:First>
          </b:Person>
          <b:Person>
            <b:Last>Meraz</b:Last>
            <b:First>E.</b:First>
          </b:Person>
          <b:Person>
            <b:Last>Acosta</b:Last>
            <b:First>M.</b:First>
          </b:Person>
        </b:NameList>
      </b:Author>
    </b:Author>
    <b:RefOrder>11</b:RefOrder>
  </b:Source>
  <b:Source>
    <b:Tag>IOd00</b:Tag>
    <b:SourceType>JournalArticle</b:SourceType>
    <b:Guid>{D43B5F07-45B9-4277-A2A2-79B36041FF3A}</b:Guid>
    <b:Title>Effects of exposure direction and inclination on the runoff rates of zinc and copper roofs</b:Title>
    <b:JournalName>Corrosion Sceince</b:JournalName>
    <b:Year>2000</b:Year>
    <b:Pages>1471-1487</b:Pages>
    <b:Author>
      <b:Author>
        <b:NameList>
          <b:Person>
            <b:Last>Wallinder</b:Last>
            <b:Middle>Odnevall</b:Middle>
            <b:First>I</b:First>
          </b:Person>
          <b:Person>
            <b:Last>Verbiest</b:Last>
            <b:First>P</b:First>
          </b:Person>
          <b:Person>
            <b:Last>He</b:Last>
            <b:First>W</b:First>
          </b:Person>
          <b:Person>
            <b:Last>Leygraf</b:Last>
            <b:First>C</b:First>
          </b:Person>
        </b:NameList>
      </b:Author>
    </b:Author>
    <b:Volume>42</b:Volume>
    <b:Issue>8</b:Issue>
    <b:RefOrder>12</b:RefOrder>
  </b:Source>
  <b:Source>
    <b:Tag>Vel07</b:Tag>
    <b:SourceType>JournalArticle</b:SourceType>
    <b:Guid>{7B4C8419-0B86-4DD6-A081-05E02E69436B}</b:Guid>
    <b:Title>Zinc corrosion runoff process induced by humid tropical climate</b:Title>
    <b:JournalName>Materials and Corrosion</b:JournalName>
    <b:Year>2007</b:Year>
    <b:Pages>348-352</b:Pages>
    <b:Volume>58</b:Volume>
    <b:Issue>5</b:Issue>
    <b:Author>
      <b:Author>
        <b:NameList>
          <b:Person>
            <b:Last>Veleva</b:Last>
            <b:First>L.</b:First>
          </b:Person>
          <b:Person>
            <b:Last>Meraz</b:Last>
            <b:First>E.</b:First>
          </b:Person>
          <b:Person>
            <b:Last>Acosta</b:Last>
            <b:First>M.</b:First>
          </b:Person>
        </b:NameList>
      </b:Author>
    </b:Author>
    <b:RefOrder>13</b:RefOrder>
  </b:Source>
  <b:Source>
    <b:Tag>ISC01</b:Tag>
    <b:SourceType>JournalArticle</b:SourceType>
    <b:Guid>{1C13B8D9-5CC8-41A1-A874-14C767B655AD}</b:Guid>
    <b:Title>Pitting of zinc: Observations on atmospheric corrosion in tropical countries</b:Title>
    <b:Year>2010</b:Year>
    <b:JournalName>Corrosion Science</b:JournalName>
    <b:Author>
      <b:Author>
        <b:NameList>
          <b:Person>
            <b:Last>Cole</b:Last>
            <b:Middle>S</b:Middle>
            <b:First>I</b:First>
          </b:Person>
          <b:Person>
            <b:Last>Ganther</b:Last>
            <b:Middle>D</b:Middle>
            <b:First>W</b:First>
          </b:Person>
          <b:Person>
            <b:Last>Furman</b:Last>
            <b:Middle>A</b:Middle>
            <b:First>S</b:First>
          </b:Person>
          <b:Person>
            <b:Last>Neufeld</b:Last>
            <b:Middle>K</b:Middle>
            <b:First>A</b:First>
          </b:Person>
        </b:NameList>
      </b:Author>
    </b:Author>
    <b:Pages>848-858</b:Pages>
    <b:RefOrder>14</b:RefOrder>
  </b:Source>
  <b:Source>
    <b:Tag>BON</b:Tag>
    <b:SourceType>ElectronicSource</b:SourceType>
    <b:Guid>{E93A5DC4-FCAE-4B96-B0EA-203157E8FB03}</b:Guid>
    <b:Title>Measurement of Airborne Chloride Particle Sizes Distribution for Infrastructures Maintenance</b:Title>
    <b:Publisher>https://ssms.jp/img/files/2019/04/sms11_9461.pdf</b:Publisher>
    <b:Author>
      <b:Author>
        <b:NameList>
          <b:Person>
            <b:Last>Bongochgetsakul</b:Last>
            <b:First>Nattakorn</b:First>
          </b:Person>
          <b:Person>
            <b:Last>Nasu</b:Last>
            <b:First>Seigo</b:First>
          </b:Person>
          <b:Person>
            <b:Last>Kokubo</b:Last>
            <b:First>Sachie</b:First>
          </b:Person>
        </b:NameList>
      </b:Author>
    </b:Author>
    <b:RefOrder>15</b:RefOrder>
  </b:Source>
  <b:Source>
    <b:Tag>The121</b:Tag>
    <b:SourceType>Book</b:SourceType>
    <b:Guid>{AC049D0D-9A98-43F6-9922-33F8A995E872}</b:Guid>
    <b:Title>ISO 9224:2012(E), Corrosion of metals and alloys-Corrosivity of atmosheres-Guiding values for the corrosivity categories</b:Title>
    <b:Year>2012</b:Year>
    <b:Author>
      <b:Author>
        <b:NameList>
          <b:Person>
            <b:Last>The International Organization for Standardization</b:Last>
          </b:Person>
        </b:NameList>
      </b:Author>
    </b:Author>
    <b:RefOrder>16</b:RefOrder>
  </b:Source>
  <b:Source>
    <b:Tag>Gra89</b:Tag>
    <b:SourceType>JournalArticle</b:SourceType>
    <b:Guid>{1DFBC93D-C0D5-4854-B90F-451FBCB01C9E}</b:Guid>
    <b:Title>Corrosion Mechanisms for Zinc Exposed to the Atmosphere</b:Title>
    <b:JournalName>Journal of the Electrochemical Society</b:JournalName>
    <b:Year>1989</b:Year>
    <b:Pages>193C-203C</b:Pages>
    <b:Volume>136</b:Volume>
    <b:Issue>4</b:Issue>
    <b:Author>
      <b:Author>
        <b:NameList>
          <b:Person>
            <b:Last>Graedel</b:Last>
            <b:Middle>E.</b:Middle>
            <b:First>T.</b:First>
          </b:Person>
        </b:NameList>
      </b:Author>
    </b:Author>
    <b:RefOrder>17</b:RefOrder>
  </b:Source>
  <b:Source>
    <b:Tag>Ver13</b:Tag>
    <b:SourceType>JournalArticle</b:SourceType>
    <b:Guid>{71B46DFA-6F13-467A-92DE-B012DACE4768}</b:Guid>
    <b:Title>Atmospheric Corrosion of Galvanized Steel and Precipitation Runoff from Zinc in a Marine Environment</b:Title>
    <b:JournalName>Journal of the Brazilian Chemical Society</b:JournalName>
    <b:Year>2013</b:Year>
    <b:Pages>449-458</b:Pages>
    <b:Volume>24</b:Volume>
    <b:Issue>3</b:Issue>
    <b:Author>
      <b:Author>
        <b:NameList>
          <b:Person>
            <b:Last>Vera</b:Last>
            <b:First>Rosa</b:First>
          </b:Person>
          <b:Person>
            <b:Last>Guerrero</b:Last>
            <b:First>Fabián</b:First>
          </b:Person>
          <b:Person>
            <b:Last>Delgado</b:Last>
            <b:First>Diana</b:First>
          </b:Person>
          <b:Person>
            <b:Last>Araya</b:Last>
            <b:First>Raquel</b:First>
          </b:Person>
        </b:NameList>
      </b:Author>
    </b:Author>
    <b:RefOrder>18</b:RefOrder>
  </b:Source>
  <b:Source>
    <b:Tag>Che06</b:Tag>
    <b:SourceType>JournalArticle</b:SourceType>
    <b:Guid>{DC910237-E91F-47F6-8133-1100D0CA04F9}</b:Guid>
    <b:Title>Studies on the initial stages of zinc atmospheric corrosion in the presence of chloride</b:Title>
    <b:Year>2006</b:Year>
    <b:JournalName>Corrosion Science</b:JournalName>
    <b:Pages>3547-3564</b:Pages>
    <b:Volume>48</b:Volume>
    <b:Issue>11</b:Issue>
    <b:Author>
      <b:Author>
        <b:NameList>
          <b:Person>
            <b:Last>Chen</b:Last>
            <b:Middle>Y</b:Middle>
            <b:First>Y</b:First>
          </b:Person>
          <b:Person>
            <b:Last>Chung</b:Last>
            <b:Middle>C</b:Middle>
            <b:First>S</b:First>
          </b:Person>
          <b:Person>
            <b:Last>Shih</b:Last>
            <b:Middle>H</b:Middle>
            <b:First>C</b:First>
          </b:Person>
        </b:NameList>
      </b:Author>
    </b:Author>
    <b:RefOrder>19</b:RefOrder>
  </b:Source>
  <b:Source>
    <b:Tag>Ame</b:Tag>
    <b:SourceType>Book</b:SourceType>
    <b:Guid>{32F46C5F-52FA-48FB-BBF8-7B94DAEDCDD5}</b:Guid>
    <b:Author>
      <b:Author>
        <b:NameList>
          <b:Person>
            <b:Last>American Society of Testing and Materials</b:Last>
          </b:Person>
        </b:NameList>
      </b:Author>
    </b:Author>
    <b:Title>ASTM A123/A123M-17 Standard Specification for Zinc (Hot-Dip Galvanized) Coating on Iron and Steel Products</b:Title>
    <b:Year>2017</b:Year>
    <b:RefOrder>20</b:RefOrder>
  </b:Source>
  <b:Source>
    <b:Tag>Ame13</b:Tag>
    <b:SourceType>Book</b:SourceType>
    <b:Guid>{50480C93-C9C7-4725-A045-7528E08A6D98}</b:Guid>
    <b:Title>ASTM G-16 Standard Guide for Applying Statistics to Analysis of Corrosion Data</b:Title>
    <b:Year>2013</b:Year>
    <b:Author>
      <b:Author>
        <b:NameList>
          <b:Person>
            <b:Last>American Society for Testing and Materials</b:Last>
          </b:Person>
        </b:NameList>
      </b:Author>
    </b:Author>
    <b:RefOrder>21</b:RefOrder>
  </b:Source>
</b:Sources>
</file>

<file path=customXml/itemProps1.xml><?xml version="1.0" encoding="utf-8"?>
<ds:datastoreItem xmlns:ds="http://schemas.openxmlformats.org/officeDocument/2006/customXml" ds:itemID="{9DF0B1A5-404C-4C84-AE61-05404043DD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0</Pages>
  <Words>6618</Words>
  <Characters>35360</Characters>
  <Application>Microsoft Office Word</Application>
  <DocSecurity>0</DocSecurity>
  <Lines>783</Lines>
  <Paragraphs>169</Paragraphs>
  <ScaleCrop>false</ScaleCrop>
  <HeadingPairs>
    <vt:vector size="6" baseType="variant">
      <vt:variant>
        <vt:lpstr>Title</vt:lpstr>
      </vt:variant>
      <vt:variant>
        <vt:i4>1</vt:i4>
      </vt:variant>
      <vt:variant>
        <vt:lpstr>ชื่อเรื่อง</vt:lpstr>
      </vt:variant>
      <vt:variant>
        <vt:i4>1</vt:i4>
      </vt:variant>
      <vt:variant>
        <vt:lpstr>Konu Başlığı</vt:lpstr>
      </vt:variant>
      <vt:variant>
        <vt:i4>1</vt:i4>
      </vt:variant>
    </vt:vector>
  </HeadingPairs>
  <TitlesOfParts>
    <vt:vector size="3" baseType="lpstr">
      <vt:lpstr>JMMM_36_1_March_e2491_2026</vt:lpstr>
      <vt:lpstr/>
      <vt:lpstr/>
    </vt:vector>
  </TitlesOfParts>
  <Company/>
  <LinksUpToDate>false</LinksUpToDate>
  <CharactersWithSpaces>41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MMM_36_2_June_e2491_2026</dc:title>
  <dc:subject/>
  <dc:creator>JMMM</dc:creator>
  <cp:keywords>2491</cp:keywords>
  <cp:lastModifiedBy>Sawalee Saenapitak</cp:lastModifiedBy>
  <cp:revision>2</cp:revision>
  <cp:lastPrinted>2022-06-18T05:47:00Z</cp:lastPrinted>
  <dcterms:created xsi:type="dcterms:W3CDTF">2026-02-25T08:11:00Z</dcterms:created>
  <dcterms:modified xsi:type="dcterms:W3CDTF">2026-02-25T08:11:00Z</dcterms:modified>
</cp:coreProperties>
</file>